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38199" w14:textId="77777777" w:rsidR="00377429" w:rsidRDefault="00377429" w:rsidP="00377429">
      <w:pPr>
        <w:pStyle w:val="Heading3"/>
        <w:bidi w:val="0"/>
      </w:pPr>
      <w:r>
        <w:t>Schedule</w:t>
      </w:r>
    </w:p>
    <w:p w14:paraId="39EFAB9D" w14:textId="77777777" w:rsidR="00377429" w:rsidRDefault="00377429" w:rsidP="00377429">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3A97887E" w14:textId="77777777" w:rsidR="00377429" w:rsidRDefault="00377429" w:rsidP="00377429">
      <w:pPr>
        <w:pStyle w:val="NoSpacing"/>
        <w:ind w:left="720"/>
      </w:pPr>
      <w:r>
        <w:rPr>
          <w:rFonts w:hint="cs"/>
          <w:rtl/>
        </w:rPr>
        <w:t>לכל בוחן לרשום שורה שמסבירה מדוע התחום בו הוא עוסק רלוונטי לתזה שלי.</w:t>
      </w:r>
    </w:p>
    <w:p w14:paraId="625C172C" w14:textId="77777777" w:rsidR="00377429" w:rsidRDefault="00377429" w:rsidP="00377429">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01F1E52E" w14:textId="77777777" w:rsidR="00377429" w:rsidRDefault="00377429" w:rsidP="00377429">
      <w:pPr>
        <w:pStyle w:val="NoSpacing"/>
        <w:numPr>
          <w:ilvl w:val="0"/>
          <w:numId w:val="10"/>
        </w:numPr>
      </w:pPr>
      <w:r>
        <w:rPr>
          <w:rFonts w:hint="cs"/>
          <w:rtl/>
        </w:rPr>
        <w:t>הבחונים צריכים לקרוא את העבודה ולתת לה ציון לפני המבחן תזה.</w:t>
      </w:r>
    </w:p>
    <w:p w14:paraId="37F1C24B" w14:textId="77777777" w:rsidR="00377429" w:rsidRDefault="00377429" w:rsidP="00377429">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50B79402" w14:textId="77777777" w:rsidR="00377429" w:rsidRDefault="00377429" w:rsidP="00377429">
      <w:pPr>
        <w:pStyle w:val="NoSpacing"/>
        <w:ind w:left="720"/>
      </w:pPr>
      <w:r>
        <w:rPr>
          <w:rFonts w:hint="cs"/>
          <w:rtl/>
        </w:rPr>
        <w:t>המועד לבחינה עד חודש אחרי הגשת העבודה למזכירות במייל.</w:t>
      </w:r>
    </w:p>
    <w:p w14:paraId="2DB5FCA0" w14:textId="77777777" w:rsidR="00377429" w:rsidRDefault="00377429" w:rsidP="00377429">
      <w:pPr>
        <w:pStyle w:val="NoSpacing"/>
        <w:numPr>
          <w:ilvl w:val="0"/>
          <w:numId w:val="10"/>
        </w:numPr>
      </w:pPr>
      <w:r>
        <w:rPr>
          <w:rFonts w:hint="cs"/>
          <w:rtl/>
        </w:rPr>
        <w:t xml:space="preserve">מבחן תזה (הגנת תזה) יכול להיערך </w:t>
      </w:r>
      <w:r w:rsidRPr="00A75EC8">
        <w:rPr>
          <w:rFonts w:hint="cs"/>
          <w:b/>
          <w:bCs/>
          <w:rtl/>
        </w:rPr>
        <w:t>עד ה18.10.</w:t>
      </w:r>
    </w:p>
    <w:p w14:paraId="39A94F2E" w14:textId="77777777" w:rsidR="00377429" w:rsidRDefault="00377429" w:rsidP="00377429">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2F4F755F" w14:textId="77777777" w:rsidR="00377429" w:rsidRDefault="00377429" w:rsidP="00377429">
      <w:pPr>
        <w:pStyle w:val="NoSpacing"/>
        <w:numPr>
          <w:ilvl w:val="1"/>
          <w:numId w:val="10"/>
        </w:numPr>
      </w:pPr>
      <w:r>
        <w:rPr>
          <w:rFonts w:hint="cs"/>
          <w:rtl/>
        </w:rPr>
        <w:t>מילוי חובות לימודים</w:t>
      </w:r>
    </w:p>
    <w:p w14:paraId="1656994D" w14:textId="77777777" w:rsidR="00377429" w:rsidRDefault="00377429" w:rsidP="00377429">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1343E602" w14:textId="77777777" w:rsidR="00377429" w:rsidRDefault="00377429" w:rsidP="00377429">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EDB95B2" w14:textId="77777777" w:rsidR="00377429" w:rsidRDefault="00377429" w:rsidP="00377429">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390AA5A1" w14:textId="77777777" w:rsidR="00377429" w:rsidRDefault="00377429" w:rsidP="00377429">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6880F4C4" w14:textId="77777777" w:rsidR="00377429" w:rsidRDefault="00377429" w:rsidP="00377429">
      <w:pPr>
        <w:pStyle w:val="NoSpacing"/>
        <w:numPr>
          <w:ilvl w:val="0"/>
          <w:numId w:val="10"/>
        </w:numPr>
      </w:pPr>
      <w:r>
        <w:rPr>
          <w:rFonts w:hint="cs"/>
          <w:rtl/>
        </w:rPr>
        <w:t>לאחר מכן יש להזמין טופס טיולים דיגיטלי במערכת מידע אישי לתלמיד.</w:t>
      </w:r>
    </w:p>
    <w:p w14:paraId="363AF6E5" w14:textId="77777777" w:rsidR="00377429" w:rsidRDefault="00377429" w:rsidP="00377429">
      <w:pPr>
        <w:pStyle w:val="NoSpacing"/>
        <w:ind w:left="360"/>
      </w:pPr>
    </w:p>
    <w:p w14:paraId="0F1E740E" w14:textId="77777777" w:rsidR="00377429" w:rsidRDefault="00377429" w:rsidP="00377429">
      <w:pPr>
        <w:pStyle w:val="Heading3"/>
        <w:bidi w:val="0"/>
        <w:rPr>
          <w:rtl/>
        </w:rPr>
      </w:pPr>
      <w:r>
        <w:t>Structure</w:t>
      </w:r>
    </w:p>
    <w:p w14:paraId="1E56EDCB" w14:textId="77777777" w:rsidR="00377429" w:rsidRDefault="00377429" w:rsidP="00377429">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07ED3AC6" w14:textId="77777777" w:rsidR="00377429" w:rsidRDefault="00377429" w:rsidP="00377429">
      <w:pPr>
        <w:pStyle w:val="NoSpacing"/>
      </w:pPr>
      <w:r>
        <w:rPr>
          <w:rFonts w:hint="cs"/>
          <w:rtl/>
        </w:rPr>
        <w:t>הנחיות כתיבה:</w:t>
      </w:r>
    </w:p>
    <w:p w14:paraId="32F46FFC" w14:textId="77777777" w:rsidR="00377429" w:rsidRDefault="00377429" w:rsidP="00377429">
      <w:pPr>
        <w:pStyle w:val="NoSpacing"/>
        <w:numPr>
          <w:ilvl w:val="0"/>
          <w:numId w:val="11"/>
        </w:numPr>
      </w:pPr>
      <w:r>
        <w:rPr>
          <w:rFonts w:hint="cs"/>
          <w:rtl/>
        </w:rPr>
        <w:t>לא יותר מ-100 עמודים</w:t>
      </w:r>
    </w:p>
    <w:p w14:paraId="6678D6E9" w14:textId="77777777" w:rsidR="00377429" w:rsidRDefault="00377429" w:rsidP="00377429">
      <w:pPr>
        <w:pStyle w:val="NoSpacing"/>
        <w:numPr>
          <w:ilvl w:val="0"/>
          <w:numId w:val="11"/>
        </w:numPr>
      </w:pPr>
      <w:r>
        <w:rPr>
          <w:rFonts w:hint="cs"/>
          <w:rtl/>
        </w:rPr>
        <w:t>רווח 1.5 פונט 12</w:t>
      </w:r>
    </w:p>
    <w:p w14:paraId="44D9839C" w14:textId="77777777" w:rsidR="00377429" w:rsidRDefault="00377429" w:rsidP="00377429">
      <w:pPr>
        <w:pStyle w:val="NoSpacing"/>
        <w:numPr>
          <w:ilvl w:val="0"/>
          <w:numId w:val="11"/>
        </w:numPr>
      </w:pPr>
      <w:r>
        <w:rPr>
          <w:rFonts w:hint="cs"/>
          <w:rtl/>
        </w:rPr>
        <w:t>מבנה:</w:t>
      </w:r>
    </w:p>
    <w:p w14:paraId="679ABEC7" w14:textId="77777777" w:rsidR="00377429" w:rsidRDefault="00377429" w:rsidP="00377429">
      <w:pPr>
        <w:pStyle w:val="NoSpacing"/>
        <w:numPr>
          <w:ilvl w:val="1"/>
          <w:numId w:val="11"/>
        </w:numPr>
      </w:pPr>
      <w:r>
        <w:rPr>
          <w:rtl/>
        </w:rPr>
        <w:t xml:space="preserve">דף שער - בעברית ובאנגלית בשני צידי העבודה בהתאם לשפה (דוגמאות בסוף המסמך) </w:t>
      </w:r>
    </w:p>
    <w:p w14:paraId="3695C098" w14:textId="77777777" w:rsidR="00377429" w:rsidRDefault="00377429" w:rsidP="00377429">
      <w:pPr>
        <w:pStyle w:val="NoSpacing"/>
        <w:numPr>
          <w:ilvl w:val="1"/>
          <w:numId w:val="11"/>
        </w:numPr>
      </w:pPr>
      <w:r>
        <w:rPr>
          <w:rtl/>
        </w:rPr>
        <w:t>תקציר - בעברית ובאנגלית בהיקף של 1-2 עמודים בשני צידי העבודה בהתאם</w:t>
      </w:r>
    </w:p>
    <w:p w14:paraId="2A0A5B11" w14:textId="77777777" w:rsidR="00377429" w:rsidRDefault="00377429" w:rsidP="00377429">
      <w:pPr>
        <w:pStyle w:val="NoSpacing"/>
        <w:numPr>
          <w:ilvl w:val="1"/>
          <w:numId w:val="11"/>
        </w:numPr>
      </w:pPr>
      <w:r>
        <w:rPr>
          <w:rtl/>
        </w:rPr>
        <w:t>תוכן העניינים</w:t>
      </w:r>
    </w:p>
    <w:p w14:paraId="6A545877" w14:textId="77777777" w:rsidR="00377429" w:rsidRDefault="00377429" w:rsidP="00377429">
      <w:pPr>
        <w:pStyle w:val="NoSpacing"/>
        <w:numPr>
          <w:ilvl w:val="1"/>
          <w:numId w:val="11"/>
        </w:numPr>
      </w:pPr>
      <w:r>
        <w:rPr>
          <w:rtl/>
        </w:rPr>
        <w:t>מבוא -  תיאור מלא של מקורות המידע עליהם מסתמך המחקר, הצגת הבעיה הנחקרת ומהי ההצדקה לחקור אותה</w:t>
      </w:r>
    </w:p>
    <w:p w14:paraId="40D2BD66" w14:textId="77777777" w:rsidR="00377429" w:rsidRDefault="00377429" w:rsidP="00377429">
      <w:pPr>
        <w:pStyle w:val="NoSpacing"/>
        <w:numPr>
          <w:ilvl w:val="1"/>
          <w:numId w:val="11"/>
        </w:numPr>
      </w:pPr>
      <w:r>
        <w:rPr>
          <w:rtl/>
        </w:rPr>
        <w:t>היפותזה ומטרות המחקר</w:t>
      </w:r>
    </w:p>
    <w:p w14:paraId="6FB8C8AB" w14:textId="77777777" w:rsidR="00377429" w:rsidRDefault="00377429" w:rsidP="00377429">
      <w:pPr>
        <w:pStyle w:val="NoSpacing"/>
        <w:numPr>
          <w:ilvl w:val="1"/>
          <w:numId w:val="11"/>
        </w:numPr>
      </w:pPr>
      <w:r>
        <w:rPr>
          <w:rtl/>
        </w:rPr>
        <w:t>שיטות וחומרים - פירוט החומרים ושיטות העבודה שננקטו במהלך המחקר</w:t>
      </w:r>
    </w:p>
    <w:p w14:paraId="1EF7476D" w14:textId="77777777" w:rsidR="00377429" w:rsidRDefault="00377429" w:rsidP="00377429">
      <w:pPr>
        <w:pStyle w:val="NoSpacing"/>
        <w:numPr>
          <w:ilvl w:val="1"/>
          <w:numId w:val="11"/>
        </w:numPr>
      </w:pPr>
      <w:r>
        <w:rPr>
          <w:rtl/>
        </w:rPr>
        <w:t>תוצאות - פירוט תוצאות הניסויים שנערכו ועיבוד התוצאות לצורך הסקת המסקנות</w:t>
      </w:r>
    </w:p>
    <w:p w14:paraId="0F7BEB74" w14:textId="77777777" w:rsidR="00377429" w:rsidRDefault="00377429" w:rsidP="00377429">
      <w:pPr>
        <w:pStyle w:val="NoSpacing"/>
        <w:numPr>
          <w:ilvl w:val="1"/>
          <w:numId w:val="11"/>
        </w:numPr>
      </w:pPr>
      <w:r>
        <w:rPr>
          <w:rtl/>
        </w:rPr>
        <w:t>דיון -  דיון ממצה ומקיף המציין את המסקנות ואת הסימוכין המדעיים המצדיקים את הסקתן</w:t>
      </w:r>
    </w:p>
    <w:p w14:paraId="2004863A" w14:textId="77777777" w:rsidR="00377429" w:rsidRDefault="00377429" w:rsidP="00377429">
      <w:pPr>
        <w:pStyle w:val="NoSpacing"/>
        <w:numPr>
          <w:ilvl w:val="1"/>
          <w:numId w:val="11"/>
        </w:numPr>
      </w:pPr>
      <w:r>
        <w:rPr>
          <w:rtl/>
        </w:rPr>
        <w:t xml:space="preserve">סיכום </w:t>
      </w:r>
    </w:p>
    <w:p w14:paraId="789144DD" w14:textId="77777777" w:rsidR="00377429" w:rsidRDefault="00377429" w:rsidP="00377429">
      <w:pPr>
        <w:pStyle w:val="NoSpacing"/>
        <w:numPr>
          <w:ilvl w:val="1"/>
          <w:numId w:val="11"/>
        </w:numPr>
      </w:pPr>
      <w:r>
        <w:rPr>
          <w:rtl/>
        </w:rPr>
        <w:t>נספחים (איורים וטבלאות) - אם הם אינם בגוף החיבור</w:t>
      </w:r>
    </w:p>
    <w:p w14:paraId="61A172E2" w14:textId="2BF8884A" w:rsidR="00377429" w:rsidRDefault="00377429" w:rsidP="00377429">
      <w:pPr>
        <w:pStyle w:val="NoSpacing"/>
        <w:numPr>
          <w:ilvl w:val="1"/>
          <w:numId w:val="11"/>
        </w:numPr>
      </w:pPr>
      <w:r>
        <w:rPr>
          <w:rtl/>
        </w:rPr>
        <w:t xml:space="preserve">רשימת מקורות המצוטטים בחיבור. </w:t>
      </w:r>
      <w:r w:rsidRPr="00377429">
        <w:rPr>
          <w:rtl/>
        </w:rPr>
        <w:t>הרשימה</w:t>
      </w:r>
      <w:r>
        <w:rPr>
          <w:rtl/>
        </w:rPr>
        <w:t xml:space="preserve"> תכלול את הפרטים הבאים: שמות המחברים, שם כתב העת, כרך ועמודים.</w:t>
      </w:r>
    </w:p>
    <w:p w14:paraId="720D1DE0" w14:textId="20225EF4" w:rsidR="00976673" w:rsidRDefault="00976673" w:rsidP="00377429">
      <w:pPr>
        <w:pStyle w:val="Heading3"/>
        <w:bidi w:val="0"/>
      </w:pPr>
      <w:r>
        <w:t>Introduction</w:t>
      </w:r>
    </w:p>
    <w:p w14:paraId="1B8485B7" w14:textId="77777777" w:rsidR="00976673" w:rsidRDefault="00976673" w:rsidP="00976673">
      <w:pPr>
        <w:pStyle w:val="Heading4"/>
        <w:bidi w:val="0"/>
      </w:pPr>
      <w:r>
        <w:t>What is unconscious processing</w:t>
      </w:r>
    </w:p>
    <w:p w14:paraId="0C093F9C" w14:textId="10AB341D"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1"/>
      <w:r w:rsidR="00321DDE">
        <w:t>[ref]</w:t>
      </w:r>
      <w:commentRangeEnd w:id="1"/>
      <w:r w:rsidR="00321DDE">
        <w:rPr>
          <w:rStyle w:val="CommentReference"/>
        </w:rPr>
        <w:commentReference w:id="1"/>
      </w:r>
      <w:r>
        <w:t xml:space="preserve">. For example, upon seeing a ball flying our direction, </w:t>
      </w:r>
      <w:del w:id="2" w:author="Chen Heller" w:date="2022-09-10T08:14:00Z">
        <w:r w:rsidDel="00C46CA3">
          <w:delText>we</w:delText>
        </w:r>
      </w:del>
      <w:ins w:id="3" w:author="Chen Heller" w:date="2022-09-10T08:14:00Z">
        <w:r w:rsidR="00C46CA3">
          <w:t>I</w:t>
        </w:r>
      </w:ins>
      <w:r>
        <w:t xml:space="preserve"> process its </w:t>
      </w:r>
      <w:r>
        <w:lastRenderedPageBreak/>
        <w:t xml:space="preserve">trajectory and the likelihood of it hitting us. The produced results can lead to a change in behavior – like ducking the ball in this case </w:t>
      </w:r>
      <w:commentRangeStart w:id="4"/>
      <w:r w:rsidR="00AE0B16">
        <w:t>[ref]</w:t>
      </w:r>
      <w:commentRangeEnd w:id="4"/>
      <w:r w:rsidR="00AE0B16">
        <w:rPr>
          <w:rStyle w:val="CommentReference"/>
        </w:rPr>
        <w:commentReference w:id="4"/>
      </w:r>
      <w:r>
        <w:t xml:space="preserve"> – and/or to internal changes, like the induction of fear</w:t>
      </w:r>
      <w:r w:rsidR="00D31A9B">
        <w:t xml:space="preserve"> </w:t>
      </w:r>
      <w:commentRangeStart w:id="5"/>
      <w:r w:rsidR="00D31A9B">
        <w:t>[ref]</w:t>
      </w:r>
      <w:commentRangeEnd w:id="5"/>
      <w:r w:rsidR="00ED0205">
        <w:rPr>
          <w:rStyle w:val="CommentReference"/>
        </w:rPr>
        <w:commentReference w:id="5"/>
      </w:r>
      <w:r>
        <w:t>. Some of these processes are also accompanied by conscious experiences</w:t>
      </w:r>
      <w:r w:rsidR="002A75DD">
        <w:t xml:space="preserve"> </w:t>
      </w:r>
      <w:commentRangeStart w:id="6"/>
      <w:r w:rsidR="002A75DD">
        <w:t>[ref]</w:t>
      </w:r>
      <w:commentRangeEnd w:id="6"/>
      <w:r w:rsidR="00650981">
        <w:rPr>
          <w:rStyle w:val="CommentReference"/>
        </w:rPr>
        <w:commentReference w:id="6"/>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7"/>
      <w:r w:rsidR="00650981">
        <w:t>[ref]</w:t>
      </w:r>
      <w:r w:rsidR="002A5026">
        <w:t>. Importantly however</w:t>
      </w:r>
      <w:r>
        <w:t xml:space="preserve"> </w:t>
      </w:r>
      <w:commentRangeEnd w:id="7"/>
      <w:r w:rsidR="00FF52AF">
        <w:rPr>
          <w:rStyle w:val="CommentReference"/>
        </w:rPr>
        <w:commentReference w:id="7"/>
      </w:r>
      <w:r>
        <w:t>, I might still duck the ball following some automated response triggered by unconscious processing</w:t>
      </w:r>
      <w:r w:rsidR="00E819AE">
        <w:t xml:space="preserve"> </w:t>
      </w:r>
      <w:commentRangeStart w:id="8"/>
      <w:r w:rsidR="00E819AE">
        <w:t>[ref]</w:t>
      </w:r>
      <w:commentRangeEnd w:id="8"/>
      <w:r w:rsidR="00381020">
        <w:rPr>
          <w:rStyle w:val="CommentReference"/>
        </w:rPr>
        <w:commentReference w:id="8"/>
      </w:r>
      <w:r>
        <w:t>. What differentiates between such conscious and unconscious processing?</w:t>
      </w:r>
    </w:p>
    <w:p w14:paraId="7C5A19A4" w14:textId="77777777" w:rsidR="003B6230" w:rsidRDefault="003B6230" w:rsidP="003B6230">
      <w:pPr>
        <w:pStyle w:val="NoSpacing"/>
        <w:bidi w:val="0"/>
      </w:pPr>
    </w:p>
    <w:p w14:paraId="13B45041" w14:textId="5CCE76D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9"/>
      <w:r w:rsidR="00ED3BE7">
        <w:t>[ref]</w:t>
      </w:r>
      <w:commentRangeEnd w:id="9"/>
      <w:r w:rsidR="00ED3BE7">
        <w:rPr>
          <w:rStyle w:val="CommentReference"/>
        </w:rPr>
        <w:commentReference w:id="9"/>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0"/>
      <w:r w:rsidR="00921740">
        <w:t>[ref]</w:t>
      </w:r>
      <w:commentRangeEnd w:id="10"/>
      <w:r w:rsidR="00921740">
        <w:rPr>
          <w:rStyle w:val="CommentReference"/>
        </w:rPr>
        <w:commentReference w:id="10"/>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1"/>
      <w:r w:rsidR="00921740">
        <w:t>[ref]</w:t>
      </w:r>
      <w:commentRangeEnd w:id="11"/>
      <w:r w:rsidR="00921740">
        <w:rPr>
          <w:rStyle w:val="CommentReference"/>
        </w:rPr>
        <w:commentReference w:id="11"/>
      </w:r>
      <w:r w:rsidR="000E6BB5">
        <w:t>.</w:t>
      </w:r>
      <w:r w:rsidR="00043EEA">
        <w:t xml:space="preserve"> Invisibility can also be achieved by diverting attention away from the stimulus</w:t>
      </w:r>
      <w:r w:rsidR="00921740">
        <w:t xml:space="preserve"> </w:t>
      </w:r>
      <w:commentRangeStart w:id="12"/>
      <w:r w:rsidR="00921740">
        <w:t>[ref]</w:t>
      </w:r>
      <w:commentRangeEnd w:id="12"/>
      <w:r w:rsidR="00231BF7">
        <w:rPr>
          <w:rStyle w:val="CommentReference"/>
        </w:rPr>
        <w:commentReference w:id="12"/>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3"/>
      <w:r w:rsidR="001C015A">
        <w:t>REF</w:t>
      </w:r>
      <w:commentRangeEnd w:id="13"/>
      <w:r w:rsidR="001C015A">
        <w:rPr>
          <w:rStyle w:val="CommentReference"/>
        </w:rPr>
        <w:commentReference w:id="13"/>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4"/>
      <w:r w:rsidR="008A7E8F">
        <w:t>[ref]</w:t>
      </w:r>
      <w:commentRangeEnd w:id="14"/>
      <w:r w:rsidR="00177DA9">
        <w:rPr>
          <w:rStyle w:val="CommentReference"/>
        </w:rPr>
        <w:commentReference w:id="14"/>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5"/>
      <w:r w:rsidR="00177DA9">
        <w:t>[ref]</w:t>
      </w:r>
      <w:commentRangeEnd w:id="15"/>
      <w:r w:rsidR="00F66FE7">
        <w:rPr>
          <w:rStyle w:val="CommentReference"/>
        </w:rPr>
        <w:commentReference w:id="15"/>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w:t>
      </w:r>
      <w:commentRangeStart w:id="16"/>
      <w:r w:rsidR="00017EEB">
        <w:t>ref</w:t>
      </w:r>
      <w:commentRangeEnd w:id="16"/>
      <w:r w:rsidR="0004464E">
        <w:rPr>
          <w:rStyle w:val="CommentReference"/>
        </w:rPr>
        <w:commentReference w:id="16"/>
      </w:r>
      <w:r w:rsidR="00017EEB">
        <w:t>]</w:t>
      </w:r>
      <w:r w:rsidR="00AB3845">
        <w:t>, which in turn evoke an ongoing controversy about the scope of unconscious processing (</w:t>
      </w:r>
      <w:commentRangeStart w:id="17"/>
      <w:r w:rsidR="00AB3845">
        <w:t>ref</w:t>
      </w:r>
      <w:commentRangeEnd w:id="17"/>
      <w:r w:rsidR="0004464E">
        <w:rPr>
          <w:rStyle w:val="CommentReference"/>
        </w:rPr>
        <w:commentReference w:id="17"/>
      </w:r>
      <w:r w:rsidR="00AB3845">
        <w:t>)</w:t>
      </w:r>
      <w:r w:rsidR="00017EEB">
        <w:t>.</w:t>
      </w:r>
    </w:p>
    <w:p w14:paraId="3D51D018" w14:textId="2464A587" w:rsidR="00976673" w:rsidRDefault="00976673" w:rsidP="00017EEB">
      <w:pPr>
        <w:pStyle w:val="Heading4"/>
        <w:bidi w:val="0"/>
      </w:pPr>
      <w:r>
        <w:t>Contradicting findings</w:t>
      </w:r>
    </w:p>
    <w:p w14:paraId="38C885BB" w14:textId="338D52C2" w:rsidR="00992077" w:rsidRDefault="00992077" w:rsidP="00E04EF4">
      <w:pPr>
        <w:pStyle w:val="NoSpacing"/>
        <w:bidi w:val="0"/>
      </w:pPr>
      <w:r>
        <w:t xml:space="preserve">One point of disagreement concerns the extent of semantic processing without awareness </w:t>
      </w:r>
      <w:r w:rsidR="00535D8D">
        <w:t>[</w:t>
      </w:r>
      <w:commentRangeStart w:id="18"/>
      <w:commentRangeStart w:id="19"/>
      <w:r w:rsidR="00535D8D">
        <w:t>ref</w:t>
      </w:r>
      <w:commentRangeEnd w:id="18"/>
      <w:r w:rsidR="00535D8D">
        <w:rPr>
          <w:rStyle w:val="CommentReference"/>
        </w:rPr>
        <w:commentReference w:id="18"/>
      </w:r>
      <w:commentRangeEnd w:id="19"/>
      <w:r w:rsidR="00535D8D">
        <w:rPr>
          <w:rStyle w:val="CommentReference"/>
        </w:rPr>
        <w:commentReference w:id="19"/>
      </w:r>
      <w:r>
        <w:t xml:space="preserve">. Among other paradigms, this has often been studied </w:t>
      </w:r>
      <w:r w:rsidR="004F5838">
        <w:t xml:space="preserve">using </w:t>
      </w:r>
      <w:r w:rsidR="00440DBF">
        <w:t xml:space="preserve">priming </w:t>
      </w:r>
      <w:commentRangeStart w:id="20"/>
      <w:r w:rsidR="004F5838">
        <w:t>[ref]</w:t>
      </w:r>
      <w:commentRangeEnd w:id="20"/>
      <w:ins w:id="21" w:author="Chen Heller" w:date="2022-09-11T09:16:00Z">
        <w:r w:rsidR="00032165">
          <w:t>,</w:t>
        </w:r>
      </w:ins>
      <w:r w:rsidR="004F5838">
        <w:rPr>
          <w:rStyle w:val="CommentReference"/>
        </w:rPr>
        <w:commentReference w:id="20"/>
      </w:r>
      <w:r w:rsidR="004F5838">
        <w:t xml:space="preserve"> where </w:t>
      </w:r>
      <w:r w:rsidR="00C05794">
        <w:t xml:space="preserve">a participant is </w:t>
      </w:r>
      <w:r w:rsidR="00EE5CFF">
        <w:t xml:space="preserve">asked </w:t>
      </w:r>
      <w:r w:rsidR="00C05794">
        <w:t>to perform a certain task on a target stimulus</w:t>
      </w:r>
      <w:r w:rsidR="00303325">
        <w:t xml:space="preserve"> (e.g., classify as word/non-word)</w:t>
      </w:r>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w:t>
      </w:r>
      <w:del w:id="22" w:author="Chen Heller" w:date="2022-09-08T14:32:00Z">
        <w:r w:rsidR="001B4150" w:rsidDel="00283CE4">
          <w:delText>subject</w:delText>
        </w:r>
      </w:del>
      <w:ins w:id="23" w:author="Chen Heller" w:date="2022-09-08T14:32:00Z">
        <w:r w:rsidR="00283CE4">
          <w:t>participant</w:t>
        </w:r>
      </w:ins>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24"/>
      <w:commentRangeStart w:id="25"/>
      <w:r w:rsidR="00EE5CFF">
        <w:t>ref</w:t>
      </w:r>
      <w:commentRangeEnd w:id="24"/>
      <w:r w:rsidR="00EE5CFF">
        <w:rPr>
          <w:rStyle w:val="CommentReference"/>
        </w:rPr>
        <w:commentReference w:id="24"/>
      </w:r>
      <w:commentRangeEnd w:id="25"/>
      <w:r w:rsidR="00645173">
        <w:rPr>
          <w:rStyle w:val="CommentReference"/>
        </w:rPr>
        <w:commentReference w:id="25"/>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 / or </w:t>
      </w:r>
      <w:r w:rsidR="00303325">
        <w:t xml:space="preserve">objective </w:t>
      </w:r>
      <w:r w:rsidR="00692575">
        <w:t>measure of prime awareness is</w:t>
      </w:r>
      <w:r w:rsidR="00CE3CE8">
        <w:t xml:space="preserve"> typically administered</w:t>
      </w:r>
      <w:r w:rsidR="00692575">
        <w:t xml:space="preserve"> </w:t>
      </w:r>
      <w:commentRangeStart w:id="26"/>
      <w:r w:rsidR="00AE02F9">
        <w:t>[ref]</w:t>
      </w:r>
      <w:commentRangeEnd w:id="26"/>
      <w:r w:rsidR="00570DC8">
        <w:rPr>
          <w:rStyle w:val="CommentReference"/>
        </w:rPr>
        <w:commentReference w:id="26"/>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 </w:t>
      </w:r>
      <w:commentRangeStart w:id="27"/>
      <w:r w:rsidR="00411A03">
        <w:t>REF</w:t>
      </w:r>
      <w:commentRangeEnd w:id="27"/>
      <w:r w:rsidR="00CB06D2">
        <w:rPr>
          <w:rStyle w:val="CommentReference"/>
        </w:rPr>
        <w:commentReference w:id="27"/>
      </w:r>
      <w:r w:rsidR="00411A03">
        <w:t>)</w:t>
      </w:r>
      <w:r w:rsidR="00BD64AE">
        <w:t>. Using a subjective measure allows to detect awareness on a trial-by-trial basis</w:t>
      </w:r>
      <w:r w:rsidR="00411A03">
        <w:t xml:space="preserve">, yet it is subjected to the criterion problem, where </w:t>
      </w:r>
      <w:del w:id="28" w:author="Chen Heller" w:date="2022-09-08T14:31:00Z">
        <w:r w:rsidR="00411A03" w:rsidDel="0076578A">
          <w:delText xml:space="preserve">subjects’ </w:delText>
        </w:r>
      </w:del>
      <w:ins w:id="29" w:author="Chen Heller" w:date="2022-09-08T14:31:00Z">
        <w:r w:rsidR="0076578A">
          <w:t xml:space="preserve">participants' </w:t>
        </w:r>
      </w:ins>
      <w:r w:rsidR="00411A03">
        <w:t xml:space="preserve">ratings might be highly affected by their response criterion </w:t>
      </w:r>
      <w:commentRangeStart w:id="30"/>
      <w:r w:rsidR="00411A03">
        <w:t>(ref)</w:t>
      </w:r>
      <w:commentRangeEnd w:id="30"/>
      <w:r w:rsidR="00C84C32">
        <w:rPr>
          <w:rStyle w:val="CommentReference"/>
        </w:rPr>
        <w:commentReference w:id="30"/>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commentRangeStart w:id="31"/>
      <w:r w:rsidR="00411A03">
        <w:t>ref</w:t>
      </w:r>
      <w:commentRangeEnd w:id="31"/>
      <w:r w:rsidR="00D92FDA">
        <w:rPr>
          <w:rStyle w:val="CommentReference"/>
        </w:rPr>
        <w:commentReference w:id="31"/>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D77A57">
        <w:t xml:space="preserve"> </w:t>
      </w:r>
      <w:commentRangeStart w:id="32"/>
      <w:r w:rsidR="00EE1564">
        <w:t>[ref]</w:t>
      </w:r>
      <w:commentRangeEnd w:id="32"/>
      <w:r w:rsidR="00D77A57">
        <w:rPr>
          <w:rStyle w:val="CommentReference"/>
        </w:rPr>
        <w:commentReference w:id="32"/>
      </w:r>
      <w:r w:rsidR="00692575">
        <w:t>.</w:t>
      </w:r>
    </w:p>
    <w:p w14:paraId="15C05C5C" w14:textId="0E19FC76"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B21ABD">
        <w:t xml:space="preserve"> [</w:t>
      </w:r>
      <w:commentRangeStart w:id="33"/>
      <w:r w:rsidR="00B21ABD">
        <w:t>ref</w:t>
      </w:r>
      <w:commentRangeEnd w:id="33"/>
      <w:r w:rsidR="00AC0A9B">
        <w:rPr>
          <w:rStyle w:val="CommentReference"/>
        </w:rPr>
        <w:commentReference w:id="33"/>
      </w:r>
      <w:r w:rsidR="00B21ABD">
        <w:t>]</w:t>
      </w:r>
      <w:r w:rsidR="00B41E5A">
        <w:t>,</w:t>
      </w:r>
      <w:r w:rsidR="005A1B06">
        <w:t xml:space="preserve">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34"/>
      <w:r w:rsidR="00587830">
        <w:t>ref</w:t>
      </w:r>
      <w:commentRangeEnd w:id="34"/>
      <w:r w:rsidR="000517AB">
        <w:rPr>
          <w:rStyle w:val="CommentReference"/>
        </w:rPr>
        <w:commentReference w:id="34"/>
      </w:r>
      <w:r w:rsidR="00587830">
        <w:t>]</w:t>
      </w:r>
      <w:r w:rsidR="005362FF">
        <w:t>.</w:t>
      </w:r>
      <w:del w:id="35" w:author="Chen Heller" w:date="2022-09-07T13:26:00Z">
        <w:r w:rsidR="005362FF" w:rsidDel="008601AF">
          <w:delText xml:space="preserve"> </w:delText>
        </w:r>
        <w:commentRangeStart w:id="36"/>
        <w:r w:rsidR="006C111E" w:rsidDel="008601AF">
          <w:delText>Moreover</w:delText>
        </w:r>
        <w:r w:rsidR="000D1936" w:rsidDel="008601AF">
          <w:delText>,</w:delText>
        </w:r>
        <w:r w:rsidR="006C111E" w:rsidDel="008601AF">
          <w:delText xml:space="preserve"> </w:delText>
        </w:r>
        <w:r w:rsidR="000D1936" w:rsidDel="008601AF">
          <w:delText xml:space="preserve">other </w:delText>
        </w:r>
        <w:r w:rsidR="005362FF" w:rsidDel="008601AF">
          <w:delText>studies have</w:delText>
        </w:r>
        <w:r w:rsidR="006C111E" w:rsidDel="008601AF">
          <w:delText xml:space="preserve"> </w:delText>
        </w:r>
        <w:r w:rsidR="005362FF" w:rsidDel="008601AF">
          <w:delText>n</w:delText>
        </w:r>
        <w:r w:rsidR="006C111E" w:rsidDel="008601AF">
          <w:delText>o</w:delText>
        </w:r>
        <w:r w:rsidR="005362FF" w:rsidDel="008601AF">
          <w:delText>t found any congruency effect</w:delText>
        </w:r>
        <w:r w:rsidR="006C111E" w:rsidDel="008601AF">
          <w:delText>s</w:delText>
        </w:r>
        <w:r w:rsidR="005362FF" w:rsidDel="008601AF">
          <w:delText xml:space="preserve"> </w:delText>
        </w:r>
        <w:r w:rsidR="00587830" w:rsidDel="008601AF">
          <w:delText>[</w:delText>
        </w:r>
        <w:commentRangeStart w:id="37"/>
        <w:commentRangeStart w:id="38"/>
        <w:r w:rsidR="00587830" w:rsidDel="008601AF">
          <w:delText>ref</w:delText>
        </w:r>
        <w:commentRangeEnd w:id="37"/>
        <w:r w:rsidR="00AC0A9B" w:rsidDel="008601AF">
          <w:rPr>
            <w:rStyle w:val="CommentReference"/>
          </w:rPr>
          <w:commentReference w:id="37"/>
        </w:r>
      </w:del>
      <w:commentRangeEnd w:id="38"/>
      <w:r w:rsidR="00F01C57">
        <w:rPr>
          <w:rStyle w:val="CommentReference"/>
        </w:rPr>
        <w:commentReference w:id="38"/>
      </w:r>
      <w:del w:id="39" w:author="Chen Heller" w:date="2022-09-07T13:26:00Z">
        <w:r w:rsidR="00587830" w:rsidDel="008601AF">
          <w:delText>]</w:delText>
        </w:r>
      </w:del>
      <w:r w:rsidR="005362FF">
        <w:t>.</w:t>
      </w:r>
      <w:commentRangeEnd w:id="36"/>
      <w:r w:rsidR="008601AF">
        <w:rPr>
          <w:rStyle w:val="CommentReference"/>
        </w:rPr>
        <w:commentReference w:id="36"/>
      </w:r>
      <w:r w:rsidR="005362FF">
        <w:t xml:space="preserve"> </w:t>
      </w:r>
      <w:r w:rsidR="00EB1594">
        <w:t>Similar controversies involve other types of processing: claims for</w:t>
      </w:r>
      <w:r w:rsidR="007768A2">
        <w:t xml:space="preserve"> </w:t>
      </w:r>
      <w:r w:rsidR="007768A2">
        <w:lastRenderedPageBreak/>
        <w:t xml:space="preserve">arithmetic computations </w:t>
      </w:r>
      <w:r w:rsidR="00EB1594">
        <w:t>being performed without awareness</w:t>
      </w:r>
      <w:r w:rsidR="00587830">
        <w:t xml:space="preserve"> [</w:t>
      </w:r>
      <w:commentRangeStart w:id="40"/>
      <w:r w:rsidR="00587830">
        <w:t>ref</w:t>
      </w:r>
      <w:commentRangeEnd w:id="40"/>
      <w:r w:rsidR="009172C7">
        <w:rPr>
          <w:rStyle w:val="CommentReference"/>
        </w:rPr>
        <w:commentReference w:id="40"/>
      </w:r>
      <w:r w:rsidR="00587830">
        <w:t>]</w:t>
      </w:r>
      <w:r w:rsidR="00EB1594">
        <w:t xml:space="preserve"> were challenged by failures to replicate </w:t>
      </w:r>
      <w:r w:rsidR="00587830">
        <w:t>[</w:t>
      </w:r>
      <w:commentRangeStart w:id="41"/>
      <w:r w:rsidR="00587830">
        <w:t>ref</w:t>
      </w:r>
      <w:commentRangeEnd w:id="41"/>
      <w:r w:rsidR="003817F2">
        <w:rPr>
          <w:rStyle w:val="CommentReference"/>
        </w:rPr>
        <w:commentReference w:id="41"/>
      </w:r>
      <w:r w:rsidR="00587830">
        <w:t>]</w:t>
      </w:r>
      <w:r w:rsidR="00EB1594">
        <w:t>, and a similar mixed picture emerged also for studies of processes like</w:t>
      </w:r>
      <w:r w:rsidR="000F6069">
        <w:t xml:space="preserve"> integration [</w:t>
      </w:r>
      <w:commentRangeStart w:id="42"/>
      <w:r w:rsidR="000F6069">
        <w:t>ref</w:t>
      </w:r>
      <w:commentRangeEnd w:id="42"/>
      <w:r w:rsidR="000F6069">
        <w:rPr>
          <w:rStyle w:val="CommentReference"/>
        </w:rPr>
        <w:commentReference w:id="42"/>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0246113B"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43" w:author="Chen Heller" w:date="2022-09-05T14:39:00Z">
        <w:r w:rsidR="00E4565F" w:rsidDel="00B11DFE">
          <w:delText xml:space="preserve">ascribe </w:delText>
        </w:r>
      </w:del>
      <w:ins w:id="44" w:author="Chen Heller" w:date="2022-09-05T14:39:00Z">
        <w:r w:rsidR="00B11DFE">
          <w:t xml:space="preserve">attribute </w:t>
        </w:r>
      </w:ins>
      <w:ins w:id="45" w:author="Chen Heller" w:date="2022-09-07T09:14:00Z">
        <w:r w:rsidR="003D2C1C">
          <w:t>un</w:t>
        </w:r>
      </w:ins>
      <w:r w:rsidR="00E4565F">
        <w:t xml:space="preserve">conscious processes to </w:t>
      </w:r>
      <w:del w:id="46" w:author="Chen Heller" w:date="2022-09-07T09:14:00Z">
        <w:r w:rsidR="00E4565F" w:rsidDel="003D2C1C">
          <w:delText>un</w:delText>
        </w:r>
      </w:del>
      <w:r w:rsidR="00E4565F">
        <w:t xml:space="preserve">conscious processing </w:t>
      </w:r>
      <w:r w:rsidR="001D15C6">
        <w:t>[</w:t>
      </w:r>
      <w:commentRangeStart w:id="47"/>
      <w:r w:rsidR="001D15C6">
        <w:t>ref</w:t>
      </w:r>
      <w:commentRangeEnd w:id="47"/>
      <w:r w:rsidR="00DD2D3F">
        <w:rPr>
          <w:rStyle w:val="CommentReference"/>
        </w:rPr>
        <w:commentReference w:id="47"/>
      </w:r>
      <w:r w:rsidR="001D15C6">
        <w:t>].</w:t>
      </w:r>
      <w:r w:rsidR="00E4565F">
        <w:t xml:space="preserve"> Such insensitivity can </w:t>
      </w:r>
      <w:del w:id="48" w:author="Chen Heller" w:date="2022-09-07T14:12:00Z">
        <w:r w:rsidR="00E4565F" w:rsidDel="00C23184">
          <w:delText xml:space="preserve">stem from several factors: </w:delText>
        </w:r>
      </w:del>
      <w:ins w:id="49" w:author="Chen Heller" w:date="2022-09-07T14:12:00Z">
        <w:r w:rsidR="00C23184">
          <w:t>occur if</w:t>
        </w:r>
      </w:ins>
      <w:ins w:id="50" w:author="Chen Heller" w:date="2022-09-07T14:11:00Z">
        <w:r w:rsidR="002919AB">
          <w:t xml:space="preserve"> </w:t>
        </w:r>
      </w:ins>
      <w:r w:rsidR="00E4565F">
        <w:t xml:space="preserve">the objective task </w:t>
      </w:r>
      <w:del w:id="51" w:author="Chen Heller" w:date="2022-09-07T14:12:00Z">
        <w:r w:rsidR="00E4565F" w:rsidDel="00C23184">
          <w:delText xml:space="preserve">might </w:delText>
        </w:r>
      </w:del>
      <w:r w:rsidR="00E4565F">
        <w:t>probe</w:t>
      </w:r>
      <w:ins w:id="52" w:author="Chen Heller" w:date="2022-09-07T14:12:00Z">
        <w:r w:rsidR="00C23184">
          <w:t>s</w:t>
        </w:r>
      </w:ins>
      <w:r w:rsidR="00E4565F">
        <w:t xml:space="preserve"> features of the stimulus that are irrelevant </w:t>
      </w:r>
      <w:del w:id="53" w:author="Chen Heller" w:date="2022-09-07T14:13:00Z">
        <w:r w:rsidR="00E4565F" w:rsidDel="00B3331D">
          <w:delText xml:space="preserve">to </w:delText>
        </w:r>
      </w:del>
      <w:ins w:id="54" w:author="Chen Heller" w:date="2022-09-07T14:13:00Z">
        <w:r w:rsidR="00B3331D">
          <w:t>for the performance in the main task</w:t>
        </w:r>
      </w:ins>
      <w:del w:id="55" w:author="Chen Heller" w:date="2022-09-07T14:13:00Z">
        <w:r w:rsidR="00E4565F" w:rsidDel="00B3331D">
          <w:delText>the tested feature</w:delText>
        </w:r>
      </w:del>
      <w:r w:rsidR="007449E8">
        <w:t xml:space="preserve"> (</w:t>
      </w:r>
      <w:ins w:id="56" w:author="Chen Heller" w:date="2022-09-05T16:20:00Z">
        <w:r w:rsidR="008B3DFE">
          <w:t>[</w:t>
        </w:r>
        <w:commentRangeStart w:id="57"/>
        <w:r w:rsidR="008B3DFE">
          <w:t>ref</w:t>
        </w:r>
      </w:ins>
      <w:commentRangeEnd w:id="57"/>
      <w:ins w:id="58" w:author="Chen Heller" w:date="2022-09-05T16:32:00Z">
        <w:r w:rsidR="00283229">
          <w:rPr>
            <w:rStyle w:val="CommentReference"/>
          </w:rPr>
          <w:commentReference w:id="57"/>
        </w:r>
      </w:ins>
      <w:ins w:id="59" w:author="Chen Heller" w:date="2022-09-05T16:20:00Z">
        <w:r w:rsidR="008B3DFE">
          <w:t xml:space="preserve">], however, </w:t>
        </w:r>
      </w:ins>
      <w:r w:rsidR="007449E8">
        <w:t xml:space="preserve">note that this could also lead to overestimation of awareness; </w:t>
      </w:r>
      <w:commentRangeStart w:id="60"/>
      <w:r w:rsidR="007449E8">
        <w:t>REF</w:t>
      </w:r>
      <w:commentRangeEnd w:id="60"/>
      <w:r w:rsidR="00BB2496">
        <w:rPr>
          <w:rStyle w:val="CommentReference"/>
        </w:rPr>
        <w:commentReference w:id="60"/>
      </w:r>
      <w:r w:rsidR="007449E8">
        <w:t>)</w:t>
      </w:r>
      <w:r w:rsidR="004F2ED5">
        <w:t xml:space="preserve">. </w:t>
      </w:r>
      <w:r w:rsidR="005333D3">
        <w:t xml:space="preserve">In addition, </w:t>
      </w:r>
      <w:r w:rsidR="00E4565F">
        <w:t xml:space="preserve">introducing </w:t>
      </w:r>
      <w:r w:rsidR="00081961">
        <w:t xml:space="preserve">a long delay </w:t>
      </w:r>
      <w:del w:id="61" w:author="Chen Heller" w:date="2022-09-07T14:20:00Z">
        <w:r w:rsidR="00081961" w:rsidDel="003D53EE">
          <w:delText xml:space="preserve">between </w:delText>
        </w:r>
      </w:del>
      <w:ins w:id="62" w:author="Chen Heller" w:date="2022-09-07T14:20:00Z">
        <w:r w:rsidR="003D53EE">
          <w:t xml:space="preserve">after </w:t>
        </w:r>
      </w:ins>
      <w:r w:rsidR="00081961">
        <w:t xml:space="preserve">the </w:t>
      </w:r>
      <w:r w:rsidR="00E82C6C">
        <w:t xml:space="preserve">presentation </w:t>
      </w:r>
      <w:r w:rsidR="002D4AE1">
        <w:t xml:space="preserve">of </w:t>
      </w:r>
      <w:r w:rsidR="00081961">
        <w:t xml:space="preserve">the </w:t>
      </w:r>
      <w:ins w:id="63" w:author="Chen Heller" w:date="2022-09-07T14:14:00Z">
        <w:r w:rsidR="00445238">
          <w:t xml:space="preserve">subliminal </w:t>
        </w:r>
      </w:ins>
      <w:r w:rsidR="00081961">
        <w:t xml:space="preserve">stimulus </w:t>
      </w:r>
      <w:ins w:id="64" w:author="Chen Heller" w:date="2022-09-07T14:20:00Z">
        <w:r w:rsidR="003D53EE">
          <w:t xml:space="preserve">might </w:t>
        </w:r>
      </w:ins>
      <w:ins w:id="65" w:author="Chen Heller" w:date="2022-09-07T14:23:00Z">
        <w:r w:rsidR="009D12A3">
          <w:t xml:space="preserve">cause </w:t>
        </w:r>
      </w:ins>
      <w:ins w:id="66" w:author="Chen Heller" w:date="2022-09-07T14:20:00Z">
        <w:r w:rsidR="003D53EE">
          <w:t xml:space="preserve">the experience of it </w:t>
        </w:r>
      </w:ins>
      <w:ins w:id="67" w:author="Chen Heller" w:date="2022-09-07T14:23:00Z">
        <w:r w:rsidR="009D12A3">
          <w:t xml:space="preserve">to fade </w:t>
        </w:r>
      </w:ins>
      <w:ins w:id="68" w:author="Chen Heller" w:date="2022-09-07T14:20:00Z">
        <w:r w:rsidR="003D53EE">
          <w:t xml:space="preserve">before it is </w:t>
        </w:r>
      </w:ins>
      <w:ins w:id="69" w:author="Chen Heller" w:date="2022-09-07T14:21:00Z">
        <w:r w:rsidR="003D53EE">
          <w:t xml:space="preserve">queried by </w:t>
        </w:r>
      </w:ins>
      <w:del w:id="70" w:author="Chen Heller" w:date="2022-09-07T14:21:00Z">
        <w:r w:rsidR="00081961" w:rsidDel="003D53EE">
          <w:delText xml:space="preserve">and </w:delText>
        </w:r>
      </w:del>
      <w:r w:rsidR="00E4565F">
        <w:t xml:space="preserve">the </w:t>
      </w:r>
      <w:r w:rsidR="007449E8">
        <w:t>awareness measure</w:t>
      </w:r>
      <w:del w:id="71" w:author="Chen Heller" w:date="2022-09-07T14:21:00Z">
        <w:r w:rsidR="00E4565F" w:rsidDel="003D53EE">
          <w:delText xml:space="preserve"> </w:delText>
        </w:r>
        <w:r w:rsidR="00081961" w:rsidDel="003D53EE">
          <w:delText xml:space="preserve">might </w:delText>
        </w:r>
        <w:r w:rsidR="00F33E25" w:rsidDel="003D53EE">
          <w:delText>cause subjects to forget that they had some experience of it</w:delText>
        </w:r>
      </w:del>
      <w:r w:rsidR="00F33E25">
        <w:t xml:space="preserve"> [</w:t>
      </w:r>
      <w:commentRangeStart w:id="72"/>
      <w:r w:rsidR="00F33E25">
        <w:t>ref</w:t>
      </w:r>
      <w:commentRangeEnd w:id="72"/>
      <w:r w:rsidR="00242C6E">
        <w:rPr>
          <w:rStyle w:val="CommentReference"/>
        </w:rPr>
        <w:commentReference w:id="72"/>
      </w:r>
      <w:r w:rsidR="00F33E25">
        <w:t xml:space="preserve">]. </w:t>
      </w:r>
      <w:r w:rsidR="002D6956">
        <w:t xml:space="preserve">Underestimation </w:t>
      </w:r>
      <w:r w:rsidR="007449E8">
        <w:t xml:space="preserve">of awareness </w:t>
      </w:r>
      <w:r w:rsidR="002D6956">
        <w:t xml:space="preserve">can also occur if the </w:t>
      </w:r>
      <w:del w:id="73" w:author="Chen Heller" w:date="2022-09-08T14:32:00Z">
        <w:r w:rsidR="002D6956" w:rsidDel="00283CE4">
          <w:delText>subject</w:delText>
        </w:r>
      </w:del>
      <w:ins w:id="74" w:author="Chen Heller" w:date="2022-09-08T14:32:00Z">
        <w:r w:rsidR="00283CE4">
          <w:t>participant</w:t>
        </w:r>
      </w:ins>
      <w:r w:rsidR="002D6956">
        <w:t xml:space="preserve"> uses a </w:t>
      </w:r>
      <w:r w:rsidR="002D4AE1">
        <w:t xml:space="preserve">very </w:t>
      </w:r>
      <w:r w:rsidR="002D6956">
        <w:t>strict criterion when judging whether she saw the prime</w:t>
      </w:r>
      <w:r w:rsidR="00D27C09">
        <w:t xml:space="preserve"> [</w:t>
      </w:r>
      <w:commentRangeStart w:id="75"/>
      <w:r w:rsidR="00D27C09">
        <w:t>ref</w:t>
      </w:r>
      <w:commentRangeEnd w:id="75"/>
      <w:r w:rsidR="003E68C4">
        <w:rPr>
          <w:rStyle w:val="CommentReference"/>
        </w:rPr>
        <w:commentReference w:id="75"/>
      </w:r>
      <w:r w:rsidR="00D27C09">
        <w:t>]</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del w:id="76" w:author="Chen Heller" w:date="2022-09-08T14:31:00Z">
        <w:r w:rsidR="007449E8" w:rsidDel="004177D1">
          <w:delText xml:space="preserve">subjects </w:delText>
        </w:r>
      </w:del>
      <w:ins w:id="77" w:author="Chen Heller" w:date="2022-09-08T14:31:00Z">
        <w:r w:rsidR="004177D1">
          <w:t xml:space="preserve">participants </w:t>
        </w:r>
      </w:ins>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w:t>
      </w:r>
      <w:commentRangeStart w:id="78"/>
      <w:r w:rsidR="00D27C09">
        <w:t>ref</w:t>
      </w:r>
      <w:commentRangeEnd w:id="78"/>
      <w:r w:rsidR="00E252F2">
        <w:rPr>
          <w:rStyle w:val="CommentReference"/>
        </w:rPr>
        <w:commentReference w:id="78"/>
      </w:r>
      <w:r w:rsidR="00D27C09">
        <w:t>].</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79"/>
      <w:r w:rsidR="00531AAE">
        <w:t>ref</w:t>
      </w:r>
      <w:commentRangeEnd w:id="79"/>
      <w:r w:rsidR="005A7297">
        <w:rPr>
          <w:rStyle w:val="CommentReference"/>
        </w:rPr>
        <w:commentReference w:id="79"/>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80"/>
      <w:r w:rsidR="00CD009A">
        <w:t>ref</w:t>
      </w:r>
      <w:commentRangeEnd w:id="80"/>
      <w:r w:rsidR="007D164B">
        <w:rPr>
          <w:rStyle w:val="CommentReference"/>
        </w:rPr>
        <w:commentReference w:id="80"/>
      </w:r>
      <w:r w:rsidR="00CD009A">
        <w:t>]</w:t>
      </w:r>
      <w:r w:rsidR="00AD6FB1">
        <w:t xml:space="preserve">. Also, it only indexes </w:t>
      </w:r>
      <w:proofErr w:type="gramStart"/>
      <w:r w:rsidR="00AD6FB1">
        <w:t>the end result</w:t>
      </w:r>
      <w:proofErr w:type="gramEnd"/>
      <w:r w:rsidR="00AD6FB1">
        <w:t xml:space="preserve">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as it unfolds over time [</w:t>
      </w:r>
      <w:commentRangeStart w:id="81"/>
      <w:r w:rsidR="000E1037">
        <w:t>ref</w:t>
      </w:r>
      <w:commentRangeEnd w:id="81"/>
      <w:r w:rsidR="0029428F">
        <w:rPr>
          <w:rStyle w:val="CommentReference"/>
        </w:rPr>
        <w:commentReference w:id="81"/>
      </w:r>
      <w:r w:rsidR="000E1037">
        <w:t>]</w:t>
      </w:r>
      <w:r w:rsidR="002A2A03">
        <w:t>.</w:t>
      </w:r>
    </w:p>
    <w:p w14:paraId="2601E82D" w14:textId="18E78E4A" w:rsidR="002C1CE0" w:rsidRDefault="006E4F8B">
      <w:pPr>
        <w:pStyle w:val="Heading4"/>
        <w:bidi w:val="0"/>
      </w:pPr>
      <w:r>
        <w:t>Motion tracking vs keyboard</w:t>
      </w:r>
    </w:p>
    <w:p w14:paraId="36583870" w14:textId="011F8681" w:rsidR="002C1CE0" w:rsidRDefault="00B66392" w:rsidP="00493304">
      <w:pPr>
        <w:pStyle w:val="NoSpacing"/>
        <w:bidi w:val="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82"/>
      <w:r w:rsidR="004F4999">
        <w:t>ref</w:t>
      </w:r>
      <w:commentRangeEnd w:id="82"/>
      <w:r w:rsidR="004F4999">
        <w:rPr>
          <w:rStyle w:val="CommentReference"/>
        </w:rPr>
        <w:commentReference w:id="82"/>
      </w:r>
      <w:proofErr w:type="gramStart"/>
      <w:r w:rsidR="004F4999">
        <w:t>]</w:t>
      </w:r>
      <w:r w:rsidR="00017A5E">
        <w:t>, and</w:t>
      </w:r>
      <w:proofErr w:type="gramEnd"/>
      <w:r w:rsidR="00017A5E">
        <w:t xml:space="preserve">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83"/>
      <w:r w:rsidR="00306D63">
        <w:t>ref</w:t>
      </w:r>
      <w:commentRangeEnd w:id="83"/>
      <w:r w:rsidR="00306D63">
        <w:rPr>
          <w:rStyle w:val="CommentReference"/>
        </w:rPr>
        <w:commentReference w:id="83"/>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84"/>
      <w:r w:rsidR="00FF2207">
        <w:t>ref</w:t>
      </w:r>
      <w:commentRangeEnd w:id="84"/>
      <w:r w:rsidR="00FF2207">
        <w:rPr>
          <w:rStyle w:val="CommentReference"/>
          <w:rtl/>
        </w:rPr>
        <w:commentReference w:id="84"/>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85"/>
      <w:r w:rsidR="00FF2207">
        <w:t>ref</w:t>
      </w:r>
      <w:commentRangeEnd w:id="85"/>
      <w:r w:rsidR="00FF2207">
        <w:rPr>
          <w:rStyle w:val="CommentReference"/>
        </w:rPr>
        <w:commentReference w:id="85"/>
      </w:r>
      <w:r w:rsidR="00FF2207">
        <w:t>]</w:t>
      </w:r>
      <w:r w:rsidR="00BE252D">
        <w:t>.</w:t>
      </w:r>
      <w:r w:rsidR="00493304">
        <w:t xml:space="preserve"> Finally, </w:t>
      </w:r>
      <w:del w:id="86"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del w:id="87" w:author="Chen Heller" w:date="2022-09-08T14:31:00Z">
        <w:r w:rsidR="00D5319F" w:rsidDel="00224A4F">
          <w:delText>s</w:delText>
        </w:r>
        <w:r w:rsidR="00435BFC" w:rsidDel="00224A4F">
          <w:delText>ubjects</w:delText>
        </w:r>
        <w:r w:rsidR="00D5319F" w:rsidDel="00224A4F">
          <w:delText>'</w:delText>
        </w:r>
        <w:r w:rsidR="00435BFC" w:rsidDel="00224A4F">
          <w:delText xml:space="preserve"> </w:delText>
        </w:r>
      </w:del>
      <w:ins w:id="88" w:author="Chen Heller" w:date="2022-09-08T14:31:00Z">
        <w:r w:rsidR="00224A4F">
          <w:t xml:space="preserve">participants' </w:t>
        </w:r>
      </w:ins>
      <w:r w:rsidR="00435BFC">
        <w:t xml:space="preserve">confidence </w:t>
      </w:r>
      <w:r w:rsidR="00435BFC">
        <w:lastRenderedPageBreak/>
        <w:t xml:space="preserve">in </w:t>
      </w:r>
      <w:r w:rsidR="00D5319F">
        <w:t xml:space="preserve">their </w:t>
      </w:r>
      <w:r w:rsidR="00435BFC">
        <w:t>answer</w:t>
      </w:r>
      <w:r w:rsidR="00D5319F">
        <w:t>s</w:t>
      </w:r>
      <w:r w:rsidR="00D012CA">
        <w:t xml:space="preserve"> [</w:t>
      </w:r>
      <w:commentRangeStart w:id="89"/>
      <w:r w:rsidR="00D012CA">
        <w:t>ref</w:t>
      </w:r>
      <w:commentRangeEnd w:id="89"/>
      <w:r w:rsidR="00D012CA">
        <w:rPr>
          <w:rStyle w:val="CommentReference"/>
        </w:rPr>
        <w:commentReference w:id="89"/>
      </w:r>
      <w:r w:rsidR="00D012CA">
        <w:t>]</w:t>
      </w:r>
      <w:r w:rsidR="00E9684E">
        <w:t xml:space="preserve">. Another </w:t>
      </w:r>
      <w:r w:rsidR="005A4B8A">
        <w:t xml:space="preserve">parameter </w:t>
      </w:r>
      <w:r w:rsidR="00485A14">
        <w:t xml:space="preserve">is </w:t>
      </w:r>
      <w:r w:rsidR="001E0A80">
        <w:t>C</w:t>
      </w:r>
      <w:r w:rsidR="00CD75B6">
        <w:t xml:space="preserve">hanges </w:t>
      </w:r>
      <w:proofErr w:type="gramStart"/>
      <w:r w:rsidR="001E0A80">
        <w:t>O</w:t>
      </w:r>
      <w:r w:rsidR="00CD75B6">
        <w:t>f</w:t>
      </w:r>
      <w:proofErr w:type="gramEnd"/>
      <w:r w:rsidR="00CD75B6">
        <w:t xml:space="preserve">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90"/>
      <w:r w:rsidR="00C34142">
        <w:t>ref</w:t>
      </w:r>
      <w:commentRangeEnd w:id="90"/>
      <w:r w:rsidR="005A4B8A">
        <w:rPr>
          <w:rStyle w:val="CommentReference"/>
        </w:rPr>
        <w:commentReference w:id="90"/>
      </w:r>
      <w:r w:rsidR="00C34142">
        <w:t>]</w:t>
      </w:r>
      <w:r w:rsidR="00485A14">
        <w:t>.</w:t>
      </w:r>
    </w:p>
    <w:p w14:paraId="4ADE2CAC" w14:textId="1C638167" w:rsidR="00976673" w:rsidRDefault="00976673" w:rsidP="00976673">
      <w:pPr>
        <w:pStyle w:val="Heading4"/>
        <w:bidi w:val="0"/>
      </w:pPr>
      <w:commentRangeStart w:id="91"/>
      <w:commentRangeStart w:id="92"/>
      <w:r>
        <w:t>Prev</w:t>
      </w:r>
      <w:ins w:id="93" w:author="Chen Heller" w:date="2022-08-26T10:23:00Z">
        <w:r w:rsidR="00C71547">
          <w:t>ious</w:t>
        </w:r>
      </w:ins>
      <w:r>
        <w:t xml:space="preserve"> papers with motion tracking</w:t>
      </w:r>
      <w:commentRangeEnd w:id="91"/>
      <w:r w:rsidR="00C422EB">
        <w:rPr>
          <w:rStyle w:val="CommentReference"/>
          <w:rFonts w:eastAsia="David" w:cs="David"/>
          <w:i w:val="0"/>
          <w:iCs w:val="0"/>
          <w:color w:val="auto"/>
        </w:rPr>
        <w:commentReference w:id="91"/>
      </w:r>
      <w:commentRangeEnd w:id="92"/>
      <w:r w:rsidR="00C71547">
        <w:rPr>
          <w:rStyle w:val="CommentReference"/>
          <w:rFonts w:eastAsia="David" w:cs="David"/>
          <w:i w:val="0"/>
          <w:iCs w:val="0"/>
          <w:color w:val="auto"/>
        </w:rPr>
        <w:commentReference w:id="92"/>
      </w:r>
    </w:p>
    <w:p w14:paraId="74FFDFA6" w14:textId="6D611297"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del w:id="94" w:author="Chen Heller" w:date="2022-09-08T14:32:00Z">
        <w:r w:rsidR="004E0C6C" w:rsidDel="00224A4F">
          <w:delText xml:space="preserve">subjects </w:delText>
        </w:r>
      </w:del>
      <w:ins w:id="95" w:author="Chen Heller" w:date="2022-09-08T14:32:00Z">
        <w:r w:rsidR="00224A4F">
          <w:t xml:space="preserve">participants </w:t>
        </w:r>
      </w:ins>
      <w:r w:rsidR="004E0C6C">
        <w:t xml:space="preserve">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96"/>
      <w:r w:rsidR="00F6282F">
        <w:t>ref</w:t>
      </w:r>
      <w:commentRangeEnd w:id="96"/>
      <w:r w:rsidR="00F6282F">
        <w:rPr>
          <w:rStyle w:val="CommentReference"/>
        </w:rPr>
        <w:commentReference w:id="96"/>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97"/>
      <w:r w:rsidR="008E0CE3">
        <w:t>ref</w:t>
      </w:r>
      <w:commentRangeEnd w:id="97"/>
      <w:r w:rsidR="00F6282F">
        <w:rPr>
          <w:rStyle w:val="CommentReference"/>
        </w:rPr>
        <w:commentReference w:id="97"/>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98"/>
      <w:r w:rsidR="008E0CE3">
        <w:t>ref</w:t>
      </w:r>
      <w:commentRangeEnd w:id="98"/>
      <w:r w:rsidR="005B2A6E">
        <w:rPr>
          <w:rStyle w:val="CommentReference"/>
        </w:rPr>
        <w:commentReference w:id="98"/>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99"/>
      <w:r w:rsidR="003F043B">
        <w:t>ref</w:t>
      </w:r>
      <w:commentRangeEnd w:id="99"/>
      <w:r w:rsidR="00DB43B1">
        <w:rPr>
          <w:rStyle w:val="CommentReference"/>
        </w:rPr>
        <w:commentReference w:id="99"/>
      </w:r>
      <w:r w:rsidR="003F043B">
        <w:t>]</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del w:id="100" w:author="Chen Heller" w:date="2022-09-08T14:32:00Z">
        <w:r w:rsidR="003C7461" w:rsidDel="00224A4F">
          <w:delText>subjects</w:delText>
        </w:r>
        <w:r w:rsidR="00247A2B" w:rsidDel="00224A4F">
          <w:delText xml:space="preserve"> </w:delText>
        </w:r>
      </w:del>
      <w:ins w:id="101" w:author="Chen Heller" w:date="2022-09-08T14:32:00Z">
        <w:r w:rsidR="00224A4F">
          <w:t xml:space="preserve">participants </w:t>
        </w:r>
      </w:ins>
      <w:r w:rsidR="00247A2B">
        <w:t xml:space="preserve">attended to the </w:t>
      </w:r>
      <w:r w:rsidR="002B2300">
        <w:t>prime</w:t>
      </w:r>
      <w:r w:rsidR="00DB43B1">
        <w:t xml:space="preserve"> [</w:t>
      </w:r>
      <w:commentRangeStart w:id="102"/>
      <w:r w:rsidR="00DB43B1">
        <w:t>ref</w:t>
      </w:r>
      <w:commentRangeEnd w:id="102"/>
      <w:r w:rsidR="0073604D">
        <w:rPr>
          <w:rStyle w:val="CommentReference"/>
        </w:rPr>
        <w:commentReference w:id="102"/>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1B3D0FE1"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103" w:author="Chen Heller" w:date="2022-08-26T10:25:00Z">
        <w:r w:rsidR="006C164D" w:rsidDel="00B6032F">
          <w:delText>flight</w:delText>
        </w:r>
      </w:del>
      <w:ins w:id="104"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6C164D" w:rsidDel="006C164D">
        <w:t xml:space="preserve"> </w:t>
      </w:r>
      <w:r w:rsidR="009E013B">
        <w:t>[</w:t>
      </w:r>
      <w:commentRangeStart w:id="105"/>
      <w:r w:rsidR="009E013B">
        <w:t>ref</w:t>
      </w:r>
      <w:commentRangeEnd w:id="105"/>
      <w:r w:rsidR="00A21C84">
        <w:rPr>
          <w:rStyle w:val="CommentReference"/>
        </w:rPr>
        <w:commentReference w:id="105"/>
      </w:r>
      <w:r w:rsidR="009E013B">
        <w:t>]</w:t>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06" w:name="_Hlk110934244"/>
      <w:r w:rsidR="006C164D">
        <w:t xml:space="preserve">When responses were given via a keyboard, </w:t>
      </w:r>
      <w:bookmarkEnd w:id="106"/>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0A70AF">
        <w:t xml:space="preserve"> [</w:t>
      </w:r>
      <w:commentRangeStart w:id="107"/>
      <w:r w:rsidR="000A70AF">
        <w:t>ref</w:t>
      </w:r>
      <w:commentRangeEnd w:id="107"/>
      <w:r w:rsidR="00716570">
        <w:rPr>
          <w:rStyle w:val="CommentReference"/>
        </w:rPr>
        <w:commentReference w:id="107"/>
      </w:r>
      <w:r w:rsidR="000A70AF">
        <w:t>]</w:t>
      </w:r>
      <w:r w:rsidR="00B61C47">
        <w:t>.</w:t>
      </w:r>
    </w:p>
    <w:p w14:paraId="1CA689B9" w14:textId="77777777" w:rsidR="00976673" w:rsidRDefault="00976673" w:rsidP="00976673">
      <w:pPr>
        <w:pStyle w:val="Heading4"/>
        <w:bidi w:val="0"/>
      </w:pPr>
      <w:r>
        <w:lastRenderedPageBreak/>
        <w:t>Xiao + reaching vs mouse</w:t>
      </w:r>
    </w:p>
    <w:p w14:paraId="6EF1AF94" w14:textId="29AB2CF1"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108"/>
      <w:r w:rsidR="00A923D1">
        <w:t>ref</w:t>
      </w:r>
      <w:commentRangeEnd w:id="108"/>
      <w:r w:rsidR="005859F9">
        <w:rPr>
          <w:rStyle w:val="CommentReference"/>
        </w:rPr>
        <w:commentReference w:id="108"/>
      </w:r>
      <w:r w:rsidR="00A923D1">
        <w:t>]</w:t>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109"/>
      <w:r w:rsidR="000D172B">
        <w:t>ref</w:t>
      </w:r>
      <w:commentRangeEnd w:id="109"/>
      <w:r w:rsidR="00116C56">
        <w:rPr>
          <w:rStyle w:val="CommentReference"/>
        </w:rPr>
        <w:commentReference w:id="109"/>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711BF">
        <w:t>[ref</w:t>
      </w:r>
      <w:r w:rsidR="00FA7190">
        <w:t>]</w:t>
      </w:r>
      <w:r w:rsidR="00F42D58">
        <w:t>.</w:t>
      </w:r>
    </w:p>
    <w:p w14:paraId="017CF663" w14:textId="0CEA060E" w:rsidR="008673AD" w:rsidRDefault="00D06351" w:rsidP="003C7FCB">
      <w:pPr>
        <w:pStyle w:val="NoSpacing"/>
        <w:bidi w:val="0"/>
      </w:pPr>
      <w:r>
        <w:t>Notably, this study used mouse tracking, which might be less sensitive</w:t>
      </w:r>
      <w:r w:rsidR="007C576F">
        <w:t xml:space="preserve"> than reaching movements</w:t>
      </w:r>
      <w:r w:rsidR="00F72E27">
        <w:t>.</w:t>
      </w:r>
      <w:r w:rsidR="00007C6C">
        <w:t xml:space="preserve"> Using a mouse requires </w:t>
      </w:r>
      <w:del w:id="110" w:author="Chen Heller" w:date="2022-09-08T14:32:00Z">
        <w:r w:rsidR="00007C6C" w:rsidDel="00224A4F">
          <w:delText xml:space="preserve">subjects </w:delText>
        </w:r>
      </w:del>
      <w:ins w:id="111" w:author="Chen Heller" w:date="2022-09-08T14:32:00Z">
        <w:r w:rsidR="00224A4F">
          <w:t xml:space="preserve">participants </w:t>
        </w:r>
      </w:ins>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112"/>
      <w:r w:rsidR="004163F8">
        <w:t>ref</w:t>
      </w:r>
      <w:commentRangeEnd w:id="112"/>
      <w:r w:rsidR="000152A6">
        <w:rPr>
          <w:rStyle w:val="CommentReference"/>
        </w:rPr>
        <w:commentReference w:id="112"/>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113"/>
      <w:r w:rsidR="001E73BA">
        <w:t>ref</w:t>
      </w:r>
      <w:commentRangeEnd w:id="113"/>
      <w:r w:rsidR="001E73BA">
        <w:rPr>
          <w:rStyle w:val="CommentReference"/>
        </w:rPr>
        <w:commentReference w:id="113"/>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114"/>
      <w:r w:rsidR="00D06152">
        <w:t>ref</w:t>
      </w:r>
      <w:commentRangeEnd w:id="114"/>
      <w:r w:rsidR="00293C44">
        <w:rPr>
          <w:rStyle w:val="CommentReference"/>
        </w:rPr>
        <w:commentReference w:id="114"/>
      </w:r>
      <w:r w:rsidR="00D06152">
        <w:t>]</w:t>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commentRangeStart w:id="115"/>
      <w:r w:rsidR="003C7FCB">
        <w:t>ref</w:t>
      </w:r>
      <w:commentRangeEnd w:id="115"/>
      <w:r w:rsidR="003C7FCB">
        <w:rPr>
          <w:rStyle w:val="CommentReference"/>
        </w:rPr>
        <w:commentReference w:id="115"/>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116"/>
      <w:r w:rsidR="003C7FCB">
        <w:t>ref</w:t>
      </w:r>
      <w:commentRangeEnd w:id="116"/>
      <w:r w:rsidR="003C7FCB">
        <w:rPr>
          <w:rStyle w:val="CommentReference"/>
        </w:rPr>
        <w:commentReference w:id="116"/>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3344163A"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w:t>
      </w:r>
      <w:del w:id="117" w:author="Chen Heller" w:date="2022-08-30T13:13:00Z">
        <w:r w:rsidR="00AA2BC2" w:rsidDel="001F29A9">
          <w:delText>e</w:delText>
        </w:r>
      </w:del>
      <w:r w:rsidR="00AA2BC2">
        <w:t>a</w:t>
      </w:r>
      <w:ins w:id="118" w:author="Chen Heller" w:date="2022-08-30T13:13:00Z">
        <w:r w:rsidR="001F29A9">
          <w:t>e</w:t>
        </w:r>
      </w:ins>
      <w:r w:rsidR="00AA2BC2">
        <w:t>ne</w:t>
      </w:r>
      <w:proofErr w:type="spellEnd"/>
      <w:r w:rsidR="00D21058">
        <w:t xml:space="preserve"> and colleagues</w:t>
      </w:r>
      <w:r w:rsidR="00AA2BC2">
        <w:t xml:space="preserve"> [ref]</w:t>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 xml:space="preserve">of the incongruent trials would deviate </w:t>
      </w:r>
      <w:r w:rsidR="00E3108A">
        <w:lastRenderedPageBreak/>
        <w:t>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258B6588" w:rsidR="00BA41CF" w:rsidRDefault="008E682E" w:rsidP="00E22EFB">
      <w:pPr>
        <w:pStyle w:val="Heading3"/>
        <w:bidi w:val="0"/>
      </w:pPr>
      <w:r>
        <w:t>Pilot Experiment</w:t>
      </w:r>
      <w:r w:rsidR="00ED60E1">
        <w:t xml:space="preserve"> 1</w:t>
      </w:r>
    </w:p>
    <w:p w14:paraId="4F322CBE" w14:textId="7103592D" w:rsidR="00C3013B" w:rsidRPr="00C32066" w:rsidRDefault="003F5172" w:rsidP="008C0FF6">
      <w:pPr>
        <w:pStyle w:val="NoSpacing"/>
        <w:bidi w:val="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0879D1A3" w:rsidR="00BA41CF" w:rsidRPr="00BA41CF" w:rsidRDefault="00BA41CF" w:rsidP="005D2BB7">
      <w:pPr>
        <w:pStyle w:val="Heading4"/>
        <w:bidi w:val="0"/>
      </w:pPr>
      <w:r>
        <w:t>Methods</w:t>
      </w:r>
    </w:p>
    <w:p w14:paraId="0D1ADB73" w14:textId="0498850D" w:rsidR="002057FC" w:rsidRDefault="002057FC" w:rsidP="002F5F3E">
      <w:pPr>
        <w:pStyle w:val="Heading5"/>
        <w:bidi w:val="0"/>
      </w:pPr>
      <w:r>
        <w:t>Participants</w:t>
      </w:r>
    </w:p>
    <w:p w14:paraId="6A35019C" w14:textId="7E10AC26" w:rsidR="00422E34" w:rsidRPr="00422E34" w:rsidRDefault="00853F45" w:rsidP="00A7614E">
      <w:pPr>
        <w:pStyle w:val="NoSpacing"/>
        <w:bidi w:val="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119"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proofErr w:type="gramStart"/>
      <w:r w:rsidR="00A975D1">
        <w:t>can</w:t>
      </w:r>
      <w:proofErr w:type="gramEnd"/>
      <w:r w:rsidR="00A975D1">
        <w:t xml:space="preserve"> stop the experiment at every 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20"/>
      <w:r>
        <w:t>ref</w:t>
      </w:r>
      <w:commentRangeEnd w:id="120"/>
      <w:r w:rsidR="0071391D">
        <w:rPr>
          <w:rStyle w:val="CommentReference"/>
        </w:rPr>
        <w:commentReference w:id="120"/>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7D2D861B"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1B1EA8">
        <w:t xml:space="preserve">[ref] </w:t>
      </w:r>
      <w:r w:rsidRPr="007846C7">
        <w:t xml:space="preserve">and </w:t>
      </w:r>
      <w:proofErr w:type="spellStart"/>
      <w:r w:rsidRPr="007846C7">
        <w:t>Psychtoolbox</w:t>
      </w:r>
      <w:proofErr w:type="spellEnd"/>
      <w:r w:rsidRPr="007846C7">
        <w:t xml:space="preserve">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lastRenderedPageBreak/>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rsidP="00C65950">
      <w:pPr>
        <w:pStyle w:val="NoSpacing"/>
        <w:bidi w:val="0"/>
        <w:ind w:left="709" w:right="843"/>
      </w:pPr>
      <w:bookmarkStart w:id="121" w:name="_Ref106198654"/>
      <w:r w:rsidRPr="007846C7">
        <w:t xml:space="preserve">Figure </w:t>
      </w:r>
      <w:bookmarkEnd w:id="121"/>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27A4C65C"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0440552A"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w:t>
      </w:r>
      <w:r w:rsidRPr="00400416">
        <w:lastRenderedPageBreak/>
        <w:t xml:space="preserve">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w:t>
      </w:r>
      <w:commentRangeStart w:id="122"/>
      <w:r w:rsidR="00BB389B">
        <w:t>ref</w:t>
      </w:r>
      <w:commentRangeEnd w:id="122"/>
      <w:r w:rsidR="00B52414">
        <w:rPr>
          <w:rStyle w:val="CommentReference"/>
          <w:rtl/>
        </w:rPr>
        <w:commentReference w:id="122"/>
      </w:r>
      <w:r w:rsidR="00BB389B">
        <w:t>]</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65DD23B7" w:rsidR="00400416" w:rsidRPr="00400416" w:rsidRDefault="00400416" w:rsidP="00E47FE9">
      <w:pPr>
        <w:pStyle w:val="NoSpacing"/>
        <w:bidi w:val="0"/>
        <w:ind w:left="851" w:right="985"/>
      </w:pPr>
      <w:bookmarkStart w:id="123" w:name="_Ref106198697"/>
      <w:r w:rsidRPr="00400416">
        <w:t xml:space="preserve">Figure </w:t>
      </w:r>
      <w:bookmarkEnd w:id="123"/>
      <w:r w:rsidR="009C3535">
        <w:t>2</w:t>
      </w:r>
      <w:r w:rsidRPr="00400416">
        <w:t>. Stimuli presentation order</w:t>
      </w:r>
      <w:r w:rsidR="00AA03E9">
        <w:t xml:space="preserve"> </w:t>
      </w:r>
      <w:r w:rsidR="008C0FF6">
        <w:t xml:space="preserve">in </w:t>
      </w:r>
      <w:r w:rsidR="00AA03E9">
        <w:t xml:space="preserve">experiment </w:t>
      </w:r>
      <w:r w:rsidR="008C0FF6">
        <w:t>1</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w:t>
      </w:r>
      <w:del w:id="124" w:author="Chen Heller" w:date="2022-09-08T14:32:00Z">
        <w:r w:rsidRPr="00400416" w:rsidDel="00224A4F">
          <w:delText xml:space="preserve">subjects </w:delText>
        </w:r>
      </w:del>
      <w:ins w:id="125" w:author="Chen Heller" w:date="2022-09-08T14:32:00Z">
        <w:r w:rsidR="00224A4F">
          <w:t>participants</w:t>
        </w:r>
        <w:r w:rsidR="00224A4F" w:rsidRPr="00400416">
          <w:t xml:space="preserve"> </w:t>
        </w:r>
      </w:ins>
      <w:r w:rsidRPr="00400416">
        <w:t xml:space="preserve">to know where they should touch </w:t>
      </w:r>
      <w:proofErr w:type="gramStart"/>
      <w:r w:rsidRPr="00400416">
        <w:t>in order to</w:t>
      </w:r>
      <w:proofErr w:type="gramEnd"/>
      <w:r w:rsidRPr="00400416">
        <w:t xml:space="preserve"> make their response.</w:t>
      </w:r>
    </w:p>
    <w:p w14:paraId="22934D29" w14:textId="1F95A38A" w:rsidR="00B33642" w:rsidRDefault="00A17855" w:rsidP="008C0FF6">
      <w:pPr>
        <w:pStyle w:val="Heading5"/>
        <w:bidi w:val="0"/>
      </w:pPr>
      <w:r>
        <w:t>Trajectory p</w:t>
      </w:r>
      <w:r w:rsidR="00B33642">
        <w:t>reprocessing</w:t>
      </w:r>
    </w:p>
    <w:p w14:paraId="597DB305" w14:textId="41C99A0B" w:rsidR="00B33642" w:rsidRPr="00B33642" w:rsidRDefault="001E0823" w:rsidP="008C0FF6">
      <w:pPr>
        <w:pStyle w:val="NoSpacing"/>
        <w:bidi w:val="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commentRangeStart w:id="126"/>
      <w:r w:rsidRPr="00C65950">
        <w:t>[ref]</w:t>
      </w:r>
      <w:commentRangeEnd w:id="126"/>
      <w:r w:rsidR="00113B55" w:rsidRPr="00C65950">
        <w:commentReference w:id="126"/>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proofErr w:type="spellStart"/>
      <w:r w:rsidRPr="00C83062">
        <w:rPr>
          <w:vertAlign w:val="superscript"/>
        </w:rPr>
        <w:t>th</w:t>
      </w:r>
      <w:proofErr w:type="spellEnd"/>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w:t>
      </w:r>
      <w:r>
        <w:lastRenderedPageBreak/>
        <w:t xml:space="preserve">(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8C0FF6">
      <w:pPr>
        <w:pStyle w:val="Heading5"/>
        <w:bidi w:val="0"/>
      </w:pPr>
      <w:commentRangeStart w:id="127"/>
      <w:commentRangeStart w:id="128"/>
      <w:r>
        <w:t>Variables extraction</w:t>
      </w:r>
    </w:p>
    <w:p w14:paraId="3FD2B015" w14:textId="63CB70A9"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d) deviation from center</w:t>
      </w:r>
      <w:r w:rsidR="00B55D74">
        <w:t xml:space="preserve">, </w:t>
      </w:r>
      <w:r w:rsidR="008704D6">
        <w:t xml:space="preserve">defined as the distance of every point along the average trajectory from the center line, which </w:t>
      </w:r>
      <w:r w:rsidR="00E321D9">
        <w:t>was</w:t>
      </w:r>
      <w:r w:rsidR="008704D6">
        <w:t xml:space="preserve">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h)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127"/>
      <w:r w:rsidR="00640799">
        <w:rPr>
          <w:rStyle w:val="CommentReference"/>
        </w:rPr>
        <w:commentReference w:id="127"/>
      </w:r>
      <w:commentRangeEnd w:id="128"/>
      <w:r w:rsidR="00F50E45">
        <w:rPr>
          <w:rStyle w:val="CommentReference"/>
        </w:rPr>
        <w:commentReference w:id="128"/>
      </w:r>
    </w:p>
    <w:p w14:paraId="2833F9BE" w14:textId="528757D1" w:rsidR="003F77CF" w:rsidRDefault="003F77CF" w:rsidP="003F77CF">
      <w:pPr>
        <w:pStyle w:val="Heading5"/>
        <w:bidi w:val="0"/>
      </w:pPr>
      <w:r>
        <w:t>Exclusion criteria</w:t>
      </w:r>
    </w:p>
    <w:p w14:paraId="278BD072" w14:textId="294F0660"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r>
        <w:t>Results</w:t>
      </w:r>
    </w:p>
    <w:p w14:paraId="7ECA8D04" w14:textId="080E2C22" w:rsidR="00587CF1" w:rsidRDefault="00F50E45" w:rsidP="008C0FF6">
      <w:pPr>
        <w:pStyle w:val="NoSpacing"/>
        <w:bidi w:val="0"/>
        <w:rPr>
          <w:rtl/>
        </w:rPr>
      </w:pPr>
      <w:r>
        <w:t xml:space="preserve">Prime visibility: </w:t>
      </w:r>
      <w:r w:rsidR="00587CF1">
        <w:t xml:space="preserve">overall, </w:t>
      </w:r>
      <w:del w:id="129" w:author="Chen Heller" w:date="2022-08-30T16:38:00Z">
        <w:r w:rsidR="00587CF1" w:rsidDel="00CB5E6E">
          <w:delText>XX</w:delText>
        </w:r>
      </w:del>
      <w:ins w:id="130" w:author="Chen Heller" w:date="2022-08-31T12:30:00Z">
        <w:r w:rsidR="00AE68FF">
          <w:t>71.</w:t>
        </w:r>
      </w:ins>
      <w:ins w:id="131" w:author="Chen Heller" w:date="2022-09-07T15:09:00Z">
        <w:r w:rsidR="000418CC">
          <w:t>94</w:t>
        </w:r>
      </w:ins>
      <w:r w:rsidR="00587CF1">
        <w:t xml:space="preserve">% of the trials were rated as visibility 1, </w:t>
      </w:r>
      <w:del w:id="132" w:author="Chen Heller" w:date="2022-08-30T16:38:00Z">
        <w:r w:rsidR="00587CF1" w:rsidDel="00CB5E6E">
          <w:delText>XX</w:delText>
        </w:r>
      </w:del>
      <w:ins w:id="133" w:author="Chen Heller" w:date="2022-08-30T16:38:00Z">
        <w:r w:rsidR="00CB5E6E">
          <w:t>2</w:t>
        </w:r>
      </w:ins>
      <w:ins w:id="134" w:author="Chen Heller" w:date="2022-08-31T12:30:00Z">
        <w:r w:rsidR="00AE68FF">
          <w:t>3</w:t>
        </w:r>
      </w:ins>
      <w:ins w:id="135" w:author="Chen Heller" w:date="2022-08-30T16:38:00Z">
        <w:r w:rsidR="00CB5E6E">
          <w:t>.</w:t>
        </w:r>
      </w:ins>
      <w:ins w:id="136" w:author="Chen Heller" w:date="2022-09-07T15:09:00Z">
        <w:r w:rsidR="000418CC">
          <w:t>41</w:t>
        </w:r>
      </w:ins>
      <w:r w:rsidR="00587CF1">
        <w:t xml:space="preserve">% as visibility 2, </w:t>
      </w:r>
      <w:del w:id="137" w:author="Chen Heller" w:date="2022-08-30T16:38:00Z">
        <w:r w:rsidR="00587CF1" w:rsidDel="00CB5E6E">
          <w:delText>XX</w:delText>
        </w:r>
      </w:del>
      <w:ins w:id="138" w:author="Chen Heller" w:date="2022-08-30T16:38:00Z">
        <w:r w:rsidR="00CB5E6E">
          <w:t>3.</w:t>
        </w:r>
      </w:ins>
      <w:ins w:id="139" w:author="Chen Heller" w:date="2022-08-31T12:30:00Z">
        <w:r w:rsidR="00AE68FF">
          <w:t>6</w:t>
        </w:r>
      </w:ins>
      <w:ins w:id="140" w:author="Chen Heller" w:date="2022-09-07T15:09:00Z">
        <w:r w:rsidR="000418CC">
          <w:t>9</w:t>
        </w:r>
      </w:ins>
      <w:r w:rsidR="00587CF1">
        <w:t xml:space="preserve">% as visibility 3 and </w:t>
      </w:r>
      <w:del w:id="141" w:author="Chen Heller" w:date="2022-08-30T16:38:00Z">
        <w:r w:rsidR="00587CF1" w:rsidDel="00CB5E6E">
          <w:delText>XX</w:delText>
        </w:r>
      </w:del>
      <w:ins w:id="142" w:author="Chen Heller" w:date="2022-08-30T16:38:00Z">
        <w:r w:rsidR="00CB5E6E">
          <w:t>0.</w:t>
        </w:r>
      </w:ins>
      <w:ins w:id="143" w:author="Chen Heller" w:date="2022-09-07T15:09:00Z">
        <w:r w:rsidR="000418CC">
          <w:t>95</w:t>
        </w:r>
      </w:ins>
      <w:r w:rsidR="00587CF1">
        <w:t xml:space="preserve">% as visibility 4. </w:t>
      </w:r>
      <w:del w:id="144" w:author="Chen Heller" w:date="2022-09-08T12:20:00Z">
        <w:r w:rsidR="00587CF1" w:rsidDel="00981BF0">
          <w:delText>S</w:delText>
        </w:r>
        <w:r w:rsidDel="00981BF0">
          <w:delText xml:space="preserve">ince </w:delText>
        </w:r>
      </w:del>
      <w:ins w:id="145" w:author="Chen Heller" w:date="2022-09-08T12:20:00Z">
        <w:r w:rsidR="00981BF0">
          <w:t xml:space="preserve">Using identical primes and target words </w:t>
        </w:r>
      </w:ins>
      <w:r>
        <w:t xml:space="preserve">in the congruent condition </w:t>
      </w:r>
      <w:del w:id="146" w:author="Chen Heller" w:date="2022-09-08T12:21:00Z">
        <w:r w:rsidDel="00981BF0">
          <w:delText xml:space="preserve">the prime and target words are identical, </w:delText>
        </w:r>
      </w:del>
      <w:ins w:id="147" w:author="Chen Heller" w:date="2022-09-08T12:21:00Z">
        <w:r w:rsidR="00981BF0">
          <w:t xml:space="preserve">biases the </w:t>
        </w:r>
      </w:ins>
      <w:r>
        <w:t xml:space="preserve">responses in this condition </w:t>
      </w:r>
      <w:del w:id="148" w:author="Chen Heller" w:date="2022-09-08T12:21:00Z">
        <w:r w:rsidDel="00981BF0">
          <w:delText xml:space="preserve">are highly biased </w:delText>
        </w:r>
      </w:del>
      <w:r>
        <w:t>towards the target</w:t>
      </w:r>
      <w:ins w:id="149" w:author="Chen Heller" w:date="2022-09-08T12:21:00Z">
        <w:r w:rsidR="00981BF0">
          <w:t>,</w:t>
        </w:r>
      </w:ins>
      <w:r w:rsidR="00F77DA2">
        <w:t xml:space="preserve"> </w:t>
      </w:r>
      <w:r w:rsidR="00382918">
        <w:t>t</w:t>
      </w:r>
      <w:r w:rsidR="00F77DA2">
        <w:t>herefore</w:t>
      </w:r>
      <w:del w:id="150" w:author="Chen Heller" w:date="2022-09-08T12:21:00Z">
        <w:r w:rsidR="009C243C" w:rsidDel="00981BF0">
          <w:delText>,</w:delText>
        </w:r>
      </w:del>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ins w:id="151" w:author="Chen Heller" w:date="2022-09-07T15:13:00Z">
        <w:r w:rsidR="00BB59C8">
          <w:t>4</w:t>
        </w:r>
      </w:ins>
      <w:r w:rsidR="00F77DA2">
        <w:t>%,</w:t>
      </w:r>
      <w:r w:rsidR="006C3D2D">
        <w:t xml:space="preserve"> </w:t>
      </w:r>
      <w:r w:rsidR="00AC73D8">
        <w:t>SD</w:t>
      </w:r>
      <w:r w:rsidR="006C3D2D">
        <w:t xml:space="preserve"> = </w:t>
      </w:r>
      <w:r w:rsidR="00F21387">
        <w:t>3.</w:t>
      </w:r>
      <w:del w:id="152" w:author="Chen Heller" w:date="2022-09-07T15:14:00Z">
        <w:r w:rsidR="00F21387" w:rsidDel="00BB59C8">
          <w:delText>4</w:delText>
        </w:r>
        <w:r w:rsidR="00587CF1" w:rsidDel="00BB59C8">
          <w:delText>0</w:delText>
        </w:r>
      </w:del>
      <w:ins w:id="153" w:author="Chen Heller" w:date="2022-09-07T15:14:00Z">
        <w:r w:rsidR="00BB59C8">
          <w:t>41</w:t>
        </w:r>
      </w:ins>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ins w:id="154" w:author="Chen Heller" w:date="2022-09-07T15:14:00Z">
        <w:r w:rsidR="00BB59C8">
          <w:t>0</w:t>
        </w:r>
      </w:ins>
      <w:r w:rsidR="00FE0063">
        <w:t>,</w:t>
      </w:r>
      <w:r w:rsidR="006C3D2D">
        <w:t xml:space="preserve"> 95%</w:t>
      </w:r>
      <w:r w:rsidR="00FE0063">
        <w:t xml:space="preserve"> </w:t>
      </w:r>
      <w:r w:rsidR="00F77DA2">
        <w:t>CI = [</w:t>
      </w:r>
      <w:r w:rsidR="00F21387">
        <w:t>48.2</w:t>
      </w:r>
      <w:ins w:id="155" w:author="Chen Heller" w:date="2022-09-07T15:15:00Z">
        <w:r w:rsidR="00485394">
          <w:t>0</w:t>
        </w:r>
      </w:ins>
      <w:r w:rsidR="00F77DA2">
        <w:t xml:space="preserve">, </w:t>
      </w:r>
      <w:r w:rsidR="00F21387">
        <w:t>53</w:t>
      </w:r>
      <w:ins w:id="156" w:author="Chen Heller" w:date="2022-09-07T15:15:00Z">
        <w:r w:rsidR="00485394">
          <w:t>.09</w:t>
        </w:r>
      </w:ins>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46EC96AA" w:rsidR="001E64D4" w:rsidRPr="00016678" w:rsidRDefault="00EE27A0" w:rsidP="000C25E6">
      <w:pPr>
        <w:pStyle w:val="NoSpacing"/>
        <w:bidi w:val="0"/>
      </w:pPr>
      <w:r>
        <w:lastRenderedPageBreak/>
        <w:t>Congruency effect</w:t>
      </w:r>
      <w:r w:rsidR="00AF0D06">
        <w:t>:</w:t>
      </w:r>
      <w:r>
        <w:t xml:space="preserve"> </w:t>
      </w:r>
      <w:ins w:id="157" w:author="Chen Heller" w:date="2022-09-08T12:26:00Z">
        <w:r w:rsidR="008043D7">
          <w:t xml:space="preserve">The significance test of the traveled distance variable as well as the movement duration and frequency of COM variables was tested with a permutation test [ref to </w:t>
        </w:r>
        <w:proofErr w:type="spellStart"/>
        <w:r w:rsidR="008043D7">
          <w:t>Mattan's</w:t>
        </w:r>
        <w:proofErr w:type="spellEnd"/>
        <w:r w:rsidR="008043D7">
          <w:t xml:space="preserve"> package] since they violated the normality assumption. </w:t>
        </w:r>
      </w:ins>
      <w:ins w:id="158" w:author="Chen Heller" w:date="2022-09-08T14:15:00Z">
        <w:r w:rsidR="006F08A1">
          <w:t>After correcting a</w:t>
        </w:r>
      </w:ins>
      <w:ins w:id="159" w:author="Chen Heller" w:date="2022-09-08T12:26:00Z">
        <w:r w:rsidR="008043D7">
          <w:t xml:space="preserve">ll the </w:t>
        </w:r>
      </w:ins>
      <w:ins w:id="160" w:author="Chen Heller" w:date="2022-09-07T16:19:00Z">
        <w:r w:rsidR="00B507EA">
          <w:t>p-values</w:t>
        </w:r>
      </w:ins>
      <w:ins w:id="161" w:author="Chen Heller" w:date="2022-09-08T14:15:00Z">
        <w:r w:rsidR="0044794B">
          <w:t xml:space="preserve"> </w:t>
        </w:r>
      </w:ins>
      <w:ins w:id="162" w:author="Chen Heller" w:date="2022-09-07T16:19:00Z">
        <w:r w:rsidR="00B507EA">
          <w:t xml:space="preserve">for multiple comparisons using the </w:t>
        </w:r>
      </w:ins>
      <w:ins w:id="163" w:author="Chen Heller" w:date="2022-08-31T17:56:00Z">
        <w:r w:rsidR="00256119">
          <w:t xml:space="preserve">Tree-BH method </w:t>
        </w:r>
      </w:ins>
      <w:ins w:id="164" w:author="Chen Heller" w:date="2022-08-31T17:57:00Z">
        <w:r w:rsidR="008A048D">
          <w:t xml:space="preserve">suggested in </w:t>
        </w:r>
        <w:proofErr w:type="spellStart"/>
        <w:r w:rsidR="008A048D">
          <w:t>Bo</w:t>
        </w:r>
      </w:ins>
      <w:ins w:id="165" w:author="Chen Heller" w:date="2022-08-31T17:58:00Z">
        <w:r w:rsidR="008A048D">
          <w:t>gomolov</w:t>
        </w:r>
        <w:proofErr w:type="spellEnd"/>
        <w:r w:rsidR="008A048D">
          <w:t xml:space="preserve"> et al. (</w:t>
        </w:r>
        <w:proofErr w:type="gramStart"/>
        <w:r w:rsidR="008A048D">
          <w:t>2021)</w:t>
        </w:r>
      </w:ins>
      <w:ins w:id="166" w:author="Chen Heller" w:date="2022-08-31T17:56:00Z">
        <w:r w:rsidR="00256119">
          <w:t>[</w:t>
        </w:r>
        <w:commentRangeStart w:id="167"/>
        <w:proofErr w:type="gramEnd"/>
        <w:r w:rsidR="00256119">
          <w:t>ref</w:t>
        </w:r>
      </w:ins>
      <w:commentRangeEnd w:id="167"/>
      <w:ins w:id="168" w:author="Chen Heller" w:date="2022-08-31T17:57:00Z">
        <w:r w:rsidR="00256119">
          <w:rPr>
            <w:rStyle w:val="CommentReference"/>
          </w:rPr>
          <w:commentReference w:id="167"/>
        </w:r>
      </w:ins>
      <w:ins w:id="169" w:author="Chen Heller" w:date="2022-08-31T17:56:00Z">
        <w:r w:rsidR="00256119">
          <w:t>]</w:t>
        </w:r>
      </w:ins>
      <w:ins w:id="170" w:author="Chen Heller" w:date="2022-09-08T14:16:00Z">
        <w:r w:rsidR="006F08A1">
          <w:t xml:space="preserve"> </w:t>
        </w:r>
        <w:r w:rsidR="00355822">
          <w:t xml:space="preserve">no </w:t>
        </w:r>
      </w:ins>
      <w:ins w:id="171" w:author="Chen Heller" w:date="2022-09-08T14:17:00Z">
        <w:r w:rsidR="00355822">
          <w:t xml:space="preserve">significant </w:t>
        </w:r>
      </w:ins>
      <w:ins w:id="172" w:author="Chen Heller" w:date="2022-09-08T14:16:00Z">
        <w:r w:rsidR="00355822">
          <w:t>difference was found between the congruen</w:t>
        </w:r>
      </w:ins>
      <w:ins w:id="173" w:author="Chen Heller" w:date="2022-09-08T14:17:00Z">
        <w:r w:rsidR="00355822">
          <w:t xml:space="preserve">t and incongruent conditions </w:t>
        </w:r>
      </w:ins>
      <w:ins w:id="174" w:author="Chen Heller" w:date="2022-09-10T09:15:00Z">
        <w:r w:rsidR="007C11A2">
          <w:t>i</w:t>
        </w:r>
      </w:ins>
      <w:ins w:id="175" w:author="Chen Heller" w:date="2022-09-08T14:17:00Z">
        <w:r w:rsidR="00355822">
          <w:t>n any of the dependent variables. H</w:t>
        </w:r>
      </w:ins>
      <w:ins w:id="176" w:author="Chen Heller" w:date="2022-09-08T12:28:00Z">
        <w:r w:rsidR="001B79B5">
          <w:t>owever</w:t>
        </w:r>
      </w:ins>
      <w:ins w:id="177" w:author="Chen Heller" w:date="2022-09-08T14:17:00Z">
        <w:r w:rsidR="00355822">
          <w:t>,</w:t>
        </w:r>
      </w:ins>
      <w:ins w:id="178" w:author="Chen Heller" w:date="2022-09-08T12:28:00Z">
        <w:r w:rsidR="001B79B5">
          <w:t xml:space="preserve"> </w:t>
        </w:r>
      </w:ins>
      <w:ins w:id="179" w:author="Chen Heller" w:date="2022-09-08T12:29:00Z">
        <w:r w:rsidR="00245008">
          <w:t>small trend</w:t>
        </w:r>
      </w:ins>
      <w:ins w:id="180" w:author="Chen Heller" w:date="2022-09-08T12:30:00Z">
        <w:r w:rsidR="00245008">
          <w:t>s</w:t>
        </w:r>
      </w:ins>
      <w:ins w:id="181" w:author="Chen Heller" w:date="2022-09-08T12:29:00Z">
        <w:r w:rsidR="00245008">
          <w:t xml:space="preserve"> were </w:t>
        </w:r>
      </w:ins>
      <w:ins w:id="182" w:author="Chen Heller" w:date="2022-09-08T12:30:00Z">
        <w:r w:rsidR="000F51E1">
          <w:t>observed</w:t>
        </w:r>
      </w:ins>
      <w:ins w:id="183" w:author="Chen Heller" w:date="2022-09-08T14:17:00Z">
        <w:r w:rsidR="0049323C">
          <w:t xml:space="preserve">, specifically </w:t>
        </w:r>
      </w:ins>
      <w:ins w:id="184" w:author="Chen Heller" w:date="2022-09-08T12:29:00Z">
        <w:r w:rsidR="00245008">
          <w:t xml:space="preserve">in the reach area </w:t>
        </w:r>
      </w:ins>
      <w:ins w:id="185" w:author="Chen Heller" w:date="2022-09-08T12:30:00Z">
        <w:r w:rsidR="00245008">
          <w:t xml:space="preserve">which was </w:t>
        </w:r>
      </w:ins>
      <w:ins w:id="186" w:author="Chen Heller" w:date="2022-09-08T12:32:00Z">
        <w:r w:rsidR="00C60609">
          <w:t xml:space="preserve">numerically </w:t>
        </w:r>
      </w:ins>
      <w:ins w:id="187" w:author="Chen Heller" w:date="2022-09-08T12:30:00Z">
        <w:r w:rsidR="000F51E1">
          <w:t xml:space="preserve">smaller in the incongruent condition </w:t>
        </w:r>
        <w:r w:rsidR="00245008">
          <w:t>(</w:t>
        </w:r>
        <w:proofErr w:type="spellStart"/>
        <w:r w:rsidR="00245008">
          <w:t>M</w:t>
        </w:r>
        <w:r w:rsidR="00245008">
          <w:rPr>
            <w:vertAlign w:val="subscript"/>
          </w:rPr>
          <w:t>con</w:t>
        </w:r>
        <w:proofErr w:type="spellEnd"/>
        <w:r w:rsidR="00245008">
          <w:t xml:space="preserve"> = 2.80, </w:t>
        </w:r>
        <w:proofErr w:type="spellStart"/>
        <w:r w:rsidR="00245008">
          <w:t>SD</w:t>
        </w:r>
        <w:r w:rsidR="00245008">
          <w:rPr>
            <w:vertAlign w:val="subscript"/>
          </w:rPr>
          <w:t>con</w:t>
        </w:r>
        <w:proofErr w:type="spellEnd"/>
        <w:r w:rsidR="00245008">
          <w:t xml:space="preserve"> = 0.</w:t>
        </w:r>
        <w:r w:rsidR="00245008" w:rsidDel="0062560D">
          <w:t xml:space="preserve"> </w:t>
        </w:r>
        <w:r w:rsidR="00245008">
          <w:t xml:space="preserve">47, </w:t>
        </w:r>
        <w:proofErr w:type="spellStart"/>
        <w:r w:rsidR="00245008">
          <w:t>M</w:t>
        </w:r>
        <w:r w:rsidR="00245008">
          <w:rPr>
            <w:vertAlign w:val="subscript"/>
          </w:rPr>
          <w:t>incon</w:t>
        </w:r>
        <w:proofErr w:type="spellEnd"/>
        <w:r w:rsidR="00245008">
          <w:t xml:space="preserve"> = 2.70, </w:t>
        </w:r>
        <w:proofErr w:type="spellStart"/>
        <w:r w:rsidR="00245008">
          <w:t>SD</w:t>
        </w:r>
        <w:r w:rsidR="00245008">
          <w:rPr>
            <w:vertAlign w:val="subscript"/>
          </w:rPr>
          <w:t>incon</w:t>
        </w:r>
        <w:proofErr w:type="spellEnd"/>
        <w:r w:rsidR="00245008">
          <w:t xml:space="preserve"> = 0.</w:t>
        </w:r>
        <w:r w:rsidR="00245008" w:rsidDel="00D14B89">
          <w:t xml:space="preserve"> </w:t>
        </w:r>
        <w:r w:rsidR="00245008">
          <w:t xml:space="preserve">50, </w:t>
        </w:r>
        <w:proofErr w:type="gramStart"/>
        <w:r w:rsidR="00245008">
          <w:t>t</w:t>
        </w:r>
        <w:r w:rsidR="00245008" w:rsidRPr="00E516F7">
          <w:t>(</w:t>
        </w:r>
        <w:proofErr w:type="gramEnd"/>
        <w:r w:rsidR="00245008" w:rsidRPr="00E516F7">
          <w:t>9)</w:t>
        </w:r>
        <w:r w:rsidR="00245008">
          <w:t xml:space="preserve"> = 2.16, p = 0.169, 95% CI [0, 0.20]) </w:t>
        </w:r>
        <w:r w:rsidR="000F51E1">
          <w:t>a</w:t>
        </w:r>
      </w:ins>
      <w:ins w:id="188" w:author="Chen Heller" w:date="2022-09-08T12:31:00Z">
        <w:r w:rsidR="000F51E1">
          <w:t xml:space="preserve">nd reaction time which was </w:t>
        </w:r>
      </w:ins>
      <w:ins w:id="189" w:author="Chen Heller" w:date="2022-09-08T12:32:00Z">
        <w:r w:rsidR="00C60609">
          <w:t xml:space="preserve">numerically </w:t>
        </w:r>
      </w:ins>
      <w:ins w:id="190" w:author="Chen Heller" w:date="2022-09-08T12:31:00Z">
        <w:r w:rsidR="000F51E1">
          <w:t>longer</w:t>
        </w:r>
        <w:r w:rsidR="00C60609">
          <w:t xml:space="preserve"> in the incongruent condition </w:t>
        </w:r>
      </w:ins>
      <w:ins w:id="191" w:author="Chen Heller" w:date="2022-09-08T12:32:00Z">
        <w:r w:rsidR="00C60609">
          <w:t>(</w:t>
        </w:r>
        <w:proofErr w:type="spellStart"/>
        <w:r w:rsidR="00C60609">
          <w:t>M</w:t>
        </w:r>
        <w:r w:rsidR="00C60609">
          <w:rPr>
            <w:vertAlign w:val="subscript"/>
          </w:rPr>
          <w:t>con</w:t>
        </w:r>
        <w:proofErr w:type="spellEnd"/>
        <w:r w:rsidR="00C60609">
          <w:t xml:space="preserve"> = 433.96ms, </w:t>
        </w:r>
        <w:proofErr w:type="spellStart"/>
        <w:r w:rsidR="00C60609">
          <w:t>SD</w:t>
        </w:r>
        <w:r w:rsidR="00C60609">
          <w:rPr>
            <w:vertAlign w:val="subscript"/>
          </w:rPr>
          <w:t>con</w:t>
        </w:r>
        <w:proofErr w:type="spellEnd"/>
        <w:r w:rsidR="00C60609">
          <w:t xml:space="preserve"> = 125.26, </w:t>
        </w:r>
        <w:proofErr w:type="spellStart"/>
        <w:r w:rsidR="00C60609">
          <w:t>M</w:t>
        </w:r>
        <w:r w:rsidR="00C60609">
          <w:rPr>
            <w:vertAlign w:val="subscript"/>
          </w:rPr>
          <w:t>incon</w:t>
        </w:r>
        <w:proofErr w:type="spellEnd"/>
        <w:r w:rsidR="00C60609">
          <w:t xml:space="preserve"> = 441.88ms, </w:t>
        </w:r>
        <w:proofErr w:type="spellStart"/>
        <w:r w:rsidR="00C60609">
          <w:t>SD</w:t>
        </w:r>
        <w:r w:rsidR="00C60609">
          <w:rPr>
            <w:vertAlign w:val="subscript"/>
          </w:rPr>
          <w:t>incon</w:t>
        </w:r>
        <w:proofErr w:type="spellEnd"/>
        <w:r w:rsidR="00C60609">
          <w:t xml:space="preserve"> = 125.81, t</w:t>
        </w:r>
        <w:r w:rsidR="00C60609" w:rsidRPr="00E516F7">
          <w:t>(9)</w:t>
        </w:r>
        <w:r w:rsidR="00C60609">
          <w:t xml:space="preserve"> = -2.07, p = 0.169, 95% CI [-16.55, 0.71)</w:t>
        </w:r>
      </w:ins>
      <w:ins w:id="192" w:author="Chen Heller" w:date="2022-09-08T12:31:00Z">
        <w:r w:rsidR="00C60609">
          <w:t xml:space="preserve">. </w:t>
        </w:r>
      </w:ins>
      <w:r w:rsidR="00800ED7">
        <w:t>T</w:t>
      </w:r>
      <w:r w:rsidR="00037672">
        <w:t xml:space="preserve">he </w:t>
      </w:r>
      <w:r w:rsidR="00666006">
        <w:t xml:space="preserve">distance traveled </w:t>
      </w:r>
      <w:r w:rsidR="00640A55">
        <w:t>o</w:t>
      </w:r>
      <w:r w:rsidR="00666006">
        <w:t xml:space="preserve">n the congruent </w:t>
      </w:r>
      <w:del w:id="193" w:author="Chen Heller" w:date="2022-09-07T16:14:00Z">
        <w:r w:rsidR="001601EF" w:rsidDel="000C25E6">
          <w:delText xml:space="preserve">(M = </w:delText>
        </w:r>
      </w:del>
      <w:del w:id="194" w:author="Chen Heller" w:date="2022-09-07T15:15:00Z">
        <w:r w:rsidR="001601EF" w:rsidDel="002E24A3">
          <w:delText>1.01</w:delText>
        </w:r>
      </w:del>
      <w:del w:id="195" w:author="Chen Heller" w:date="2022-09-07T16:14:00Z">
        <w:r w:rsidR="001601EF" w:rsidDel="000C25E6">
          <w:delText xml:space="preserve">, </w:delText>
        </w:r>
        <w:r w:rsidR="00AC73D8" w:rsidDel="000C25E6">
          <w:delText>SD</w:delText>
        </w:r>
        <w:r w:rsidR="001601EF" w:rsidDel="000C25E6">
          <w:delText xml:space="preserve"> = </w:delText>
        </w:r>
      </w:del>
      <w:del w:id="196" w:author="Chen Heller" w:date="2022-09-07T15:15:00Z">
        <w:r w:rsidR="001601EF" w:rsidDel="002E24A3">
          <w:delText>0.006</w:delText>
        </w:r>
      </w:del>
      <w:del w:id="197" w:author="Chen Heller" w:date="2022-09-07T16:14:00Z">
        <w:r w:rsidR="001601EF" w:rsidDel="000C25E6">
          <w:delText>)</w:delText>
        </w:r>
      </w:del>
      <w:r w:rsidR="001601EF">
        <w:t xml:space="preserve"> </w:t>
      </w:r>
      <w:r w:rsidR="00666006">
        <w:t xml:space="preserve">and incongruent </w:t>
      </w:r>
      <w:del w:id="198" w:author="Chen Heller" w:date="2022-09-07T16:14:00Z">
        <w:r w:rsidR="001601EF" w:rsidDel="000C25E6">
          <w:delText xml:space="preserve">(M = </w:delText>
        </w:r>
      </w:del>
      <w:del w:id="199" w:author="Chen Heller" w:date="2022-09-07T15:15:00Z">
        <w:r w:rsidR="001601EF" w:rsidDel="002E24A3">
          <w:delText>1.01</w:delText>
        </w:r>
      </w:del>
      <w:del w:id="200" w:author="Chen Heller" w:date="2022-09-07T16:14:00Z">
        <w:r w:rsidR="001601EF" w:rsidDel="000C25E6">
          <w:delText xml:space="preserve">, </w:delText>
        </w:r>
        <w:r w:rsidR="00AC73D8" w:rsidDel="000C25E6">
          <w:delText>SD</w:delText>
        </w:r>
        <w:r w:rsidR="001601EF" w:rsidDel="000C25E6">
          <w:delText xml:space="preserve"> = </w:delText>
        </w:r>
      </w:del>
      <w:del w:id="201" w:author="Chen Heller" w:date="2022-09-07T15:15:00Z">
        <w:r w:rsidR="00B0099D" w:rsidDel="002E24A3">
          <w:delText>0.007</w:delText>
        </w:r>
      </w:del>
      <w:del w:id="202" w:author="Chen Heller" w:date="2022-09-07T16:14:00Z">
        <w:r w:rsidR="00B0099D" w:rsidDel="000C25E6">
          <w:delText>)</w:delText>
        </w:r>
      </w:del>
      <w:r w:rsidR="00B0099D">
        <w:t xml:space="preserve"> </w:t>
      </w:r>
      <w:r w:rsidR="00640A55">
        <w:t xml:space="preserve">conditions </w:t>
      </w:r>
      <w:r w:rsidR="00666006">
        <w:t>did not differ</w:t>
      </w:r>
      <w:r w:rsidR="00562AD9">
        <w:t xml:space="preserve"> (</w:t>
      </w:r>
      <w:proofErr w:type="spellStart"/>
      <w:ins w:id="203" w:author="Chen Heller" w:date="2022-09-07T16:14:00Z">
        <w:r w:rsidR="000C25E6">
          <w:t>M</w:t>
        </w:r>
        <w:r w:rsidR="000C25E6">
          <w:rPr>
            <w:vertAlign w:val="subscript"/>
          </w:rPr>
          <w:t>con</w:t>
        </w:r>
        <w:proofErr w:type="spellEnd"/>
        <w:r w:rsidR="000C25E6">
          <w:t xml:space="preserve"> = 40.88, </w:t>
        </w:r>
        <w:proofErr w:type="spellStart"/>
        <w:r w:rsidR="000C25E6">
          <w:t>SD</w:t>
        </w:r>
        <w:r w:rsidR="000C25E6">
          <w:rPr>
            <w:vertAlign w:val="subscript"/>
          </w:rPr>
          <w:t>con</w:t>
        </w:r>
        <w:proofErr w:type="spellEnd"/>
        <w:r w:rsidR="000C25E6">
          <w:t xml:space="preserve"> = 1.49, </w:t>
        </w:r>
        <w:proofErr w:type="spellStart"/>
        <w:r w:rsidR="000C25E6">
          <w:t>M</w:t>
        </w:r>
        <w:r w:rsidR="000C25E6">
          <w:rPr>
            <w:vertAlign w:val="subscript"/>
          </w:rPr>
          <w:t>incon</w:t>
        </w:r>
        <w:proofErr w:type="spellEnd"/>
        <w:r w:rsidR="000C25E6">
          <w:t xml:space="preserve"> = 41.06, </w:t>
        </w:r>
        <w:proofErr w:type="spellStart"/>
        <w:r w:rsidR="000C25E6">
          <w:t>SD</w:t>
        </w:r>
        <w:r w:rsidR="000C25E6">
          <w:rPr>
            <w:vertAlign w:val="subscript"/>
          </w:rPr>
          <w:t>incon</w:t>
        </w:r>
        <w:proofErr w:type="spellEnd"/>
        <w:r w:rsidR="000C25E6">
          <w:t xml:space="preserve"> = 1.59</w:t>
        </w:r>
      </w:ins>
      <w:del w:id="204" w:author="Chen Heller" w:date="2022-09-07T15:28:00Z">
        <w:r w:rsidR="00B0099D" w:rsidDel="00F52F72">
          <w:delText>t</w:delText>
        </w:r>
      </w:del>
      <w:del w:id="205" w:author="Chen Heller" w:date="2022-08-30T13:46:00Z">
        <w:r w:rsidR="00B0099D" w:rsidRPr="008C0FF6" w:rsidDel="00D90FD7">
          <w:rPr>
            <w:vertAlign w:val="subscript"/>
          </w:rPr>
          <w:delText>(9)</w:delText>
        </w:r>
      </w:del>
      <w:del w:id="206" w:author="Chen Heller" w:date="2022-09-07T15:28:00Z">
        <w:r w:rsidR="00B0099D" w:rsidDel="00F52F72">
          <w:delText xml:space="preserve"> = </w:delText>
        </w:r>
        <w:r w:rsidR="00234B6D" w:rsidDel="00F52F72">
          <w:delText>-0.</w:delText>
        </w:r>
      </w:del>
      <w:del w:id="207" w:author="Chen Heller" w:date="2022-09-07T15:16:00Z">
        <w:r w:rsidR="00234B6D" w:rsidDel="002E24A3">
          <w:delText>94</w:delText>
        </w:r>
      </w:del>
      <w:r w:rsidR="00B0099D">
        <w:t>, p = 0.</w:t>
      </w:r>
      <w:del w:id="208" w:author="Chen Heller" w:date="2022-09-05T11:27:00Z">
        <w:r w:rsidR="00B0099D" w:rsidDel="0017292F">
          <w:delText>3</w:delText>
        </w:r>
        <w:r w:rsidR="00234B6D" w:rsidDel="0017292F">
          <w:delText>6</w:delText>
        </w:r>
      </w:del>
      <w:ins w:id="209" w:author="Chen Heller" w:date="2022-09-08T10:42:00Z">
        <w:r w:rsidR="00BF6918">
          <w:t>694</w:t>
        </w:r>
      </w:ins>
      <w:r w:rsidR="00B0099D">
        <w:t>, 95% CI [-</w:t>
      </w:r>
      <w:del w:id="210" w:author="Chen Heller" w:date="2022-09-07T15:29:00Z">
        <w:r w:rsidR="00B0099D" w:rsidDel="00F52F72">
          <w:delText>0.00</w:delText>
        </w:r>
        <w:r w:rsidR="00234B6D" w:rsidDel="00F52F72">
          <w:delText>3</w:delText>
        </w:r>
      </w:del>
      <w:ins w:id="211" w:author="Chen Heller" w:date="2022-09-07T15:29:00Z">
        <w:r w:rsidR="00F52F72">
          <w:t>0.51</w:t>
        </w:r>
      </w:ins>
      <w:r w:rsidR="00234B6D">
        <w:t>,</w:t>
      </w:r>
      <w:r w:rsidR="00B0099D">
        <w:t xml:space="preserve"> 0.</w:t>
      </w:r>
      <w:ins w:id="212" w:author="Chen Heller" w:date="2022-09-07T15:29:00Z">
        <w:r w:rsidR="00C37DDB" w:rsidDel="00C37DDB">
          <w:t xml:space="preserve"> </w:t>
        </w:r>
      </w:ins>
      <w:del w:id="213" w:author="Chen Heller" w:date="2022-09-07T15:29:00Z">
        <w:r w:rsidR="00B0099D" w:rsidDel="00C37DDB">
          <w:delText>00</w:delText>
        </w:r>
      </w:del>
      <w:r w:rsidR="00B0099D">
        <w:t>1</w:t>
      </w:r>
      <w:ins w:id="214" w:author="Chen Heller" w:date="2022-09-07T15:29:00Z">
        <w:r w:rsidR="00C37DDB">
          <w:t>7</w:t>
        </w:r>
      </w:ins>
      <w:r w:rsidR="00B0099D">
        <w:t>]</w:t>
      </w:r>
      <w:del w:id="215"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r w:rsidR="000575A4">
        <w:rPr>
          <w:vertAlign w:val="subscript"/>
        </w:rPr>
        <w:t>con</w:t>
      </w:r>
      <w:proofErr w:type="spellEnd"/>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ins w:id="216" w:author="Chen Heller" w:date="2022-09-07T15:17:00Z">
        <w:r w:rsidR="00306903">
          <w:t>0</w:t>
        </w:r>
      </w:ins>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xml:space="preserve">, </w:t>
      </w:r>
      <w:del w:id="217" w:author="Chen Heller" w:date="2022-09-07T15:30:00Z">
        <w:r w:rsidR="00EC601F" w:rsidDel="00C37DDB">
          <w:delText>t</w:delText>
        </w:r>
      </w:del>
      <w:del w:id="218" w:author="Chen Heller" w:date="2022-08-30T13:46:00Z">
        <w:r w:rsidR="00EC601F" w:rsidRPr="008C0FF6" w:rsidDel="00D90FD7">
          <w:rPr>
            <w:vertAlign w:val="subscript"/>
          </w:rPr>
          <w:delText>(9)</w:delText>
        </w:r>
      </w:del>
      <w:del w:id="219" w:author="Chen Heller" w:date="2022-09-07T15:30:00Z">
        <w:r w:rsidR="00EC601F" w:rsidDel="00C37DDB">
          <w:delText xml:space="preserve"> = </w:delText>
        </w:r>
        <w:r w:rsidR="004E0807" w:rsidDel="00C37DDB">
          <w:delText>0.3</w:delText>
        </w:r>
        <w:r w:rsidR="00AF0D06" w:rsidDel="00C37DDB">
          <w:delText>0</w:delText>
        </w:r>
        <w:r w:rsidR="00EC601F" w:rsidDel="00C37DDB">
          <w:delText xml:space="preserve">, </w:delText>
        </w:r>
      </w:del>
      <w:r w:rsidR="00EC601F">
        <w:t>p = 0.</w:t>
      </w:r>
      <w:del w:id="220" w:author="Chen Heller" w:date="2022-09-07T15:30:00Z">
        <w:r w:rsidR="00D4672F" w:rsidDel="00C37DDB">
          <w:delText>76</w:delText>
        </w:r>
      </w:del>
      <w:ins w:id="221" w:author="Chen Heller" w:date="2022-09-08T10:42:00Z">
        <w:r w:rsidR="00BF6918">
          <w:t>89</w:t>
        </w:r>
      </w:ins>
      <w:ins w:id="222" w:author="Chen Heller" w:date="2022-09-07T15:30:00Z">
        <w:r w:rsidR="00C37DDB">
          <w:t>6</w:t>
        </w:r>
      </w:ins>
      <w:r w:rsidR="00EC601F">
        <w:t>, 95% CI [-0.</w:t>
      </w:r>
      <w:del w:id="223" w:author="Chen Heller" w:date="2022-09-07T15:30:00Z">
        <w:r w:rsidR="00EC601F" w:rsidDel="008776A8">
          <w:delText>0</w:delText>
        </w:r>
        <w:r w:rsidR="00D4672F" w:rsidDel="008776A8">
          <w:delText>3</w:delText>
        </w:r>
      </w:del>
      <w:ins w:id="224" w:author="Chen Heller" w:date="2022-09-07T15:30:00Z">
        <w:r w:rsidR="008776A8">
          <w:t>02</w:t>
        </w:r>
      </w:ins>
      <w:r w:rsidR="00EC601F">
        <w:t>, 0.</w:t>
      </w:r>
      <w:del w:id="225" w:author="Chen Heller" w:date="2022-09-07T15:30:00Z">
        <w:r w:rsidR="00EC601F" w:rsidDel="008776A8">
          <w:delText>0</w:delText>
        </w:r>
        <w:r w:rsidR="00D4672F" w:rsidDel="008776A8">
          <w:delText>4</w:delText>
        </w:r>
      </w:del>
      <w:ins w:id="226" w:author="Chen Heller" w:date="2022-09-07T15:30:00Z">
        <w:r w:rsidR="008776A8">
          <w:t>03</w:t>
        </w:r>
      </w:ins>
      <w:r w:rsidR="00EC601F">
        <w:t>]</w:t>
      </w:r>
      <w:del w:id="227"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ins w:id="228" w:author="Chen Heller" w:date="2022-09-08T12:32:00Z">
        <w:r w:rsidR="00727E11">
          <w:t xml:space="preserve"> or the movement duration </w:t>
        </w:r>
      </w:ins>
      <w:ins w:id="229" w:author="Chen Heller" w:date="2022-09-08T12:33:00Z">
        <w:r w:rsidR="00727E11">
          <w:t>(</w:t>
        </w:r>
        <w:proofErr w:type="spellStart"/>
        <w:r w:rsidR="00727E11">
          <w:t>M</w:t>
        </w:r>
        <w:r w:rsidR="00727E11">
          <w:rPr>
            <w:vertAlign w:val="subscript"/>
          </w:rPr>
          <w:t>con</w:t>
        </w:r>
        <w:proofErr w:type="spellEnd"/>
        <w:r w:rsidR="00727E11">
          <w:t xml:space="preserve"> = 558.15ms, </w:t>
        </w:r>
        <w:proofErr w:type="spellStart"/>
        <w:r w:rsidR="00727E11">
          <w:t>SD</w:t>
        </w:r>
        <w:r w:rsidR="00727E11">
          <w:rPr>
            <w:vertAlign w:val="subscript"/>
          </w:rPr>
          <w:t>con</w:t>
        </w:r>
        <w:proofErr w:type="spellEnd"/>
        <w:r w:rsidR="00727E11">
          <w:t xml:space="preserve"> = 80.72, </w:t>
        </w:r>
        <w:proofErr w:type="spellStart"/>
        <w:r w:rsidR="00727E11">
          <w:t>M</w:t>
        </w:r>
        <w:r w:rsidR="00727E11">
          <w:rPr>
            <w:vertAlign w:val="subscript"/>
          </w:rPr>
          <w:t>incon</w:t>
        </w:r>
        <w:proofErr w:type="spellEnd"/>
        <w:r w:rsidR="00727E11">
          <w:t xml:space="preserve"> = 557.91ms, </w:t>
        </w:r>
        <w:proofErr w:type="spellStart"/>
        <w:r w:rsidR="00727E11">
          <w:t>SD</w:t>
        </w:r>
        <w:r w:rsidR="00727E11">
          <w:rPr>
            <w:vertAlign w:val="subscript"/>
          </w:rPr>
          <w:t>incon</w:t>
        </w:r>
        <w:proofErr w:type="spellEnd"/>
        <w:r w:rsidR="00727E11">
          <w:t xml:space="preserve"> = 81.61, p = 0.896, 95% CI [-5.96, 5.60])</w:t>
        </w:r>
      </w:ins>
      <w:r w:rsidR="008B6F3C">
        <w:t>.</w:t>
      </w:r>
      <w:del w:id="230" w:author="Chen Heller" w:date="2022-09-08T12:30:00Z">
        <w:r w:rsidR="00BB6F51" w:rsidDel="00245008">
          <w:delText xml:space="preserve"> </w:delText>
        </w:r>
        <w:r w:rsidR="00562AD9" w:rsidDel="00245008">
          <w:delText xml:space="preserve">Reach area was </w:delText>
        </w:r>
      </w:del>
      <w:del w:id="231" w:author="Chen Heller" w:date="2022-09-08T12:25:00Z">
        <w:r w:rsidR="00562AD9" w:rsidDel="0062765E">
          <w:delText xml:space="preserve">marginally </w:delText>
        </w:r>
      </w:del>
      <w:del w:id="232" w:author="Chen Heller" w:date="2022-09-08T12:30:00Z">
        <w:r w:rsidR="00562AD9" w:rsidDel="00245008">
          <w:delText xml:space="preserve">smaller </w:delText>
        </w:r>
        <w:r w:rsidR="00923FA7" w:rsidDel="00245008">
          <w:delText xml:space="preserve">in the incongruent condition </w:delText>
        </w:r>
      </w:del>
      <w:del w:id="233" w:author="Chen Heller" w:date="2022-09-08T12:29:00Z">
        <w:r w:rsidR="00923FA7" w:rsidDel="00245008">
          <w:delText>(</w:delText>
        </w:r>
        <w:r w:rsidR="00F77DA2" w:rsidDel="00245008">
          <w:delText>M</w:delText>
        </w:r>
        <w:r w:rsidR="00923FA7" w:rsidDel="00245008">
          <w:rPr>
            <w:vertAlign w:val="subscript"/>
          </w:rPr>
          <w:delText>con</w:delText>
        </w:r>
        <w:r w:rsidR="00F77DA2" w:rsidDel="00245008">
          <w:delText xml:space="preserve"> = </w:delText>
        </w:r>
      </w:del>
      <w:del w:id="234" w:author="Chen Heller" w:date="2022-09-07T15:18:00Z">
        <w:r w:rsidR="00F77DA2" w:rsidDel="0062560D">
          <w:delText>0.028</w:delText>
        </w:r>
      </w:del>
      <w:del w:id="235" w:author="Chen Heller" w:date="2022-09-08T12:29:00Z">
        <w:r w:rsidR="00F77DA2" w:rsidDel="00245008">
          <w:delText xml:space="preserve">, </w:delText>
        </w:r>
        <w:r w:rsidR="00AC73D8" w:rsidDel="00245008">
          <w:delText>SD</w:delText>
        </w:r>
        <w:r w:rsidR="00923FA7" w:rsidDel="00245008">
          <w:rPr>
            <w:vertAlign w:val="subscript"/>
          </w:rPr>
          <w:delText>con</w:delText>
        </w:r>
        <w:r w:rsidR="00F77DA2" w:rsidDel="00245008">
          <w:delText xml:space="preserve"> = 0.</w:delText>
        </w:r>
      </w:del>
      <w:del w:id="236" w:author="Chen Heller" w:date="2022-09-07T15:18:00Z">
        <w:r w:rsidR="00F77DA2" w:rsidDel="0062560D">
          <w:delText>00</w:delText>
        </w:r>
      </w:del>
      <w:del w:id="237" w:author="Chen Heller" w:date="2022-09-08T12:29:00Z">
        <w:r w:rsidR="00F77DA2" w:rsidDel="00245008">
          <w:delText>47</w:delText>
        </w:r>
        <w:r w:rsidR="00923FA7" w:rsidDel="00245008">
          <w:delText>, M</w:delText>
        </w:r>
        <w:r w:rsidR="00923FA7" w:rsidDel="00245008">
          <w:rPr>
            <w:vertAlign w:val="subscript"/>
          </w:rPr>
          <w:delText>incon</w:delText>
        </w:r>
        <w:r w:rsidR="00923FA7" w:rsidDel="00245008">
          <w:delText xml:space="preserve"> = </w:delText>
        </w:r>
      </w:del>
      <w:del w:id="238" w:author="Chen Heller" w:date="2022-09-07T15:18:00Z">
        <w:r w:rsidR="00923FA7" w:rsidDel="00D14B89">
          <w:delText>0.027</w:delText>
        </w:r>
      </w:del>
      <w:del w:id="239" w:author="Chen Heller" w:date="2022-09-08T12:29:00Z">
        <w:r w:rsidR="00923FA7" w:rsidDel="00245008">
          <w:delText>, SD</w:delText>
        </w:r>
        <w:r w:rsidR="00923FA7" w:rsidDel="00245008">
          <w:rPr>
            <w:vertAlign w:val="subscript"/>
          </w:rPr>
          <w:delText>incon</w:delText>
        </w:r>
        <w:r w:rsidR="00923FA7" w:rsidDel="00245008">
          <w:delText xml:space="preserve"> = 0.</w:delText>
        </w:r>
      </w:del>
      <w:del w:id="240" w:author="Chen Heller" w:date="2022-09-07T15:19:00Z">
        <w:r w:rsidR="00923FA7" w:rsidDel="00D14B89">
          <w:delText>00</w:delText>
        </w:r>
      </w:del>
      <w:del w:id="241" w:author="Chen Heller" w:date="2022-09-08T12:29:00Z">
        <w:r w:rsidR="00923FA7" w:rsidDel="00245008">
          <w:delText>50</w:delText>
        </w:r>
        <w:r w:rsidR="00F77DA2" w:rsidDel="00245008">
          <w:delText>, t</w:delText>
        </w:r>
      </w:del>
      <w:del w:id="242" w:author="Chen Heller" w:date="2022-08-30T13:46:00Z">
        <w:r w:rsidR="00F77DA2" w:rsidRPr="008C0FF6" w:rsidDel="00D90FD7">
          <w:rPr>
            <w:vertAlign w:val="subscript"/>
          </w:rPr>
          <w:delText>(9)</w:delText>
        </w:r>
      </w:del>
      <w:del w:id="243" w:author="Chen Heller" w:date="2022-09-08T12:29:00Z">
        <w:r w:rsidR="00F77DA2" w:rsidDel="00245008">
          <w:delText xml:space="preserve"> = 2.</w:delText>
        </w:r>
      </w:del>
      <w:del w:id="244" w:author="Chen Heller" w:date="2022-09-07T15:19:00Z">
        <w:r w:rsidR="00F77DA2" w:rsidDel="00D14B89">
          <w:delText>22</w:delText>
        </w:r>
      </w:del>
      <w:del w:id="245" w:author="Chen Heller" w:date="2022-09-08T12:29:00Z">
        <w:r w:rsidR="00F77DA2" w:rsidDel="00245008">
          <w:delText>, p = 0.</w:delText>
        </w:r>
      </w:del>
      <w:del w:id="246" w:author="Chen Heller" w:date="2022-09-05T11:28:00Z">
        <w:r w:rsidR="00F77DA2" w:rsidDel="00275555">
          <w:delText>053</w:delText>
        </w:r>
      </w:del>
      <w:del w:id="247" w:author="Chen Heller" w:date="2022-09-08T12:29:00Z">
        <w:r w:rsidR="00F77DA2" w:rsidDel="00245008">
          <w:delText>, 95% CI [</w:delText>
        </w:r>
      </w:del>
      <w:del w:id="248" w:author="Chen Heller" w:date="2022-09-07T15:19:00Z">
        <w:r w:rsidR="00F77DA2" w:rsidDel="00D14B89">
          <w:delText>-0.00001</w:delText>
        </w:r>
      </w:del>
      <w:del w:id="249" w:author="Chen Heller" w:date="2022-09-08T12:29:00Z">
        <w:r w:rsidR="00F77DA2" w:rsidDel="00245008">
          <w:delText xml:space="preserve">, </w:delText>
        </w:r>
      </w:del>
      <w:del w:id="250" w:author="Chen Heller" w:date="2022-09-07T15:19:00Z">
        <w:r w:rsidR="00F77DA2" w:rsidDel="00D14B89">
          <w:delText>0.0021</w:delText>
        </w:r>
      </w:del>
      <w:del w:id="251" w:author="Chen Heller" w:date="2022-09-08T12:29:00Z">
        <w:r w:rsidR="00F77DA2" w:rsidDel="00245008">
          <w:delText>]</w:delText>
        </w:r>
      </w:del>
      <w:del w:id="252" w:author="Chen Heller" w:date="2022-09-08T12:25:00Z">
        <w:r w:rsidR="00F77DA2" w:rsidDel="0062765E">
          <w:delText>, Cohen's d</w:delText>
        </w:r>
        <w:r w:rsidR="00F77DA2" w:rsidDel="0062765E">
          <w:rPr>
            <w:vertAlign w:val="subscript"/>
          </w:rPr>
          <w:delText>z</w:delText>
        </w:r>
        <w:r w:rsidR="00F77DA2" w:rsidDel="0062765E">
          <w:delText xml:space="preserve"> =  0.</w:delText>
        </w:r>
      </w:del>
      <w:del w:id="253" w:author="Chen Heller" w:date="2022-09-07T15:19:00Z">
        <w:r w:rsidR="00F77DA2" w:rsidDel="00C41B60">
          <w:delText>703</w:delText>
        </w:r>
      </w:del>
      <w:del w:id="254" w:author="Chen Heller" w:date="2022-09-08T12:29:00Z">
        <w:r w:rsidR="00923FA7" w:rsidDel="00245008">
          <w:delText>)</w:delText>
        </w:r>
      </w:del>
      <w:del w:id="255" w:author="Chen Heller" w:date="2022-09-08T12:32:00Z">
        <w:r w:rsidR="00514D48" w:rsidDel="00C60609">
          <w:delText xml:space="preserve"> while </w:delText>
        </w:r>
        <w:r w:rsidR="00F77DA2" w:rsidDel="00C60609">
          <w:delText xml:space="preserve">reaction time was marginally </w:delText>
        </w:r>
        <w:r w:rsidR="00514D48" w:rsidDel="00C60609">
          <w:delText xml:space="preserve">longer </w:delText>
        </w:r>
        <w:r w:rsidR="00F77DA2" w:rsidDel="00C60609">
          <w:delText xml:space="preserve">in the </w:delText>
        </w:r>
        <w:r w:rsidR="00514D48" w:rsidDel="00C60609">
          <w:delText>in</w:delText>
        </w:r>
        <w:r w:rsidR="00F77DA2" w:rsidDel="00C60609">
          <w:delText>congruent condition (M</w:delText>
        </w:r>
        <w:r w:rsidR="00514D48" w:rsidDel="00C60609">
          <w:rPr>
            <w:vertAlign w:val="subscript"/>
          </w:rPr>
          <w:delText>con</w:delText>
        </w:r>
        <w:r w:rsidR="00F77DA2" w:rsidDel="00C60609">
          <w:delText xml:space="preserve"> = 433</w:delText>
        </w:r>
        <w:r w:rsidR="001A1E55" w:rsidDel="00C60609">
          <w:delText>.9</w:delText>
        </w:r>
        <w:r w:rsidR="00937021" w:rsidDel="00C60609">
          <w:delText>ms</w:delText>
        </w:r>
        <w:r w:rsidR="00F77DA2" w:rsidDel="00C60609">
          <w:delText xml:space="preserve">, </w:delText>
        </w:r>
        <w:r w:rsidR="00AC73D8" w:rsidDel="00C60609">
          <w:delText>SD</w:delText>
        </w:r>
        <w:r w:rsidR="00514D48" w:rsidDel="00C60609">
          <w:rPr>
            <w:vertAlign w:val="subscript"/>
          </w:rPr>
          <w:delText>con</w:delText>
        </w:r>
        <w:r w:rsidR="00F77DA2" w:rsidDel="00C60609">
          <w:delText xml:space="preserve"> = 125</w:delText>
        </w:r>
        <w:r w:rsidR="001A1E55" w:rsidDel="00C60609">
          <w:delText>.2</w:delText>
        </w:r>
        <w:r w:rsidR="00514D48" w:rsidDel="00C60609">
          <w:delText xml:space="preserve">, </w:delText>
        </w:r>
        <w:r w:rsidR="00F77DA2" w:rsidDel="00C60609">
          <w:delText>M</w:delText>
        </w:r>
        <w:r w:rsidR="00514D48" w:rsidDel="00C60609">
          <w:rPr>
            <w:vertAlign w:val="subscript"/>
          </w:rPr>
          <w:delText>incon</w:delText>
        </w:r>
        <w:r w:rsidR="00F77DA2" w:rsidDel="00C60609">
          <w:delText xml:space="preserve"> = 441</w:delText>
        </w:r>
        <w:r w:rsidR="001A1E55" w:rsidDel="00C60609">
          <w:delText>.8m</w:delText>
        </w:r>
        <w:r w:rsidR="00F77DA2" w:rsidDel="00C60609">
          <w:delText xml:space="preserve">s, </w:delText>
        </w:r>
        <w:r w:rsidR="00AC73D8" w:rsidDel="00C60609">
          <w:delText>SD</w:delText>
        </w:r>
        <w:r w:rsidR="00514D48" w:rsidDel="00C60609">
          <w:rPr>
            <w:vertAlign w:val="subscript"/>
          </w:rPr>
          <w:delText>incon</w:delText>
        </w:r>
        <w:r w:rsidR="00F77DA2" w:rsidDel="00C60609">
          <w:delText xml:space="preserve"> = 125</w:delText>
        </w:r>
        <w:r w:rsidR="001A1E55" w:rsidDel="00C60609">
          <w:delText>.8</w:delText>
        </w:r>
        <w:r w:rsidR="00F77DA2" w:rsidDel="00C60609">
          <w:delText>, t</w:delText>
        </w:r>
      </w:del>
      <w:del w:id="256" w:author="Chen Heller" w:date="2022-08-30T13:46:00Z">
        <w:r w:rsidR="00F77DA2" w:rsidRPr="008C0FF6" w:rsidDel="00D90FD7">
          <w:rPr>
            <w:vertAlign w:val="subscript"/>
          </w:rPr>
          <w:delText>(9)</w:delText>
        </w:r>
      </w:del>
      <w:del w:id="257" w:author="Chen Heller" w:date="2022-09-08T12:32:00Z">
        <w:r w:rsidR="00F77DA2" w:rsidDel="00C60609">
          <w:delText xml:space="preserve"> = -2.07, p = 0.</w:delText>
        </w:r>
      </w:del>
      <w:del w:id="258" w:author="Chen Heller" w:date="2022-09-08T10:43:00Z">
        <w:r w:rsidR="00F77DA2" w:rsidDel="00CF5C7E">
          <w:delText>067</w:delText>
        </w:r>
      </w:del>
      <w:del w:id="259" w:author="Chen Heller" w:date="2022-09-08T12:32:00Z">
        <w:r w:rsidR="00F77DA2" w:rsidDel="00C60609">
          <w:delText>, 95% CI [-16</w:delText>
        </w:r>
        <w:r w:rsidR="001A1E55" w:rsidDel="00C60609">
          <w:delText>.5</w:delText>
        </w:r>
        <w:r w:rsidR="00F77DA2" w:rsidDel="00C60609">
          <w:delText>, 0.7], Cohen's d</w:delText>
        </w:r>
        <w:r w:rsidR="00F77DA2" w:rsidDel="00C60609">
          <w:rPr>
            <w:vertAlign w:val="subscript"/>
          </w:rPr>
          <w:delText xml:space="preserve">z </w:delText>
        </w:r>
        <w:r w:rsidR="00F77DA2" w:rsidDel="00C60609">
          <w:delText>= -0.65</w:delText>
        </w:r>
      </w:del>
      <w:del w:id="260" w:author="Chen Heller" w:date="2022-09-07T15:21:00Z">
        <w:r w:rsidR="00F77DA2" w:rsidDel="000B2D7C">
          <w:delText>6</w:delText>
        </w:r>
      </w:del>
      <w:del w:id="261" w:author="Chen Heller" w:date="2022-09-08T12:32:00Z">
        <w:r w:rsidR="00514D48" w:rsidDel="00C60609">
          <w:delText>)</w:delText>
        </w:r>
        <w:r w:rsidR="00F77DA2" w:rsidDel="00727E11">
          <w:delText xml:space="preserve">. Movement </w:delText>
        </w:r>
      </w:del>
      <w:del w:id="262" w:author="Chen Heller" w:date="2022-09-05T11:30:00Z">
        <w:r w:rsidR="00F77DA2" w:rsidDel="005F2372">
          <w:delText xml:space="preserve">time </w:delText>
        </w:r>
      </w:del>
      <w:del w:id="263" w:author="Chen Heller" w:date="2022-09-08T12:32:00Z">
        <w:r w:rsidR="00F77DA2" w:rsidDel="00727E11">
          <w:delText xml:space="preserve">didn't differ between the </w:delText>
        </w:r>
        <w:r w:rsidR="00514D48" w:rsidDel="00727E11">
          <w:delText xml:space="preserve">conditions </w:delText>
        </w:r>
        <w:r w:rsidR="00F77DA2" w:rsidDel="00727E11">
          <w:delText>(M</w:delText>
        </w:r>
        <w:r w:rsidR="00514D48" w:rsidDel="00727E11">
          <w:rPr>
            <w:vertAlign w:val="subscript"/>
          </w:rPr>
          <w:delText>con</w:delText>
        </w:r>
        <w:r w:rsidR="00F77DA2" w:rsidDel="00727E11">
          <w:delText xml:space="preserve"> = 558</w:delText>
        </w:r>
        <w:r w:rsidR="00937C70" w:rsidDel="00727E11">
          <w:delText>.1</w:delText>
        </w:r>
        <w:r w:rsidR="001A1E55" w:rsidDel="00727E11">
          <w:delText>m</w:delText>
        </w:r>
        <w:r w:rsidR="00F77DA2" w:rsidDel="00727E11">
          <w:delText xml:space="preserve">s, </w:delText>
        </w:r>
        <w:r w:rsidR="00AC73D8" w:rsidDel="00727E11">
          <w:delText>SD</w:delText>
        </w:r>
        <w:r w:rsidR="00514D48" w:rsidDel="00727E11">
          <w:rPr>
            <w:vertAlign w:val="subscript"/>
          </w:rPr>
          <w:delText>con</w:delText>
        </w:r>
        <w:r w:rsidR="00F77DA2" w:rsidDel="00727E11">
          <w:delText xml:space="preserve"> = 8</w:delText>
        </w:r>
        <w:r w:rsidR="00937C70" w:rsidDel="00727E11">
          <w:delText>0.7</w:delText>
        </w:r>
        <w:r w:rsidR="00514D48" w:rsidDel="00727E11">
          <w:delText xml:space="preserve">, </w:delText>
        </w:r>
        <w:r w:rsidR="00F77DA2" w:rsidDel="00727E11">
          <w:delText>M</w:delText>
        </w:r>
        <w:r w:rsidR="00514D48" w:rsidDel="00727E11">
          <w:rPr>
            <w:vertAlign w:val="subscript"/>
          </w:rPr>
          <w:delText>incon</w:delText>
        </w:r>
        <w:r w:rsidR="00F77DA2" w:rsidDel="00727E11">
          <w:delText xml:space="preserve"> = 557</w:delText>
        </w:r>
        <w:r w:rsidR="00937C70" w:rsidDel="00727E11">
          <w:delText>.9m</w:delText>
        </w:r>
        <w:r w:rsidR="00874762" w:rsidDel="00727E11">
          <w:delText>s</w:delText>
        </w:r>
        <w:r w:rsidR="00F77DA2" w:rsidDel="00727E11">
          <w:delText xml:space="preserve">, </w:delText>
        </w:r>
        <w:r w:rsidR="00AC73D8" w:rsidDel="00727E11">
          <w:delText>SD</w:delText>
        </w:r>
        <w:r w:rsidR="00514D48" w:rsidDel="00727E11">
          <w:rPr>
            <w:vertAlign w:val="subscript"/>
          </w:rPr>
          <w:delText>incon</w:delText>
        </w:r>
        <w:r w:rsidR="00F77DA2" w:rsidDel="00727E11">
          <w:delText xml:space="preserve"> = 81</w:delText>
        </w:r>
        <w:r w:rsidR="00937C70" w:rsidDel="00727E11">
          <w:delText>.6</w:delText>
        </w:r>
        <w:r w:rsidR="00514D48" w:rsidDel="00727E11">
          <w:delText xml:space="preserve">, </w:delText>
        </w:r>
      </w:del>
      <w:del w:id="264" w:author="Chen Heller" w:date="2022-09-07T15:31:00Z">
        <w:r w:rsidR="00F77DA2" w:rsidDel="008776A8">
          <w:delText>t</w:delText>
        </w:r>
      </w:del>
      <w:del w:id="265" w:author="Chen Heller" w:date="2022-08-30T13:46:00Z">
        <w:r w:rsidR="00F77DA2" w:rsidRPr="008C0FF6" w:rsidDel="00D90FD7">
          <w:rPr>
            <w:vertAlign w:val="subscript"/>
          </w:rPr>
          <w:delText>(9)</w:delText>
        </w:r>
      </w:del>
      <w:del w:id="266" w:author="Chen Heller" w:date="2022-09-07T15:31:00Z">
        <w:r w:rsidR="00F77DA2" w:rsidDel="008776A8">
          <w:delText xml:space="preserve"> = 0.07, </w:delText>
        </w:r>
      </w:del>
      <w:del w:id="267" w:author="Chen Heller" w:date="2022-09-08T12:32:00Z">
        <w:r w:rsidR="00F77DA2" w:rsidDel="00727E11">
          <w:delText>p = 0.</w:delText>
        </w:r>
      </w:del>
      <w:del w:id="268" w:author="Chen Heller" w:date="2022-09-05T11:28:00Z">
        <w:r w:rsidR="00F77DA2" w:rsidDel="004D43D2">
          <w:delText>93</w:delText>
        </w:r>
      </w:del>
      <w:del w:id="269" w:author="Chen Heller" w:date="2022-09-08T12:32:00Z">
        <w:r w:rsidR="00F77DA2" w:rsidDel="00727E11">
          <w:delText>, 95% CI [-</w:delText>
        </w:r>
      </w:del>
      <w:del w:id="270" w:author="Chen Heller" w:date="2022-09-05T11:28:00Z">
        <w:r w:rsidR="00F77DA2" w:rsidDel="004D43D2">
          <w:delText>6</w:delText>
        </w:r>
        <w:r w:rsidR="00BA5874" w:rsidDel="004D43D2">
          <w:delText>.</w:delText>
        </w:r>
        <w:r w:rsidR="00F77DA2" w:rsidDel="004D43D2">
          <w:delText>9</w:delText>
        </w:r>
      </w:del>
      <w:del w:id="271" w:author="Chen Heller" w:date="2022-09-08T12:32:00Z">
        <w:r w:rsidR="00F77DA2" w:rsidDel="00727E11">
          <w:delText xml:space="preserve">, </w:delText>
        </w:r>
      </w:del>
      <w:del w:id="272" w:author="Chen Heller" w:date="2022-09-05T11:29:00Z">
        <w:r w:rsidR="00F77DA2" w:rsidDel="004D43D2">
          <w:delText>7</w:delText>
        </w:r>
        <w:r w:rsidR="00BA5874" w:rsidDel="004D43D2">
          <w:delText>.4</w:delText>
        </w:r>
      </w:del>
      <w:del w:id="273" w:author="Chen Heller" w:date="2022-09-08T12:32:00Z">
        <w:r w:rsidR="00F77DA2" w:rsidDel="00727E11">
          <w:delText>]</w:delText>
        </w:r>
      </w:del>
      <w:del w:id="274"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del w:id="275" w:author="Chen Heller" w:date="2022-09-08T12:32:00Z">
        <w:r w:rsidR="00514D48" w:rsidDel="00727E11">
          <w:delText>)</w:delText>
        </w:r>
      </w:del>
      <w:del w:id="276" w:author="Chen Heller" w:date="2022-09-08T12:33:00Z">
        <w:r w:rsidR="00F77DA2" w:rsidDel="00727E11">
          <w:delText>.</w:delText>
        </w:r>
        <w:r w:rsidR="00F93A2C" w:rsidRPr="00016678" w:rsidDel="00727E11">
          <w:delText xml:space="preserve"> </w:delText>
        </w:r>
      </w:del>
    </w:p>
    <w:p w14:paraId="5C9A9952" w14:textId="4DBB33DF" w:rsidR="002057FC" w:rsidRDefault="002057FC" w:rsidP="002057FC">
      <w:pPr>
        <w:pStyle w:val="Heading4"/>
        <w:bidi w:val="0"/>
      </w:pPr>
      <w:r>
        <w:t>Discussion</w:t>
      </w:r>
    </w:p>
    <w:p w14:paraId="4AEE0D15" w14:textId="3A40E9F3" w:rsidR="002E6192" w:rsidRDefault="00D908A0" w:rsidP="002E6192">
      <w:pPr>
        <w:pStyle w:val="NoSpacing"/>
        <w:bidi w:val="0"/>
        <w:rPr>
          <w:ins w:id="277" w:author="Chen Heller" w:date="2022-08-28T16:45:00Z"/>
        </w:rPr>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del w:id="278" w:author="Chen Heller" w:date="2022-09-10T09:08:00Z">
        <w:r w:rsidR="008F6CE0" w:rsidDel="00333DEB">
          <w:delText>our</w:delText>
        </w:r>
      </w:del>
      <w:ins w:id="279" w:author="Chen Heller" w:date="2022-09-10T09:08:00Z">
        <w:r w:rsidR="00333DEB">
          <w:t>my</w:t>
        </w:r>
      </w:ins>
      <w:r w:rsidR="008F6CE0">
        <w:t xml:space="preserve">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280" w:author="Chen Heller" w:date="2022-08-28T09:12:00Z">
        <w:r w:rsidR="000D2A7B" w:rsidDel="00E828D4">
          <w:delText>t</w:delText>
        </w:r>
        <w:r w:rsidR="00CA4735" w:rsidDel="00E828D4">
          <w:delText xml:space="preserve">his </w:delText>
        </w:r>
      </w:del>
      <w:ins w:id="281"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524352F6" w14:textId="5248762C" w:rsidR="002E6192" w:rsidRDefault="002E6192" w:rsidP="002E6192">
      <w:pPr>
        <w:pStyle w:val="NoSpacing"/>
        <w:bidi w:val="0"/>
        <w:rPr>
          <w:ins w:id="282" w:author="Chen Heller" w:date="2022-08-28T16:45:00Z"/>
        </w:rPr>
      </w:pPr>
    </w:p>
    <w:p w14:paraId="1A5CB4EB" w14:textId="77777777" w:rsidR="007C40F4" w:rsidRDefault="00B21DF2" w:rsidP="007C40F4">
      <w:pPr>
        <w:pStyle w:val="NoSpacing"/>
        <w:bidi w:val="0"/>
      </w:pPr>
      <w:del w:id="283"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D959F4B" w:rsidR="00A95B10" w:rsidRDefault="008E682E" w:rsidP="007C40F4">
      <w:pPr>
        <w:pStyle w:val="Heading3"/>
        <w:bidi w:val="0"/>
      </w:pPr>
      <w:r>
        <w:t xml:space="preserve">Pilot </w:t>
      </w:r>
      <w:r w:rsidR="00ED60E1">
        <w:t>Exp</w:t>
      </w:r>
      <w:r>
        <w:t>eriment</w:t>
      </w:r>
      <w:r w:rsidR="00ED60E1">
        <w:t xml:space="preserve"> 2</w:t>
      </w:r>
    </w:p>
    <w:p w14:paraId="43984158" w14:textId="0EB52F0E" w:rsidR="00B01E98" w:rsidRDefault="00B01E98" w:rsidP="00336D27">
      <w:pPr>
        <w:pStyle w:val="NoSpacing"/>
        <w:bidi w:val="0"/>
      </w:pPr>
      <w:r>
        <w:t xml:space="preserve">Given the results of Experiment 1, </w:t>
      </w:r>
      <w:del w:id="284" w:author="Chen Heller" w:date="2022-08-28T17:25:00Z">
        <w:r w:rsidDel="00422CDA">
          <w:delText>I tried to understand why the effect did not emerge and how to improve the paradigm so to increase the chances for finding an effect</w:delText>
        </w:r>
      </w:del>
      <w:ins w:id="285" w:author="Chen Heller" w:date="2022-08-28T17:25:00Z">
        <w:r w:rsidR="00422CDA">
          <w:t>an explanation is called for</w:t>
        </w:r>
      </w:ins>
      <w:ins w:id="286" w:author="Chen Heller" w:date="2022-08-28T17:26:00Z">
        <w:r w:rsidR="00422CDA">
          <w:t xml:space="preserve">, which </w:t>
        </w:r>
      </w:ins>
      <w:proofErr w:type="spellStart"/>
      <w:ins w:id="287" w:author="Chen Heller" w:date="2022-09-10T09:19:00Z">
        <w:r w:rsidR="007F0E1E">
          <w:t>calrifies</w:t>
        </w:r>
      </w:ins>
      <w:proofErr w:type="spellEnd"/>
      <w:ins w:id="288" w:author="Chen Heller" w:date="2022-08-28T17:26:00Z">
        <w:r w:rsidR="00422CDA">
          <w:t xml:space="preserve"> </w:t>
        </w:r>
      </w:ins>
      <w:ins w:id="289" w:author="Chen Heller" w:date="2022-08-28T17:25:00Z">
        <w:r w:rsidR="00422CDA">
          <w:t xml:space="preserve">why </w:t>
        </w:r>
      </w:ins>
      <w:ins w:id="290" w:author="Chen Heller" w:date="2022-08-28T17:26:00Z">
        <w:r w:rsidR="00422CDA">
          <w:t xml:space="preserve">a congruency effect did not emerge and how can the paradigm be improved </w:t>
        </w:r>
        <w:r w:rsidR="001D6512">
          <w:t>to promote it</w:t>
        </w:r>
      </w:ins>
      <w:r>
        <w:t xml:space="preserve">. A possible </w:t>
      </w:r>
      <w:del w:id="291" w:author="Chen Heller" w:date="2022-08-28T17:27:00Z">
        <w:r w:rsidDel="001D6512">
          <w:delText xml:space="preserve">reason </w:delText>
        </w:r>
      </w:del>
      <w:ins w:id="292" w:author="Chen Heller" w:date="2022-08-28T17:27:00Z">
        <w:r w:rsidR="001D6512">
          <w:t>expl</w:t>
        </w:r>
      </w:ins>
      <w:ins w:id="293" w:author="Chen Heller" w:date="2022-08-28T17:28:00Z">
        <w:r w:rsidR="001D6512">
          <w:t>a</w:t>
        </w:r>
      </w:ins>
      <w:ins w:id="294" w:author="Chen Heller" w:date="2022-08-28T17:27:00Z">
        <w:r w:rsidR="001D6512">
          <w:t xml:space="preserve">nation </w:t>
        </w:r>
      </w:ins>
      <w:r>
        <w:t xml:space="preserve">for the null result </w:t>
      </w:r>
      <w:ins w:id="295" w:author="Chen Heller" w:date="2022-08-28T17:27:00Z">
        <w:r w:rsidR="001D6512">
          <w:t xml:space="preserve">can be </w:t>
        </w:r>
      </w:ins>
      <w:ins w:id="296" w:author="Chen Heller" w:date="2022-08-29T15:39:00Z">
        <w:r w:rsidR="00036854">
          <w:t>given</w:t>
        </w:r>
      </w:ins>
      <w:ins w:id="297" w:author="Chen Heller" w:date="2022-08-28T17:27:00Z">
        <w:r w:rsidR="001D6512">
          <w:t xml:space="preserve"> using an evidence accumulation model as was done in [</w:t>
        </w:r>
        <w:commentRangeStart w:id="298"/>
        <w:commentRangeStart w:id="299"/>
        <w:r w:rsidR="001D6512">
          <w:t>ref</w:t>
        </w:r>
        <w:commentRangeEnd w:id="298"/>
        <w:r w:rsidR="001D6512">
          <w:rPr>
            <w:rStyle w:val="CommentReference"/>
          </w:rPr>
          <w:commentReference w:id="298"/>
        </w:r>
        <w:commentRangeEnd w:id="299"/>
        <w:r w:rsidR="001D6512">
          <w:rPr>
            <w:rStyle w:val="CommentReference"/>
          </w:rPr>
          <w:commentReference w:id="299"/>
        </w:r>
        <w:r w:rsidR="001D6512">
          <w:t xml:space="preserve">]. </w:t>
        </w:r>
      </w:ins>
      <w:ins w:id="300" w:author="Chen Heller" w:date="2022-08-28T17:32:00Z">
        <w:r w:rsidR="0012516F">
          <w:t>In t</w:t>
        </w:r>
      </w:ins>
      <w:ins w:id="301" w:author="Chen Heller" w:date="2022-08-28T17:28:00Z">
        <w:r w:rsidR="00350EBF">
          <w:t>his model</w:t>
        </w:r>
      </w:ins>
      <w:ins w:id="302" w:author="Chen Heller" w:date="2022-08-28T17:35:00Z">
        <w:r w:rsidR="00BB5672">
          <w:t>,</w:t>
        </w:r>
      </w:ins>
      <w:ins w:id="303" w:author="Chen Heller" w:date="2022-08-28T17:28:00Z">
        <w:r w:rsidR="00350EBF">
          <w:t xml:space="preserve"> </w:t>
        </w:r>
      </w:ins>
      <w:ins w:id="304" w:author="Chen Heller" w:date="2022-08-28T17:32:00Z">
        <w:r w:rsidR="0047776D">
          <w:t xml:space="preserve">which is used to model decision making processes, </w:t>
        </w:r>
      </w:ins>
      <w:ins w:id="305" w:author="Chen Heller" w:date="2022-08-28T17:33:00Z">
        <w:r w:rsidR="0047776D">
          <w:t>the presentation of a stimul</w:t>
        </w:r>
      </w:ins>
      <w:ins w:id="306" w:author="Chen Heller" w:date="2022-08-28T17:34:00Z">
        <w:r w:rsidR="002D19AE">
          <w:t>us</w:t>
        </w:r>
      </w:ins>
      <w:ins w:id="307" w:author="Chen Heller" w:date="2022-08-28T17:33:00Z">
        <w:r w:rsidR="0047776D">
          <w:t xml:space="preserve"> </w:t>
        </w:r>
      </w:ins>
      <w:ins w:id="308" w:author="Chen Heller" w:date="2022-08-28T17:34:00Z">
        <w:r w:rsidR="00C90608">
          <w:t xml:space="preserve">commences an </w:t>
        </w:r>
      </w:ins>
      <w:ins w:id="309" w:author="Chen Heller" w:date="2022-08-28T17:27:00Z">
        <w:r w:rsidR="001D6512">
          <w:t>evidence accumulat</w:t>
        </w:r>
      </w:ins>
      <w:ins w:id="310" w:author="Chen Heller" w:date="2022-08-28T17:35:00Z">
        <w:r w:rsidR="00F34BA1">
          <w:t>ion process</w:t>
        </w:r>
      </w:ins>
      <w:ins w:id="311" w:author="Chen Heller" w:date="2022-08-28T17:27:00Z">
        <w:r w:rsidR="001D6512">
          <w:t xml:space="preserve"> in favor of </w:t>
        </w:r>
      </w:ins>
      <w:ins w:id="312" w:author="Chen Heller" w:date="2022-09-08T14:21:00Z">
        <w:r w:rsidR="00520B5B">
          <w:t xml:space="preserve">the </w:t>
        </w:r>
      </w:ins>
      <w:ins w:id="313" w:author="Chen Heller" w:date="2022-08-28T17:27:00Z">
        <w:r w:rsidR="001D6512">
          <w:t xml:space="preserve">response </w:t>
        </w:r>
      </w:ins>
      <w:ins w:id="314" w:author="Chen Heller" w:date="2022-08-28T17:35:00Z">
        <w:r w:rsidR="00F34BA1">
          <w:t xml:space="preserve">that </w:t>
        </w:r>
      </w:ins>
      <w:ins w:id="315" w:author="Chen Heller" w:date="2022-08-28T17:34:00Z">
        <w:r w:rsidR="002D19AE">
          <w:t>correspond</w:t>
        </w:r>
      </w:ins>
      <w:ins w:id="316" w:author="Chen Heller" w:date="2022-08-28T17:35:00Z">
        <w:r w:rsidR="00F34BA1">
          <w:t>s</w:t>
        </w:r>
      </w:ins>
      <w:ins w:id="317" w:author="Chen Heller" w:date="2022-08-28T17:34:00Z">
        <w:r w:rsidR="002D19AE">
          <w:t xml:space="preserve"> to the </w:t>
        </w:r>
      </w:ins>
      <w:ins w:id="318" w:author="Chen Heller" w:date="2022-08-28T17:27:00Z">
        <w:r w:rsidR="001D6512">
          <w:t xml:space="preserve">stimulus. </w:t>
        </w:r>
      </w:ins>
      <w:ins w:id="319" w:author="Chen Heller" w:date="2022-09-08T14:22:00Z">
        <w:r w:rsidR="00956CA8">
          <w:t>E</w:t>
        </w:r>
      </w:ins>
      <w:ins w:id="320" w:author="Chen Heller" w:date="2022-08-28T17:27:00Z">
        <w:r w:rsidR="001D6512">
          <w:t xml:space="preserve">vidence </w:t>
        </w:r>
      </w:ins>
      <w:ins w:id="321" w:author="Chen Heller" w:date="2022-09-08T14:23:00Z">
        <w:r w:rsidR="00956CA8">
          <w:t>builds</w:t>
        </w:r>
      </w:ins>
      <w:ins w:id="322" w:author="Chen Heller" w:date="2022-09-08T14:22:00Z">
        <w:r w:rsidR="00956CA8">
          <w:t xml:space="preserve"> up </w:t>
        </w:r>
      </w:ins>
      <w:ins w:id="323" w:author="Chen Heller" w:date="2022-09-10T09:20:00Z">
        <w:r w:rsidR="007F0E1E">
          <w:t>to</w:t>
        </w:r>
      </w:ins>
      <w:ins w:id="324" w:author="Chen Heller" w:date="2022-09-08T14:22:00Z">
        <w:r w:rsidR="00956CA8">
          <w:t xml:space="preserve"> a</w:t>
        </w:r>
      </w:ins>
      <w:ins w:id="325" w:author="Chen Heller" w:date="2022-08-28T17:27:00Z">
        <w:r w:rsidR="001D6512">
          <w:t xml:space="preserve"> threshold</w:t>
        </w:r>
      </w:ins>
      <w:ins w:id="326" w:author="Chen Heller" w:date="2022-09-08T14:23:00Z">
        <w:r w:rsidR="00956CA8">
          <w:t xml:space="preserve">, </w:t>
        </w:r>
      </w:ins>
      <w:ins w:id="327" w:author="Chen Heller" w:date="2022-09-10T09:20:00Z">
        <w:r w:rsidR="00EF0DD5">
          <w:t xml:space="preserve">and once it is reached </w:t>
        </w:r>
      </w:ins>
      <w:ins w:id="328" w:author="Chen Heller" w:date="2022-08-28T17:36:00Z">
        <w:r w:rsidR="00C43686">
          <w:t xml:space="preserve">a </w:t>
        </w:r>
      </w:ins>
      <w:ins w:id="329" w:author="Chen Heller" w:date="2022-08-28T17:27:00Z">
        <w:r w:rsidR="001D6512">
          <w:t xml:space="preserve">decision is made. </w:t>
        </w:r>
      </w:ins>
      <w:ins w:id="330" w:author="Chen Heller" w:date="2022-08-28T17:38:00Z">
        <w:r w:rsidR="00941782">
          <w:lastRenderedPageBreak/>
          <w:t xml:space="preserve">If an opposing stimulus is presented </w:t>
        </w:r>
        <w:r w:rsidR="00A51F1D">
          <w:t>b</w:t>
        </w:r>
      </w:ins>
      <w:ins w:id="331" w:author="Chen Heller" w:date="2022-08-28T17:39:00Z">
        <w:r w:rsidR="00A51F1D">
          <w:t xml:space="preserve">efore the threshold is reached, </w:t>
        </w:r>
      </w:ins>
      <w:ins w:id="332" w:author="Chen Heller" w:date="2022-08-28T17:27:00Z">
        <w:r w:rsidR="001D6512">
          <w:t xml:space="preserve">evidence </w:t>
        </w:r>
      </w:ins>
      <w:ins w:id="333" w:author="Chen Heller" w:date="2022-08-28T17:38:00Z">
        <w:r w:rsidR="00A51F1D">
          <w:t xml:space="preserve">starts to accumulate </w:t>
        </w:r>
      </w:ins>
      <w:ins w:id="334" w:author="Chen Heller" w:date="2022-08-28T17:39:00Z">
        <w:r w:rsidR="00A51F1D">
          <w:t>in the opposite direction</w:t>
        </w:r>
        <w:r w:rsidR="00927717">
          <w:t xml:space="preserve">, and the </w:t>
        </w:r>
      </w:ins>
      <w:ins w:id="335" w:author="Chen Heller" w:date="2022-08-28T17:40:00Z">
        <w:r w:rsidR="00927717">
          <w:t xml:space="preserve">decision making </w:t>
        </w:r>
      </w:ins>
      <w:ins w:id="336" w:author="Chen Heller" w:date="2022-08-28T17:39:00Z">
        <w:r w:rsidR="00927717">
          <w:t>is delayed</w:t>
        </w:r>
      </w:ins>
      <w:ins w:id="337" w:author="Chen Heller" w:date="2022-08-28T17:27:00Z">
        <w:r w:rsidR="001D6512">
          <w:t xml:space="preserve">. </w:t>
        </w:r>
      </w:ins>
      <w:ins w:id="338" w:author="Chen Heller" w:date="2022-08-28T17:37:00Z">
        <w:r w:rsidR="00941782">
          <w:t>This is the case for incongruent trials in priming paradigm</w:t>
        </w:r>
      </w:ins>
      <w:ins w:id="339" w:author="Chen Heller" w:date="2022-09-08T14:24:00Z">
        <w:r w:rsidR="00572C24">
          <w:t>s</w:t>
        </w:r>
      </w:ins>
      <w:ins w:id="340" w:author="Chen Heller" w:date="2022-08-28T17:37:00Z">
        <w:r w:rsidR="00941782">
          <w:t xml:space="preserve">, where the prime </w:t>
        </w:r>
      </w:ins>
      <w:ins w:id="341" w:author="Chen Heller" w:date="2022-08-28T17:40:00Z">
        <w:r w:rsidR="00927717">
          <w:t xml:space="preserve">and </w:t>
        </w:r>
      </w:ins>
      <w:ins w:id="342" w:author="Chen Heller" w:date="2022-09-08T14:24:00Z">
        <w:r w:rsidR="004B004B">
          <w:t xml:space="preserve">the </w:t>
        </w:r>
      </w:ins>
      <w:ins w:id="343" w:author="Chen Heller" w:date="2022-08-28T17:40:00Z">
        <w:r w:rsidR="00927717">
          <w:t xml:space="preserve">target </w:t>
        </w:r>
      </w:ins>
      <w:ins w:id="344" w:author="Chen Heller" w:date="2022-09-08T14:24:00Z">
        <w:r w:rsidR="00572C24">
          <w:t xml:space="preserve">provide </w:t>
        </w:r>
      </w:ins>
      <w:ins w:id="345" w:author="Chen Heller" w:date="2022-08-28T17:38:00Z">
        <w:r w:rsidR="00941782">
          <w:t xml:space="preserve">contradictory </w:t>
        </w:r>
      </w:ins>
      <w:ins w:id="346" w:author="Chen Heller" w:date="2022-08-28T17:40:00Z">
        <w:r w:rsidR="00927717">
          <w:t>evidence</w:t>
        </w:r>
      </w:ins>
      <w:ins w:id="347" w:author="Chen Heller" w:date="2022-08-28T17:38:00Z">
        <w:r w:rsidR="00941782">
          <w:t xml:space="preserve">. </w:t>
        </w:r>
      </w:ins>
      <w:ins w:id="348" w:author="Chen Heller" w:date="2022-09-08T14:25:00Z">
        <w:r w:rsidR="004B004B">
          <w:t xml:space="preserve">The delayed </w:t>
        </w:r>
      </w:ins>
      <w:ins w:id="349" w:author="Chen Heller" w:date="2022-09-08T14:26:00Z">
        <w:r w:rsidR="004B004B">
          <w:t>crossing</w:t>
        </w:r>
      </w:ins>
      <w:ins w:id="350" w:author="Chen Heller" w:date="2022-09-08T14:25:00Z">
        <w:r w:rsidR="004B004B">
          <w:t xml:space="preserve"> of the threshold </w:t>
        </w:r>
      </w:ins>
      <w:ins w:id="351" w:author="Chen Heller" w:date="2022-08-28T17:40:00Z">
        <w:r w:rsidR="002D23B9">
          <w:t xml:space="preserve">explains </w:t>
        </w:r>
      </w:ins>
      <w:ins w:id="352" w:author="Chen Heller" w:date="2022-08-28T17:27:00Z">
        <w:r w:rsidR="001D6512">
          <w:t xml:space="preserve">why incongruent trials often yield longer response times </w:t>
        </w:r>
      </w:ins>
      <w:ins w:id="353" w:author="Chen Heller" w:date="2022-08-28T17:41:00Z">
        <w:r w:rsidR="002D23B9">
          <w:t xml:space="preserve">compared to congruent trials </w:t>
        </w:r>
      </w:ins>
      <w:ins w:id="354" w:author="Chen Heller" w:date="2022-08-28T17:27:00Z">
        <w:r w:rsidR="001D6512">
          <w:t xml:space="preserve">in priming paradigms </w:t>
        </w:r>
        <w:commentRangeStart w:id="355"/>
        <w:r w:rsidR="001D6512">
          <w:t>[ref to priming experiments?]</w:t>
        </w:r>
      </w:ins>
      <w:commentRangeEnd w:id="355"/>
      <w:ins w:id="356" w:author="Chen Heller" w:date="2022-09-08T14:25:00Z">
        <w:r w:rsidR="004B004B">
          <w:rPr>
            <w:rStyle w:val="CommentReference"/>
          </w:rPr>
          <w:commentReference w:id="355"/>
        </w:r>
      </w:ins>
      <w:ins w:id="357" w:author="Chen Heller" w:date="2022-08-28T17:27:00Z">
        <w:r w:rsidR="001D6512">
          <w:t xml:space="preserve">. </w:t>
        </w:r>
      </w:ins>
      <w:ins w:id="358" w:author="Chen Heller" w:date="2022-08-28T17:41:00Z">
        <w:r w:rsidR="002D23B9">
          <w:t>However</w:t>
        </w:r>
      </w:ins>
      <w:ins w:id="359" w:author="Chen Heller" w:date="2022-09-08T14:28:00Z">
        <w:r w:rsidR="00DD4ECB">
          <w:t>,</w:t>
        </w:r>
      </w:ins>
      <w:ins w:id="360" w:author="Chen Heller" w:date="2022-08-28T17:41:00Z">
        <w:r w:rsidR="002D23B9">
          <w:t xml:space="preserve"> </w:t>
        </w:r>
      </w:ins>
      <w:ins w:id="361" w:author="Chen Heller" w:date="2022-09-08T14:27:00Z">
        <w:r w:rsidR="002B3D75">
          <w:t xml:space="preserve">in my experiment </w:t>
        </w:r>
      </w:ins>
      <w:ins w:id="362" w:author="Chen Heller" w:date="2022-08-28T17:42:00Z">
        <w:r w:rsidR="00C07B4A">
          <w:t xml:space="preserve">the </w:t>
        </w:r>
      </w:ins>
      <w:ins w:id="363" w:author="Chen Heller" w:date="2022-08-28T17:27:00Z">
        <w:r w:rsidR="001D6512">
          <w:t xml:space="preserve">movement duration </w:t>
        </w:r>
      </w:ins>
      <w:ins w:id="364" w:author="Chen Heller" w:date="2022-09-08T14:27:00Z">
        <w:r w:rsidR="002B3D75">
          <w:t>was identical for both conditions. Consequently</w:t>
        </w:r>
      </w:ins>
      <w:ins w:id="365" w:author="Chen Heller" w:date="2022-09-08T14:28:00Z">
        <w:r w:rsidR="006F51CB">
          <w:t>,</w:t>
        </w:r>
      </w:ins>
      <w:ins w:id="366" w:author="Chen Heller" w:date="2022-09-08T14:27:00Z">
        <w:r w:rsidR="002B3D75">
          <w:t xml:space="preserve"> </w:t>
        </w:r>
      </w:ins>
      <w:ins w:id="367" w:author="Chen Heller" w:date="2022-08-28T17:27:00Z">
        <w:r w:rsidR="001D6512">
          <w:t xml:space="preserve">I </w:t>
        </w:r>
      </w:ins>
      <w:ins w:id="368" w:author="Chen Heller" w:date="2022-09-08T14:28:00Z">
        <w:r w:rsidR="002B3D75">
          <w:t xml:space="preserve">reasoned </w:t>
        </w:r>
      </w:ins>
      <w:ins w:id="369" w:author="Chen Heller" w:date="2022-08-28T17:42:00Z">
        <w:r w:rsidR="00C07B4A">
          <w:t xml:space="preserve">that </w:t>
        </w:r>
      </w:ins>
      <w:ins w:id="370" w:author="Chen Heller" w:date="2022-08-28T17:27:00Z">
        <w:r w:rsidR="001D6512">
          <w:t xml:space="preserve">the </w:t>
        </w:r>
      </w:ins>
      <w:ins w:id="371" w:author="Chen Heller" w:date="2022-09-08T14:28:00Z">
        <w:r w:rsidR="006F51CB">
          <w:t xml:space="preserve">decision is made </w:t>
        </w:r>
      </w:ins>
      <w:ins w:id="372" w:author="Chen Heller" w:date="2022-08-28T17:27:00Z">
        <w:r w:rsidR="001D6512">
          <w:t xml:space="preserve">before the movement </w:t>
        </w:r>
      </w:ins>
      <w:ins w:id="373" w:author="Chen Heller" w:date="2022-09-08T14:28:00Z">
        <w:r w:rsidR="006F51CB">
          <w:t xml:space="preserve">has </w:t>
        </w:r>
      </w:ins>
      <w:ins w:id="374" w:author="Chen Heller" w:date="2022-08-28T17:27:00Z">
        <w:r w:rsidR="001D6512">
          <w:t xml:space="preserve">started. This </w:t>
        </w:r>
      </w:ins>
      <w:ins w:id="375" w:author="Chen Heller" w:date="2022-09-08T14:28:00Z">
        <w:r w:rsidR="006F51CB">
          <w:t xml:space="preserve">notion </w:t>
        </w:r>
      </w:ins>
      <w:ins w:id="376" w:author="Chen Heller" w:date="2022-08-28T17:43:00Z">
        <w:r w:rsidR="001C2384">
          <w:t xml:space="preserve">was </w:t>
        </w:r>
      </w:ins>
      <w:ins w:id="377" w:author="Chen Heller" w:date="2022-08-28T17:27:00Z">
        <w:r w:rsidR="001D6512">
          <w:t>supported by the slightly longer reaction time in the incongruent condition</w:t>
        </w:r>
      </w:ins>
      <w:ins w:id="378" w:author="Chen Heller" w:date="2022-09-08T14:28:00Z">
        <w:r w:rsidR="006F51CB">
          <w:t>, sug</w:t>
        </w:r>
      </w:ins>
      <w:ins w:id="379" w:author="Chen Heller" w:date="2022-09-08T14:29:00Z">
        <w:r w:rsidR="006F51CB">
          <w:t xml:space="preserve">gesting that </w:t>
        </w:r>
      </w:ins>
      <w:ins w:id="380" w:author="Chen Heller" w:date="2022-08-28T17:27:00Z">
        <w:r w:rsidR="001D6512">
          <w:t>participants first reached their decision threshold and only then initiated their movement</w:t>
        </w:r>
      </w:ins>
      <w:ins w:id="381" w:author="Chen Heller" w:date="2022-09-08T14:29:00Z">
        <w:r w:rsidR="000402D6">
          <w:t>. As a result</w:t>
        </w:r>
      </w:ins>
      <w:ins w:id="382" w:author="Chen Heller" w:date="2022-09-10T09:21:00Z">
        <w:r w:rsidR="00EF0DD5">
          <w:t>,</w:t>
        </w:r>
      </w:ins>
      <w:ins w:id="383" w:author="Chen Heller" w:date="2022-09-08T14:29:00Z">
        <w:r w:rsidR="000402D6">
          <w:t xml:space="preserve"> </w:t>
        </w:r>
      </w:ins>
      <w:ins w:id="384" w:author="Chen Heller" w:date="2022-08-28T17:27:00Z">
        <w:r w:rsidR="001D6512">
          <w:t xml:space="preserve">the congruency effect </w:t>
        </w:r>
      </w:ins>
      <w:ins w:id="385" w:author="Chen Heller" w:date="2022-09-08T14:29:00Z">
        <w:r w:rsidR="000402D6">
          <w:t xml:space="preserve">was not </w:t>
        </w:r>
      </w:ins>
      <w:ins w:id="386" w:author="Chen Heller" w:date="2022-08-28T17:27:00Z">
        <w:r w:rsidR="001D6512">
          <w:t>expressed in the movement itself.</w:t>
        </w:r>
      </w:ins>
      <w:del w:id="387" w:author="Chen Heller" w:date="2022-08-28T17:27:00Z">
        <w:r w:rsidDel="001D6512">
          <w:delText xml:space="preserve">might be that the conflict between the prime and the target… </w:delText>
        </w:r>
      </w:del>
    </w:p>
    <w:p w14:paraId="06EA5D8B" w14:textId="33B02427" w:rsidR="002945D9" w:rsidRDefault="00372631" w:rsidP="005841D4">
      <w:pPr>
        <w:pStyle w:val="NoSpacing"/>
        <w:bidi w:val="0"/>
      </w:pPr>
      <w:del w:id="388" w:author="Chen Heller" w:date="2022-08-28T17:43:00Z">
        <w:r w:rsidDel="001C2384">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incongruent trials </w:delText>
        </w:r>
        <w:r w:rsidR="008872B1" w:rsidDel="001C2384">
          <w:delText xml:space="preserve">in experiment one implied this was not the case. </w:delText>
        </w:r>
      </w:del>
      <w:r w:rsidR="002945D9">
        <w:t>Therefor</w:t>
      </w:r>
      <w:r w:rsidR="0066358C">
        <w:t xml:space="preserve"> in experiment </w:t>
      </w:r>
      <w:del w:id="389" w:author="Chen Heller" w:date="2022-09-10T09:21:00Z">
        <w:r w:rsidR="00B01E98" w:rsidDel="001406C6">
          <w:rPr>
            <w:rFonts w:hint="cs"/>
            <w:rtl/>
          </w:rPr>
          <w:delText>2</w:delText>
        </w:r>
      </w:del>
      <w:ins w:id="390" w:author="Chen Heller" w:date="2022-09-10T09:21:00Z">
        <w:r w:rsidR="001406C6">
          <w:t>2</w:t>
        </w:r>
      </w:ins>
      <w:r w:rsidR="004D25AA">
        <w:t>,</w:t>
      </w:r>
      <w:r w:rsidR="0066358C">
        <w:t xml:space="preserve"> </w:t>
      </w:r>
      <w:del w:id="391" w:author="Chen Heller" w:date="2022-09-08T14:29:00Z">
        <w:r w:rsidR="00FA3257" w:rsidDel="00C02897">
          <w:delText>movement onset</w:delText>
        </w:r>
      </w:del>
      <w:ins w:id="392" w:author="Chen Heller" w:date="2022-09-08T14:29:00Z">
        <w:r w:rsidR="00C02897">
          <w:t>reaction time</w:t>
        </w:r>
      </w:ins>
      <w:r w:rsidR="00FA3257">
        <w:t xml:space="preserve">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63A7431F" w:rsidR="002B4328" w:rsidRDefault="002B4328" w:rsidP="000150E7">
      <w:pPr>
        <w:pStyle w:val="NoSpacing"/>
        <w:bidi w:val="0"/>
      </w:pPr>
      <w:r>
        <w:t xml:space="preserve">Since </w:t>
      </w:r>
      <w:r w:rsidR="000150E7">
        <w:t>quicker responses were required</w:t>
      </w:r>
      <w:r w:rsidR="00D0268C">
        <w:t>,</w:t>
      </w:r>
      <w:r w:rsidR="000150E7">
        <w:t xml:space="preserve"> </w:t>
      </w:r>
      <w:r>
        <w:t>a second training block</w:t>
      </w:r>
      <w:r w:rsidR="000150E7">
        <w:t xml:space="preserve"> was added</w:t>
      </w:r>
      <w:r w:rsidR="00B01E98">
        <w:t xml:space="preserve"> to make sure </w:t>
      </w:r>
      <w:del w:id="393" w:author="Chen Heller" w:date="2022-09-08T14:30:00Z">
        <w:r w:rsidR="00B01E98" w:rsidDel="001C003C">
          <w:delText xml:space="preserve">subjects </w:delText>
        </w:r>
      </w:del>
      <w:ins w:id="394" w:author="Chen Heller" w:date="2022-09-08T14:30:00Z">
        <w:r w:rsidR="001C003C">
          <w:t xml:space="preserve">participants </w:t>
        </w:r>
      </w:ins>
      <w:r w:rsidR="00B01E98">
        <w:t>learn to respond within the required time window</w:t>
      </w:r>
      <w:r w:rsidR="000150E7">
        <w:t xml:space="preserve">. </w:t>
      </w:r>
      <w:del w:id="395" w:author="Chen Heller" w:date="2022-09-08T14:30:00Z">
        <w:r w:rsidR="004B6630" w:rsidDel="00B1489D">
          <w:delText xml:space="preserve">The </w:delText>
        </w:r>
      </w:del>
      <w:ins w:id="396" w:author="Chen Heller" w:date="2022-09-08T14:30:00Z">
        <w:r w:rsidR="00B1489D">
          <w:t xml:space="preserve">I expected the </w:t>
        </w:r>
      </w:ins>
      <w:del w:id="397" w:author="Chen Heller" w:date="2022-08-28T17:47:00Z">
        <w:r w:rsidR="004B6630" w:rsidDel="0036328E">
          <w:delText xml:space="preserve">results </w:delText>
        </w:r>
      </w:del>
      <w:ins w:id="398" w:author="Chen Heller" w:date="2022-08-28T17:47:00Z">
        <w:r w:rsidR="0036328E">
          <w:t xml:space="preserve">movements </w:t>
        </w:r>
      </w:ins>
      <w:del w:id="399" w:author="Chen Heller" w:date="2022-09-08T14:30:00Z">
        <w:r w:rsidR="004B6630" w:rsidDel="00B1489D">
          <w:delText xml:space="preserve">were expected </w:delText>
        </w:r>
      </w:del>
      <w:r w:rsidR="004B6630">
        <w:t xml:space="preserve">to reflect a greater unconscious effect </w:t>
      </w:r>
      <w:r w:rsidR="0018258F">
        <w:t xml:space="preserve">than experiment </w:t>
      </w:r>
      <w:r w:rsidR="005A45EF">
        <w:t xml:space="preserve">1 </w:t>
      </w:r>
      <w:commentRangeStart w:id="400"/>
      <w:del w:id="401"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400"/>
        <w:r w:rsidR="005A45EF" w:rsidDel="0036328E">
          <w:rPr>
            <w:rStyle w:val="CommentReference"/>
          </w:rPr>
          <w:commentReference w:id="400"/>
        </w:r>
        <w:r w:rsidR="007D4D98" w:rsidDel="0036328E">
          <w:delText>.</w:delText>
        </w:r>
      </w:del>
      <w:ins w:id="402" w:author="Chen Heller" w:date="2022-08-28T17:46:00Z">
        <w:r w:rsidR="0036328E">
          <w:t>cons</w:t>
        </w:r>
      </w:ins>
      <w:ins w:id="403" w:author="Chen Heller" w:date="2022-08-28T17:47:00Z">
        <w:r w:rsidR="0036328E">
          <w:t xml:space="preserve">idering that participants will not </w:t>
        </w:r>
      </w:ins>
      <w:ins w:id="404" w:author="Chen Heller" w:date="2022-08-28T17:48:00Z">
        <w:r w:rsidR="002745C1">
          <w:t xml:space="preserve">have enough time </w:t>
        </w:r>
      </w:ins>
      <w:ins w:id="405" w:author="Chen Heller" w:date="2022-08-28T17:47:00Z">
        <w:r w:rsidR="0036328E">
          <w:t xml:space="preserve">to make </w:t>
        </w:r>
      </w:ins>
      <w:ins w:id="406" w:author="Chen Heller" w:date="2022-08-28T17:48:00Z">
        <w:r w:rsidR="002745C1">
          <w:t xml:space="preserve">a </w:t>
        </w:r>
      </w:ins>
      <w:ins w:id="407" w:author="Chen Heller" w:date="2022-08-28T17:47:00Z">
        <w:r w:rsidR="0036328E">
          <w:t>decision before starting their movement.</w:t>
        </w:r>
      </w:ins>
    </w:p>
    <w:p w14:paraId="19BBC9B1" w14:textId="77777777" w:rsidR="007429C1" w:rsidRPr="00BA41CF" w:rsidRDefault="007429C1" w:rsidP="007429C1">
      <w:pPr>
        <w:pStyle w:val="Heading4"/>
        <w:bidi w:val="0"/>
      </w:pPr>
      <w:r>
        <w:t>Methods</w:t>
      </w:r>
    </w:p>
    <w:p w14:paraId="54353DE0" w14:textId="77777777" w:rsidR="007429C1" w:rsidRDefault="007429C1" w:rsidP="007429C1">
      <w:pPr>
        <w:pStyle w:val="Heading5"/>
        <w:bidi w:val="0"/>
      </w:pPr>
      <w:r>
        <w:t>Participants</w:t>
      </w:r>
    </w:p>
    <w:p w14:paraId="1993AB85" w14:textId="78F16F92" w:rsidR="007429C1" w:rsidRPr="00422E34" w:rsidRDefault="0004324F" w:rsidP="00EF1C76">
      <w:pPr>
        <w:pStyle w:val="NoSpacing"/>
        <w:bidi w:val="0"/>
      </w:pPr>
      <w:del w:id="408" w:author="Chen Heller" w:date="2022-08-28T17:56:00Z">
        <w:r w:rsidDel="00566B31">
          <w:delText>15</w:delText>
        </w:r>
        <w:r w:rsidR="007429C1" w:rsidDel="00566B31">
          <w:delText xml:space="preserve"> </w:delText>
        </w:r>
      </w:del>
      <w:ins w:id="409" w:author="Chen Heller" w:date="2022-08-28T17:56:00Z">
        <w:r w:rsidR="00566B31">
          <w:t xml:space="preserve">9 </w:t>
        </w:r>
      </w:ins>
      <w:r w:rsidR="007429C1">
        <w:t>participants (</w:t>
      </w:r>
      <w:del w:id="410" w:author="Chen Heller" w:date="2022-08-28T17:58:00Z">
        <w:r w:rsidR="00BF2D47" w:rsidDel="00425C33">
          <w:delText>1</w:delText>
        </w:r>
        <w:r w:rsidR="00E674BB" w:rsidDel="00425C33">
          <w:delText>1</w:delText>
        </w:r>
        <w:r w:rsidR="006C2FEA" w:rsidDel="00425C33">
          <w:delText xml:space="preserve"> </w:delText>
        </w:r>
      </w:del>
      <w:ins w:id="411"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412" w:author="Chen Heller" w:date="2022-08-28T17:59:00Z">
        <w:r w:rsidR="009D2718" w:rsidDel="00D46145">
          <w:delText>24.78</w:delText>
        </w:r>
      </w:del>
      <w:ins w:id="413" w:author="Chen Heller" w:date="2022-08-28T17:59:00Z">
        <w:r w:rsidR="00D46145">
          <w:t>23.66</w:t>
        </w:r>
      </w:ins>
      <w:r w:rsidR="007429C1">
        <w:t>, SD=</w:t>
      </w:r>
      <w:del w:id="414" w:author="Chen Heller" w:date="2022-08-28T18:01:00Z">
        <w:r w:rsidR="009D2718" w:rsidDel="008476D5">
          <w:delText>3.68</w:delText>
        </w:r>
      </w:del>
      <w:ins w:id="415"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416"/>
      <w:commentRangeStart w:id="417"/>
      <w:r w:rsidR="0092550B">
        <w:t xml:space="preserve"> </w:t>
      </w:r>
      <w:commentRangeEnd w:id="416"/>
      <w:r w:rsidR="00690952">
        <w:rPr>
          <w:rStyle w:val="CommentReference"/>
        </w:rPr>
        <w:commentReference w:id="416"/>
      </w:r>
      <w:commentRangeEnd w:id="417"/>
      <w:r w:rsidR="007D3BA7">
        <w:rPr>
          <w:rStyle w:val="CommentReference"/>
        </w:rPr>
        <w:commentReference w:id="417"/>
      </w:r>
      <w:ins w:id="418"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419"/>
      <w:commentRangeStart w:id="420"/>
      <w:r w:rsidR="00690952">
        <w:t>An</w:t>
      </w:r>
      <w:ins w:id="421" w:author="Chen Heller" w:date="2022-08-28T18:02:00Z">
        <w:r w:rsidR="00026CD9">
          <w:t>other</w:t>
        </w:r>
      </w:ins>
      <w:del w:id="422" w:author="Chen Heller" w:date="2022-08-28T18:02:00Z">
        <w:r w:rsidR="00690952" w:rsidDel="00026CD9">
          <w:delText xml:space="preserve"> additional</w:delText>
        </w:r>
      </w:del>
      <w:r w:rsidR="00341933">
        <w:t xml:space="preserve"> participant was excluded because the experiment crashed during her session.</w:t>
      </w:r>
      <w:commentRangeEnd w:id="419"/>
      <w:r w:rsidR="00CA2666">
        <w:rPr>
          <w:rStyle w:val="CommentReference"/>
        </w:rPr>
        <w:commentReference w:id="419"/>
      </w:r>
      <w:commentRangeEnd w:id="420"/>
      <w:r w:rsidR="002953E3">
        <w:rPr>
          <w:rStyle w:val="CommentReference"/>
        </w:rPr>
        <w:commentReference w:id="420"/>
      </w:r>
    </w:p>
    <w:p w14:paraId="60E487BC" w14:textId="619314E1" w:rsidR="007429C1" w:rsidRDefault="007429C1" w:rsidP="00CA2666">
      <w:pPr>
        <w:pStyle w:val="Heading5"/>
        <w:bidi w:val="0"/>
      </w:pPr>
      <w:r>
        <w:t>Stimuli</w:t>
      </w:r>
      <w:r w:rsidR="00CA2666">
        <w:t xml:space="preserve">, </w:t>
      </w:r>
      <w:r>
        <w:t>Apparatus</w:t>
      </w:r>
      <w:r w:rsidR="00CA2666">
        <w:t xml:space="preserve"> and </w:t>
      </w:r>
    </w:p>
    <w:p w14:paraId="1B9FB235" w14:textId="77777777" w:rsidR="007429C1" w:rsidRDefault="007429C1" w:rsidP="007429C1">
      <w:pPr>
        <w:pStyle w:val="Heading5"/>
        <w:bidi w:val="0"/>
      </w:pPr>
      <w:r>
        <w:t>Procedure</w:t>
      </w:r>
    </w:p>
    <w:p w14:paraId="6A37064A" w14:textId="36DF42DA" w:rsidR="007429C1" w:rsidDel="00C17949" w:rsidRDefault="00CA2666" w:rsidP="00C17949">
      <w:pPr>
        <w:pStyle w:val="NoSpacing"/>
        <w:bidi w:val="0"/>
        <w:rPr>
          <w:del w:id="423" w:author="Chen Heller" w:date="2022-08-29T08:42:00Z"/>
        </w:rPr>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C17949">
      <w:pPr>
        <w:pStyle w:val="NoSpacing"/>
        <w:bidi w:val="0"/>
        <w:rPr>
          <w:del w:id="424" w:author="Chen Heller" w:date="2022-08-29T08:42:00Z"/>
        </w:rPr>
      </w:pPr>
      <w:del w:id="425" w:author="Chen Heller" w:date="2022-08-29T08:42:00Z">
        <w:r w:rsidRPr="00AA03E9" w:rsidDel="00C1794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C17949">
      <w:pPr>
        <w:pStyle w:val="NoSpacing"/>
        <w:bidi w:val="0"/>
      </w:pPr>
      <w:commentRangeStart w:id="426"/>
      <w:del w:id="427"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426"/>
        <w:r w:rsidR="00D44019" w:rsidDel="00C17949">
          <w:rPr>
            <w:rStyle w:val="CommentReference"/>
          </w:rPr>
          <w:commentReference w:id="426"/>
        </w:r>
      </w:del>
    </w:p>
    <w:p w14:paraId="676EA161" w14:textId="77777777" w:rsidR="00D826D9" w:rsidRDefault="00D826D9" w:rsidP="00D826D9">
      <w:pPr>
        <w:pStyle w:val="Heading5"/>
        <w:bidi w:val="0"/>
      </w:pPr>
      <w:r>
        <w:t>Exclusion criteria</w:t>
      </w:r>
    </w:p>
    <w:p w14:paraId="1A31F715" w14:textId="77777777" w:rsidR="00D826D9" w:rsidRPr="004B4B7B" w:rsidRDefault="00D826D9" w:rsidP="00D826D9">
      <w:pPr>
        <w:pStyle w:val="NoSpacing"/>
        <w:bidi w:val="0"/>
        <w:rPr>
          <w:rtl/>
        </w:rPr>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77777777" w:rsidR="00D826D9" w:rsidRDefault="00D826D9" w:rsidP="00D826D9">
      <w:pPr>
        <w:pStyle w:val="Heading4"/>
        <w:bidi w:val="0"/>
      </w:pPr>
      <w:r>
        <w:t>Results</w:t>
      </w:r>
    </w:p>
    <w:p w14:paraId="437897F0" w14:textId="7B8D682D" w:rsidR="000E54E1" w:rsidRDefault="00BA4221" w:rsidP="00D826D9">
      <w:pPr>
        <w:pStyle w:val="NoSpacing"/>
        <w:bidi w:val="0"/>
        <w:rPr>
          <w:ins w:id="428" w:author="Chen Heller" w:date="2022-09-04T17:53:00Z"/>
        </w:rPr>
      </w:pPr>
      <w:ins w:id="429" w:author="Chen Heller" w:date="2022-08-30T16:32:00Z">
        <w:r>
          <w:t xml:space="preserve">Prime visibility: overall, </w:t>
        </w:r>
      </w:ins>
      <w:ins w:id="430" w:author="Chen Heller" w:date="2022-09-07T16:27:00Z">
        <w:r w:rsidR="003F2C2D">
          <w:t>81.63</w:t>
        </w:r>
      </w:ins>
      <w:ins w:id="431" w:author="Chen Heller" w:date="2022-08-30T16:32:00Z">
        <w:r>
          <w:t xml:space="preserve">% of the trials were rated as visibility 1, </w:t>
        </w:r>
      </w:ins>
      <w:ins w:id="432" w:author="Chen Heller" w:date="2022-09-07T16:27:00Z">
        <w:r w:rsidR="003F2C2D">
          <w:t>16.07</w:t>
        </w:r>
      </w:ins>
      <w:ins w:id="433" w:author="Chen Heller" w:date="2022-08-30T16:32:00Z">
        <w:r>
          <w:t xml:space="preserve">% as visibility 2, </w:t>
        </w:r>
      </w:ins>
      <w:ins w:id="434" w:author="Chen Heller" w:date="2022-09-07T16:28:00Z">
        <w:r w:rsidR="003F2C2D">
          <w:t>1.83</w:t>
        </w:r>
      </w:ins>
      <w:ins w:id="435" w:author="Chen Heller" w:date="2022-08-30T16:32:00Z">
        <w:r>
          <w:t xml:space="preserve">% as visibility 3 and </w:t>
        </w:r>
      </w:ins>
      <w:ins w:id="436" w:author="Chen Heller" w:date="2022-08-31T12:28:00Z">
        <w:r w:rsidR="00E65DB2">
          <w:t>0.</w:t>
        </w:r>
      </w:ins>
      <w:ins w:id="437" w:author="Chen Heller" w:date="2022-09-07T16:28:00Z">
        <w:r w:rsidR="003F2C2D">
          <w:t>46</w:t>
        </w:r>
      </w:ins>
      <w:ins w:id="438" w:author="Chen Heller" w:date="2022-08-30T16:32:00Z">
        <w:r>
          <w:t xml:space="preserve">% as visibility 4. </w:t>
        </w:r>
      </w:ins>
      <w:r w:rsidR="00D826D9">
        <w:t>When participants rated the prime as invisible, they were not better than chance at recognizing it, M = 50.2</w:t>
      </w:r>
      <w:ins w:id="439" w:author="Chen Heller" w:date="2022-09-07T16:35:00Z">
        <w:r w:rsidR="00D23156">
          <w:t>6</w:t>
        </w:r>
      </w:ins>
      <w:r w:rsidR="00D826D9">
        <w:t xml:space="preserve">%, SD = 2.57, </w:t>
      </w:r>
      <w:proofErr w:type="gramStart"/>
      <w:r w:rsidR="00D826D9">
        <w:t>t</w:t>
      </w:r>
      <w:r w:rsidR="00D826D9" w:rsidRPr="00B93651">
        <w:rPr>
          <w:rPrChange w:id="440" w:author="Chen Heller" w:date="2022-08-30T13:47:00Z">
            <w:rPr>
              <w:vertAlign w:val="subscript"/>
            </w:rPr>
          </w:rPrChange>
        </w:rPr>
        <w:t>(</w:t>
      </w:r>
      <w:proofErr w:type="gramEnd"/>
      <w:r w:rsidR="00D826D9" w:rsidRPr="00B93651">
        <w:rPr>
          <w:rPrChange w:id="441" w:author="Chen Heller" w:date="2022-08-30T13:47:00Z">
            <w:rPr>
              <w:vertAlign w:val="subscript"/>
            </w:rPr>
          </w:rPrChange>
        </w:rPr>
        <w:t>8)</w:t>
      </w:r>
      <w:r w:rsidR="00D826D9">
        <w:t xml:space="preserve"> = 0.30, p = 0.77</w:t>
      </w:r>
      <w:ins w:id="442" w:author="Chen Heller" w:date="2022-09-07T16:36:00Z">
        <w:r w:rsidR="00D23156">
          <w:t>0</w:t>
        </w:r>
      </w:ins>
      <w:r w:rsidR="00D826D9">
        <w:t>, 95% CI = [48.27, 52.24].</w:t>
      </w:r>
      <w:ins w:id="443" w:author="Chen Heller" w:date="2022-09-05T14:32:00Z">
        <w:r w:rsidR="008116EA" w:rsidRPr="008116EA">
          <w:t xml:space="preserve"> </w:t>
        </w:r>
        <w:r w:rsidR="008116EA">
          <w:t xml:space="preserve">Thus, both the subjective and the objective measures </w:t>
        </w:r>
      </w:ins>
      <w:ins w:id="444" w:author="Chen Heller" w:date="2022-09-08T14:37:00Z">
        <w:r w:rsidR="008979D8">
          <w:t>suggest</w:t>
        </w:r>
      </w:ins>
      <w:ins w:id="445" w:author="Chen Heller" w:date="2022-09-05T14:32:00Z">
        <w:r w:rsidR="008116EA">
          <w:t xml:space="preserve"> that masking was effective in rendering the stimuli invisible.</w:t>
        </w:r>
      </w:ins>
      <w:del w:id="446" w:author="Chen Heller" w:date="2022-09-04T17:53:00Z">
        <w:r w:rsidR="00D826D9" w:rsidDel="000E54E1">
          <w:delText xml:space="preserve"> </w:delText>
        </w:r>
      </w:del>
    </w:p>
    <w:p w14:paraId="0AC93D04" w14:textId="2853D698" w:rsidR="00D826D9" w:rsidRDefault="000E54E1" w:rsidP="000E54E1">
      <w:pPr>
        <w:pStyle w:val="NoSpacing"/>
        <w:bidi w:val="0"/>
        <w:rPr>
          <w:ins w:id="447" w:author="Chen Heller" w:date="2022-09-08T14:43:00Z"/>
        </w:rPr>
      </w:pPr>
      <w:ins w:id="448" w:author="Chen Heller" w:date="2022-09-04T17:53:00Z">
        <w:r>
          <w:t xml:space="preserve">Congruency effect: </w:t>
        </w:r>
      </w:ins>
      <w:ins w:id="449" w:author="Chen Heller" w:date="2022-09-08T14:37:00Z">
        <w:r w:rsidR="008979D8">
          <w:t xml:space="preserve">Multiple comparisons correction was </w:t>
        </w:r>
      </w:ins>
      <w:proofErr w:type="gramStart"/>
      <w:ins w:id="450" w:author="Chen Heller" w:date="2022-09-08T15:13:00Z">
        <w:r w:rsidR="00F97E82">
          <w:t>similar to</w:t>
        </w:r>
        <w:proofErr w:type="gramEnd"/>
        <w:r w:rsidR="00F97E82">
          <w:t xml:space="preserve"> Exp 1.</w:t>
        </w:r>
      </w:ins>
      <w:ins w:id="451" w:author="Chen Heller" w:date="2022-09-08T15:14:00Z">
        <w:r w:rsidR="00F63B44">
          <w:t>,</w:t>
        </w:r>
      </w:ins>
      <w:ins w:id="452" w:author="Chen Heller" w:date="2022-09-08T15:13:00Z">
        <w:r w:rsidR="00F97E82">
          <w:t xml:space="preserve"> except for the tree structure </w:t>
        </w:r>
      </w:ins>
      <w:ins w:id="453" w:author="Chen Heller" w:date="2022-09-08T15:14:00Z">
        <w:r w:rsidR="00F63B44">
          <w:t xml:space="preserve">here </w:t>
        </w:r>
      </w:ins>
      <w:ins w:id="454" w:author="Chen Heller" w:date="2022-09-08T15:13:00Z">
        <w:r w:rsidR="00F97E82">
          <w:t>that separated the confirmatory reach area analysis from t</w:t>
        </w:r>
      </w:ins>
      <w:ins w:id="455" w:author="Chen Heller" w:date="2022-09-08T15:14:00Z">
        <w:r w:rsidR="00F97E82">
          <w:t>he rest of the exploratory variables</w:t>
        </w:r>
      </w:ins>
      <w:ins w:id="456" w:author="Chen Heller" w:date="2022-09-08T14:37:00Z">
        <w:r w:rsidR="008979D8">
          <w:t>.</w:t>
        </w:r>
      </w:ins>
      <w:ins w:id="457" w:author="Chen Heller" w:date="2022-09-04T17:53:00Z">
        <w:r>
          <w:t xml:space="preserve"> </w:t>
        </w:r>
      </w:ins>
      <w:ins w:id="458" w:author="Chen Heller" w:date="2022-09-05T11:13:00Z">
        <w:r w:rsidR="0038592D">
          <w:t xml:space="preserve">A permutation test was used </w:t>
        </w:r>
        <w:r w:rsidR="0038592D">
          <w:lastRenderedPageBreak/>
          <w:t>t</w:t>
        </w:r>
      </w:ins>
      <w:ins w:id="459" w:author="Chen Heller" w:date="2022-09-05T11:12:00Z">
        <w:r w:rsidR="006F18CB">
          <w:t xml:space="preserve">o correct for a violation of normality in traveled distance, </w:t>
        </w:r>
      </w:ins>
      <w:ins w:id="460" w:author="Chen Heller" w:date="2022-09-05T11:13:00Z">
        <w:r w:rsidR="006F18CB">
          <w:t>frequency of COM, reaction time, movement duration and reach area</w:t>
        </w:r>
      </w:ins>
      <w:ins w:id="461" w:author="Chen Heller" w:date="2022-09-05T11:14:00Z">
        <w:r w:rsidR="0038592D">
          <w:t>.</w:t>
        </w:r>
      </w:ins>
      <w:ins w:id="462" w:author="Chen Heller" w:date="2022-09-05T11:12:00Z">
        <w:r w:rsidR="006F18CB">
          <w:t xml:space="preserve"> </w:t>
        </w:r>
      </w:ins>
      <w:proofErr w:type="gramStart"/>
      <w:r w:rsidR="00D826D9">
        <w:t>Similarly</w:t>
      </w:r>
      <w:proofErr w:type="gramEnd"/>
      <w:r w:rsidR="00D826D9">
        <w:t xml:space="preserve"> to experiment one a congruency effect was not reflected in</w:t>
      </w:r>
      <w:ins w:id="463" w:author="Chen Heller" w:date="2022-09-08T14:43:00Z">
        <w:r w:rsidR="00AE66BB">
          <w:t xml:space="preserve"> any of the depe</w:t>
        </w:r>
      </w:ins>
      <w:ins w:id="464" w:author="Chen Heller" w:date="2022-09-08T14:44:00Z">
        <w:r w:rsidR="00AE66BB">
          <w:t>ndent variables.</w:t>
        </w:r>
      </w:ins>
      <w:r w:rsidR="00D826D9">
        <w:t xml:space="preserve"> </w:t>
      </w:r>
      <w:ins w:id="465" w:author="Chen Heller" w:date="2022-09-08T14:45:00Z">
        <w:r w:rsidR="00AB3D73">
          <w:t xml:space="preserve">Null results were obtained for </w:t>
        </w:r>
      </w:ins>
      <w:r w:rsidR="00D826D9">
        <w:t>the traveled distance (</w:t>
      </w:r>
      <w:proofErr w:type="spellStart"/>
      <w:r w:rsidR="00A92D4E">
        <w:t>M</w:t>
      </w:r>
      <w:r w:rsidR="00A92D4E">
        <w:rPr>
          <w:vertAlign w:val="subscript"/>
        </w:rPr>
        <w:t>con</w:t>
      </w:r>
      <w:proofErr w:type="spellEnd"/>
      <w:r w:rsidR="00A92D4E">
        <w:t xml:space="preserve"> = </w:t>
      </w:r>
      <w:del w:id="466" w:author="Chen Heller" w:date="2022-09-07T16:37:00Z">
        <w:r w:rsidR="00B83F72" w:rsidDel="00461724">
          <w:delText>1.01</w:delText>
        </w:r>
      </w:del>
      <w:ins w:id="467" w:author="Chen Heller" w:date="2022-09-07T16:37:00Z">
        <w:r w:rsidR="00461724">
          <w:t>37.20</w:t>
        </w:r>
      </w:ins>
      <w:r w:rsidR="00A92D4E">
        <w:t xml:space="preserve">, </w:t>
      </w:r>
      <w:proofErr w:type="spellStart"/>
      <w:r w:rsidR="00A92D4E">
        <w:t>SD</w:t>
      </w:r>
      <w:r w:rsidR="00A92D4E">
        <w:rPr>
          <w:vertAlign w:val="subscript"/>
        </w:rPr>
        <w:t>con</w:t>
      </w:r>
      <w:proofErr w:type="spellEnd"/>
      <w:r w:rsidR="00A92D4E">
        <w:t xml:space="preserve"> = </w:t>
      </w:r>
      <w:del w:id="468" w:author="Chen Heller" w:date="2022-09-07T16:37:00Z">
        <w:r w:rsidR="00B83F72" w:rsidDel="00461724">
          <w:delText>0.004</w:delText>
        </w:r>
      </w:del>
      <w:ins w:id="469" w:author="Chen Heller" w:date="2022-09-07T16:37:00Z">
        <w:r w:rsidR="00461724">
          <w:t>1.09</w:t>
        </w:r>
      </w:ins>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del w:id="470" w:author="Chen Heller" w:date="2022-09-07T16:37:00Z">
        <w:r w:rsidR="00B83F72" w:rsidDel="00461724">
          <w:delText>1.02</w:delText>
        </w:r>
      </w:del>
      <w:ins w:id="471" w:author="Chen Heller" w:date="2022-09-07T16:37:00Z">
        <w:r w:rsidR="00461724">
          <w:t>37.67</w:t>
        </w:r>
      </w:ins>
      <w:r w:rsidR="00A92D4E">
        <w:t xml:space="preserve">, </w:t>
      </w:r>
      <w:proofErr w:type="spellStart"/>
      <w:r w:rsidR="00A92D4E">
        <w:t>SD</w:t>
      </w:r>
      <w:r w:rsidR="00A92D4E">
        <w:rPr>
          <w:vertAlign w:val="subscript"/>
        </w:rPr>
        <w:t>incon</w:t>
      </w:r>
      <w:proofErr w:type="spellEnd"/>
      <w:r w:rsidR="00A92D4E">
        <w:t xml:space="preserve"> = </w:t>
      </w:r>
      <w:del w:id="472" w:author="Chen Heller" w:date="2022-09-07T16:37:00Z">
        <w:r w:rsidR="00B83F72" w:rsidDel="00461724">
          <w:delText>0.004</w:delText>
        </w:r>
      </w:del>
      <w:ins w:id="473" w:author="Chen Heller" w:date="2022-09-07T16:37:00Z">
        <w:r w:rsidR="00461724">
          <w:t>1.17</w:t>
        </w:r>
      </w:ins>
      <w:r w:rsidR="00A92D4E">
        <w:t xml:space="preserve">, </w:t>
      </w:r>
      <w:del w:id="474" w:author="Chen Heller" w:date="2022-09-07T16:37:00Z">
        <w:r w:rsidR="00D826D9" w:rsidDel="00461724">
          <w:delText>t</w:delText>
        </w:r>
      </w:del>
      <w:del w:id="475" w:author="Chen Heller" w:date="2022-08-30T13:47:00Z">
        <w:r w:rsidR="00D826D9" w:rsidRPr="00FF0854" w:rsidDel="00F32184">
          <w:rPr>
            <w:vertAlign w:val="subscript"/>
          </w:rPr>
          <w:delText>(8)</w:delText>
        </w:r>
      </w:del>
      <w:del w:id="476" w:author="Chen Heller" w:date="2022-09-07T16:37:00Z">
        <w:r w:rsidR="00D826D9" w:rsidDel="00461724">
          <w:delText xml:space="preserve"> = -0.83, </w:delText>
        </w:r>
      </w:del>
      <w:r w:rsidR="00D826D9">
        <w:t>p = 0.</w:t>
      </w:r>
      <w:del w:id="477" w:author="Chen Heller" w:date="2022-09-05T11:14:00Z">
        <w:r w:rsidR="00D826D9" w:rsidDel="00EF6FDF">
          <w:delText>42</w:delText>
        </w:r>
      </w:del>
      <w:ins w:id="478" w:author="Chen Heller" w:date="2022-09-08T10:45:00Z">
        <w:r w:rsidR="009120F3">
          <w:t>536</w:t>
        </w:r>
      </w:ins>
      <w:r w:rsidR="00D826D9">
        <w:t>, 95% CI [-</w:t>
      </w:r>
      <w:del w:id="479" w:author="Chen Heller" w:date="2022-09-07T16:38:00Z">
        <w:r w:rsidR="00D826D9" w:rsidDel="00EA3A38">
          <w:delText>0.</w:delText>
        </w:r>
      </w:del>
      <w:del w:id="480" w:author="Chen Heller" w:date="2022-09-05T11:15:00Z">
        <w:r w:rsidR="00D826D9" w:rsidDel="00EF6FDF">
          <w:delText>008</w:delText>
        </w:r>
      </w:del>
      <w:ins w:id="481" w:author="Chen Heller" w:date="2022-09-07T16:38:00Z">
        <w:r w:rsidR="00EA3A38">
          <w:t>1.17</w:t>
        </w:r>
      </w:ins>
      <w:r w:rsidR="00D826D9">
        <w:t>, 0.</w:t>
      </w:r>
      <w:del w:id="482" w:author="Chen Heller" w:date="2022-09-05T11:15:00Z">
        <w:r w:rsidR="00D826D9" w:rsidDel="00EF6FDF">
          <w:delText>003</w:delText>
        </w:r>
      </w:del>
      <w:ins w:id="483" w:author="Chen Heller" w:date="2022-09-07T16:38:00Z">
        <w:r w:rsidR="00EA3A38">
          <w:t>23</w:t>
        </w:r>
      </w:ins>
      <w:r w:rsidR="00D826D9">
        <w:t>]), frequency of COM (</w:t>
      </w:r>
      <w:proofErr w:type="spellStart"/>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w:t>
      </w:r>
      <w:del w:id="484" w:author="Chen Heller" w:date="2022-09-07T16:39:00Z">
        <w:r w:rsidR="006E42FF" w:rsidDel="001E3689">
          <w:delText xml:space="preserve">, </w:delText>
        </w:r>
        <w:r w:rsidR="00D826D9" w:rsidDel="001E3689">
          <w:delText>t</w:delText>
        </w:r>
      </w:del>
      <w:del w:id="485" w:author="Chen Heller" w:date="2022-08-30T13:47:00Z">
        <w:r w:rsidR="00D826D9" w:rsidRPr="00FF0854" w:rsidDel="00F32184">
          <w:rPr>
            <w:vertAlign w:val="subscript"/>
          </w:rPr>
          <w:delText>(8)</w:delText>
        </w:r>
      </w:del>
      <w:del w:id="486" w:author="Chen Heller" w:date="2022-09-07T16:39:00Z">
        <w:r w:rsidR="00D826D9" w:rsidDel="001E3689">
          <w:delText xml:space="preserve"> = -0.4</w:delText>
        </w:r>
      </w:del>
      <w:r w:rsidR="00D826D9">
        <w:t>, p = 0.</w:t>
      </w:r>
      <w:del w:id="487" w:author="Chen Heller" w:date="2022-09-05T11:15:00Z">
        <w:r w:rsidR="00D826D9" w:rsidDel="00EF6FDF">
          <w:delText>69</w:delText>
        </w:r>
      </w:del>
      <w:ins w:id="488" w:author="Chen Heller" w:date="2022-09-05T11:15:00Z">
        <w:r w:rsidR="00EF6FDF">
          <w:t>781</w:t>
        </w:r>
      </w:ins>
      <w:r w:rsidR="00D826D9">
        <w:t>, 95% CI [-0.</w:t>
      </w:r>
      <w:del w:id="489" w:author="Chen Heller" w:date="2022-09-05T11:16:00Z">
        <w:r w:rsidR="00D826D9" w:rsidDel="007810DC">
          <w:delText>11</w:delText>
        </w:r>
      </w:del>
      <w:ins w:id="490" w:author="Chen Heller" w:date="2022-09-05T11:16:00Z">
        <w:r w:rsidR="007810DC">
          <w:t>08</w:t>
        </w:r>
      </w:ins>
      <w:r w:rsidR="00D826D9">
        <w:t>, 0.</w:t>
      </w:r>
      <w:del w:id="491" w:author="Chen Heller" w:date="2022-09-05T11:16:00Z">
        <w:r w:rsidR="00D826D9" w:rsidDel="007810DC">
          <w:delText>07</w:delText>
        </w:r>
      </w:del>
      <w:ins w:id="492" w:author="Chen Heller" w:date="2022-09-05T11:16:00Z">
        <w:r w:rsidR="007810DC">
          <w:t>05</w:t>
        </w:r>
      </w:ins>
      <w:r w:rsidR="00D826D9">
        <w:t>]), reaction time (</w:t>
      </w:r>
      <w:proofErr w:type="spellStart"/>
      <w:r w:rsidR="006E42FF">
        <w:t>M</w:t>
      </w:r>
      <w:r w:rsidR="006E42FF">
        <w:rPr>
          <w:vertAlign w:val="subscript"/>
        </w:rPr>
        <w:t>con</w:t>
      </w:r>
      <w:proofErr w:type="spellEnd"/>
      <w:r w:rsidR="006E42FF">
        <w:t xml:space="preserve"> = 140.4</w:t>
      </w:r>
      <w:ins w:id="493" w:author="Chen Heller" w:date="2022-09-07T16:40:00Z">
        <w:r w:rsidR="00A330B5">
          <w:t>4</w:t>
        </w:r>
      </w:ins>
      <w:r w:rsidR="006E42FF">
        <w:t xml:space="preserve">ms, </w:t>
      </w:r>
      <w:proofErr w:type="spellStart"/>
      <w:r w:rsidR="006E42FF">
        <w:t>SD</w:t>
      </w:r>
      <w:r w:rsidR="006E42FF">
        <w:rPr>
          <w:vertAlign w:val="subscript"/>
        </w:rPr>
        <w:t>con</w:t>
      </w:r>
      <w:proofErr w:type="spellEnd"/>
      <w:r w:rsidR="006E42FF">
        <w:t xml:space="preserve"> = 34.2</w:t>
      </w:r>
      <w:ins w:id="494" w:author="Chen Heller" w:date="2022-09-07T16:40:00Z">
        <w:r w:rsidR="00A330B5">
          <w:t>3</w:t>
        </w:r>
      </w:ins>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r w:rsidR="002443DB">
        <w:t>144.2</w:t>
      </w:r>
      <w:ins w:id="495" w:author="Chen Heller" w:date="2022-09-07T16:40:00Z">
        <w:r w:rsidR="00A330B5">
          <w:t>7</w:t>
        </w:r>
      </w:ins>
      <w:r w:rsidR="002443DB">
        <w:t>ms</w:t>
      </w:r>
      <w:r w:rsidR="006E42FF">
        <w:t xml:space="preserve">, </w:t>
      </w:r>
      <w:proofErr w:type="spellStart"/>
      <w:r w:rsidR="006E42FF">
        <w:t>SD</w:t>
      </w:r>
      <w:r w:rsidR="006E42FF">
        <w:rPr>
          <w:vertAlign w:val="subscript"/>
        </w:rPr>
        <w:t>incon</w:t>
      </w:r>
      <w:proofErr w:type="spellEnd"/>
      <w:r w:rsidR="006E42FF">
        <w:t xml:space="preserve"> = </w:t>
      </w:r>
      <w:r w:rsidR="002443DB">
        <w:t>33.2</w:t>
      </w:r>
      <w:ins w:id="496" w:author="Chen Heller" w:date="2022-09-07T16:40:00Z">
        <w:r w:rsidR="00A330B5">
          <w:t>1</w:t>
        </w:r>
      </w:ins>
      <w:r w:rsidR="006E42FF">
        <w:t>,</w:t>
      </w:r>
      <w:del w:id="497" w:author="Chen Heller" w:date="2022-09-07T16:40:00Z">
        <w:r w:rsidR="006E42FF" w:rsidDel="00A330B5">
          <w:delText xml:space="preserve"> </w:delText>
        </w:r>
        <w:r w:rsidR="00D826D9" w:rsidDel="00A330B5">
          <w:delText>t</w:delText>
        </w:r>
      </w:del>
      <w:del w:id="498" w:author="Chen Heller" w:date="2022-08-30T13:47:00Z">
        <w:r w:rsidR="00D826D9" w:rsidRPr="00FF0854" w:rsidDel="00F32184">
          <w:rPr>
            <w:vertAlign w:val="subscript"/>
          </w:rPr>
          <w:delText>(8)</w:delText>
        </w:r>
      </w:del>
      <w:del w:id="499" w:author="Chen Heller" w:date="2022-09-07T16:40:00Z">
        <w:r w:rsidR="00D826D9" w:rsidDel="00A330B5">
          <w:delText xml:space="preserve"> = -1.192,</w:delText>
        </w:r>
      </w:del>
      <w:r w:rsidR="00D826D9">
        <w:t xml:space="preserve"> p = 0.</w:t>
      </w:r>
      <w:del w:id="500" w:author="Chen Heller" w:date="2022-09-05T11:16:00Z">
        <w:r w:rsidR="00D826D9" w:rsidDel="007810DC">
          <w:delText>26</w:delText>
        </w:r>
      </w:del>
      <w:ins w:id="501" w:author="Chen Heller" w:date="2022-09-08T10:46:00Z">
        <w:r w:rsidR="00F51554">
          <w:t>536</w:t>
        </w:r>
      </w:ins>
      <w:r w:rsidR="00D826D9">
        <w:t>, 95% CI [-</w:t>
      </w:r>
      <w:del w:id="502" w:author="Chen Heller" w:date="2022-09-05T11:16:00Z">
        <w:r w:rsidR="00D826D9" w:rsidDel="007810DC">
          <w:delText>11</w:delText>
        </w:r>
        <w:r w:rsidR="00470D96" w:rsidDel="007810DC">
          <w:delText>.2</w:delText>
        </w:r>
      </w:del>
      <w:ins w:id="503" w:author="Chen Heller" w:date="2022-09-05T11:16:00Z">
        <w:r w:rsidR="007810DC">
          <w:t>9.62</w:t>
        </w:r>
      </w:ins>
      <w:r w:rsidR="00D826D9">
        <w:t xml:space="preserve">, </w:t>
      </w:r>
      <w:del w:id="504" w:author="Chen Heller" w:date="2022-09-05T11:16:00Z">
        <w:r w:rsidR="00D826D9" w:rsidDel="007810DC">
          <w:delText>3</w:delText>
        </w:r>
        <w:r w:rsidR="00470D96" w:rsidDel="007810DC">
          <w:delText>.5</w:delText>
        </w:r>
      </w:del>
      <w:ins w:id="505" w:author="Chen Heller" w:date="2022-09-05T11:16:00Z">
        <w:r w:rsidR="007810DC">
          <w:t>1.93</w:t>
        </w:r>
      </w:ins>
      <w:r w:rsidR="00D826D9">
        <w:t>])</w:t>
      </w:r>
      <w:ins w:id="506" w:author="Chen Heller" w:date="2022-09-08T14:46:00Z">
        <w:r w:rsidR="004C6B61">
          <w:t>,</w:t>
        </w:r>
      </w:ins>
      <w:r w:rsidR="00D826D9">
        <w:t xml:space="preserve"> </w:t>
      </w:r>
      <w:del w:id="507" w:author="Chen Heller" w:date="2022-09-08T14:45:00Z">
        <w:r w:rsidR="00D826D9" w:rsidDel="00AB3D73">
          <w:delText xml:space="preserve">or </w:delText>
        </w:r>
      </w:del>
      <w:ins w:id="508" w:author="Chen Heller" w:date="2022-09-08T14:45:00Z">
        <w:r w:rsidR="00AB3D73">
          <w:t xml:space="preserve"> </w:t>
        </w:r>
      </w:ins>
      <w:r w:rsidR="00D826D9">
        <w:t>movement duration (</w:t>
      </w:r>
      <w:proofErr w:type="spellStart"/>
      <w:r w:rsidR="00B274FE">
        <w:t>M</w:t>
      </w:r>
      <w:r w:rsidR="00B274FE">
        <w:rPr>
          <w:vertAlign w:val="subscript"/>
        </w:rPr>
        <w:t>con</w:t>
      </w:r>
      <w:proofErr w:type="spellEnd"/>
      <w:r w:rsidR="00B274FE">
        <w:t xml:space="preserve"> = 416.5</w:t>
      </w:r>
      <w:ins w:id="509" w:author="Chen Heller" w:date="2022-09-07T16:42:00Z">
        <w:r w:rsidR="001428B9">
          <w:t>6</w:t>
        </w:r>
      </w:ins>
      <w:r w:rsidR="00B274FE">
        <w:t xml:space="preserve">ms, </w:t>
      </w:r>
      <w:proofErr w:type="spellStart"/>
      <w:r w:rsidR="00B274FE">
        <w:t>SD</w:t>
      </w:r>
      <w:r w:rsidR="00B274FE">
        <w:rPr>
          <w:vertAlign w:val="subscript"/>
        </w:rPr>
        <w:t>con</w:t>
      </w:r>
      <w:proofErr w:type="spellEnd"/>
      <w:r w:rsidR="00B274FE">
        <w:t xml:space="preserve"> = 60.5</w:t>
      </w:r>
      <w:ins w:id="510" w:author="Chen Heller" w:date="2022-09-07T16:42:00Z">
        <w:r w:rsidR="001428B9">
          <w:t>7</w:t>
        </w:r>
      </w:ins>
      <w:r w:rsidR="00B274FE">
        <w:t xml:space="preserve">, </w:t>
      </w:r>
      <w:proofErr w:type="spellStart"/>
      <w:r w:rsidR="00B274FE">
        <w:t>M</w:t>
      </w:r>
      <w:r w:rsidR="00B274FE">
        <w:softHyphen/>
      </w:r>
      <w:r w:rsidR="00B274FE">
        <w:softHyphen/>
      </w:r>
      <w:r w:rsidR="00B274FE">
        <w:rPr>
          <w:vertAlign w:val="subscript"/>
        </w:rPr>
        <w:t>incon</w:t>
      </w:r>
      <w:proofErr w:type="spellEnd"/>
      <w:r w:rsidR="00B274FE">
        <w:t xml:space="preserve"> = 423.9</w:t>
      </w:r>
      <w:ins w:id="511" w:author="Chen Heller" w:date="2022-09-07T16:42:00Z">
        <w:r w:rsidR="001428B9">
          <w:t>6</w:t>
        </w:r>
      </w:ins>
      <w:r w:rsidR="00B274FE">
        <w:t xml:space="preserve">, </w:t>
      </w:r>
      <w:proofErr w:type="spellStart"/>
      <w:r w:rsidR="00B274FE">
        <w:t>SD</w:t>
      </w:r>
      <w:r w:rsidR="00B274FE">
        <w:rPr>
          <w:vertAlign w:val="subscript"/>
        </w:rPr>
        <w:t>incon</w:t>
      </w:r>
      <w:proofErr w:type="spellEnd"/>
      <w:r w:rsidR="00B274FE">
        <w:t xml:space="preserve"> = </w:t>
      </w:r>
      <w:r w:rsidR="005E0F70">
        <w:t>45.4</w:t>
      </w:r>
      <w:ins w:id="512" w:author="Chen Heller" w:date="2022-09-07T16:42:00Z">
        <w:r w:rsidR="003850CA">
          <w:t>0</w:t>
        </w:r>
      </w:ins>
      <w:r w:rsidR="00B274FE">
        <w:t>,</w:t>
      </w:r>
      <w:del w:id="513" w:author="Chen Heller" w:date="2022-09-07T16:42:00Z">
        <w:r w:rsidR="00B274FE" w:rsidDel="003850CA">
          <w:delText xml:space="preserve"> </w:delText>
        </w:r>
        <w:r w:rsidR="00D826D9" w:rsidDel="003850CA">
          <w:delText>t</w:delText>
        </w:r>
      </w:del>
      <w:del w:id="514" w:author="Chen Heller" w:date="2022-08-30T13:47:00Z">
        <w:r w:rsidR="00D826D9" w:rsidRPr="00FF0854" w:rsidDel="00F32184">
          <w:rPr>
            <w:vertAlign w:val="subscript"/>
          </w:rPr>
          <w:delText>(8)</w:delText>
        </w:r>
      </w:del>
      <w:del w:id="515" w:author="Chen Heller" w:date="2022-09-07T16:42:00Z">
        <w:r w:rsidR="00D826D9" w:rsidDel="003850CA">
          <w:delText xml:space="preserve"> = -1.192,</w:delText>
        </w:r>
      </w:del>
      <w:r w:rsidR="00D826D9">
        <w:t xml:space="preserve"> p = 0.</w:t>
      </w:r>
      <w:del w:id="516" w:author="Chen Heller" w:date="2022-09-05T11:17:00Z">
        <w:r w:rsidR="00D826D9" w:rsidDel="009759B7">
          <w:delText>26</w:delText>
        </w:r>
      </w:del>
      <w:ins w:id="517" w:author="Chen Heller" w:date="2022-09-08T10:46:00Z">
        <w:r w:rsidR="00F51554">
          <w:t>536</w:t>
        </w:r>
      </w:ins>
      <w:r w:rsidR="00D826D9">
        <w:t>, 95% CI [-</w:t>
      </w:r>
      <w:del w:id="518" w:author="Chen Heller" w:date="2022-09-05T11:17:00Z">
        <w:r w:rsidR="00D826D9" w:rsidDel="009759B7">
          <w:delText>21</w:delText>
        </w:r>
        <w:r w:rsidR="00105A3C" w:rsidDel="009759B7">
          <w:delText>.7</w:delText>
        </w:r>
      </w:del>
      <w:ins w:id="519" w:author="Chen Heller" w:date="2022-09-05T11:17:00Z">
        <w:r w:rsidR="009759B7">
          <w:t>17.63</w:t>
        </w:r>
      </w:ins>
      <w:r w:rsidR="00D826D9">
        <w:t xml:space="preserve">, </w:t>
      </w:r>
      <w:del w:id="520" w:author="Chen Heller" w:date="2022-09-05T11:17:00Z">
        <w:r w:rsidR="00105A3C" w:rsidDel="009759B7">
          <w:delText>6.9</w:delText>
        </w:r>
      </w:del>
      <w:ins w:id="521" w:author="Chen Heller" w:date="2022-09-05T11:17:00Z">
        <w:r w:rsidR="009759B7">
          <w:t>2.74</w:t>
        </w:r>
      </w:ins>
      <w:r w:rsidR="00D826D9">
        <w:t>])</w:t>
      </w:r>
      <w:del w:id="522" w:author="Chen Heller" w:date="2022-09-08T14:46:00Z">
        <w:r w:rsidR="00D826D9" w:rsidDel="004C6B61">
          <w:delText>. Similarly, but unlike experiment one, the difference between the</w:delText>
        </w:r>
      </w:del>
      <w:ins w:id="523" w:author="Chen Heller" w:date="2022-09-08T14:46:00Z">
        <w:r w:rsidR="004C6B61">
          <w:t>and</w:t>
        </w:r>
      </w:ins>
      <w:r w:rsidR="00D826D9">
        <w:t xml:space="preserve"> reach area </w:t>
      </w:r>
      <w:del w:id="524" w:author="Chen Heller" w:date="2022-09-08T14:46:00Z">
        <w:r w:rsidR="00D826D9" w:rsidDel="004C6B61">
          <w:delText xml:space="preserve">in the congruent </w:delText>
        </w:r>
      </w:del>
      <w:del w:id="525" w:author="Chen Heller" w:date="2022-09-07T16:15:00Z">
        <w:r w:rsidR="00D826D9" w:rsidDel="00266304">
          <w:delText>(M = 0.</w:delText>
        </w:r>
      </w:del>
      <w:del w:id="526" w:author="Chen Heller" w:date="2022-09-05T11:18:00Z">
        <w:r w:rsidR="00D826D9" w:rsidDel="00045AE5">
          <w:delText>000</w:delText>
        </w:r>
      </w:del>
      <w:del w:id="527" w:author="Chen Heller" w:date="2022-09-07T16:15:00Z">
        <w:r w:rsidR="00D826D9" w:rsidDel="00266304">
          <w:delText>15</w:delText>
        </w:r>
      </w:del>
      <w:del w:id="528" w:author="Chen Heller" w:date="2022-09-05T11:18:00Z">
        <w:r w:rsidR="00D826D9" w:rsidDel="00A43A97">
          <w:delText>sec</w:delText>
        </w:r>
      </w:del>
      <w:del w:id="529" w:author="Chen Heller" w:date="2022-09-07T16:15:00Z">
        <w:r w:rsidR="00D826D9" w:rsidDel="00266304">
          <w:delText>, SD = 0.</w:delText>
        </w:r>
      </w:del>
      <w:del w:id="530" w:author="Chen Heller" w:date="2022-09-05T11:18:00Z">
        <w:r w:rsidR="00D826D9" w:rsidDel="00045AE5">
          <w:delText>000</w:delText>
        </w:r>
      </w:del>
      <w:del w:id="531" w:author="Chen Heller" w:date="2022-09-07T16:15:00Z">
        <w:r w:rsidR="00D826D9" w:rsidDel="00266304">
          <w:delText>0289)</w:delText>
        </w:r>
      </w:del>
      <w:del w:id="532" w:author="Chen Heller" w:date="2022-09-08T14:46:00Z">
        <w:r w:rsidR="00D826D9" w:rsidDel="004C6B61">
          <w:delText xml:space="preserve"> and incongruent </w:delText>
        </w:r>
      </w:del>
      <w:del w:id="533" w:author="Chen Heller" w:date="2022-09-07T16:15:00Z">
        <w:r w:rsidR="00D826D9" w:rsidDel="00266304">
          <w:delText>(M = 0.</w:delText>
        </w:r>
      </w:del>
      <w:del w:id="534" w:author="Chen Heller" w:date="2022-09-05T11:18:00Z">
        <w:r w:rsidR="00D826D9" w:rsidDel="00045AE5">
          <w:delText>000</w:delText>
        </w:r>
      </w:del>
      <w:del w:id="535" w:author="Chen Heller" w:date="2022-09-07T16:15:00Z">
        <w:r w:rsidR="00D826D9" w:rsidDel="00266304">
          <w:delText>13</w:delText>
        </w:r>
      </w:del>
      <w:del w:id="536" w:author="Chen Heller" w:date="2022-09-05T11:18:00Z">
        <w:r w:rsidR="00D826D9" w:rsidDel="00045AE5">
          <w:delText>sec</w:delText>
        </w:r>
      </w:del>
      <w:del w:id="537" w:author="Chen Heller" w:date="2022-09-07T16:15:00Z">
        <w:r w:rsidR="00D826D9" w:rsidDel="00266304">
          <w:delText>, SD = 0.</w:delText>
        </w:r>
      </w:del>
      <w:del w:id="538" w:author="Chen Heller" w:date="2022-09-05T11:18:00Z">
        <w:r w:rsidR="00D826D9" w:rsidDel="00045AE5">
          <w:delText>000</w:delText>
        </w:r>
      </w:del>
      <w:del w:id="539" w:author="Chen Heller" w:date="2022-09-07T16:15:00Z">
        <w:r w:rsidR="00D826D9" w:rsidDel="00266304">
          <w:delText>0646)</w:delText>
        </w:r>
      </w:del>
      <w:del w:id="540" w:author="Chen Heller" w:date="2022-09-08T14:46:00Z">
        <w:r w:rsidR="00D826D9" w:rsidDel="004C6B61">
          <w:delText xml:space="preserve"> conditions was far from significant, </w:delText>
        </w:r>
      </w:del>
      <w:ins w:id="541" w:author="Chen Heller" w:date="2022-09-08T14:46:00Z">
        <w:r w:rsidR="004C6B61">
          <w:t>(</w:t>
        </w:r>
      </w:ins>
      <w:proofErr w:type="spellStart"/>
      <w:ins w:id="542" w:author="Chen Heller" w:date="2022-09-07T16:15:00Z">
        <w:r w:rsidR="00266304">
          <w:t>M</w:t>
        </w:r>
        <w:r w:rsidR="00266304">
          <w:rPr>
            <w:vertAlign w:val="subscript"/>
          </w:rPr>
          <w:t>con</w:t>
        </w:r>
        <w:proofErr w:type="spellEnd"/>
        <w:r w:rsidR="00266304">
          <w:t xml:space="preserve"> = </w:t>
        </w:r>
      </w:ins>
      <w:ins w:id="543" w:author="Chen Heller" w:date="2022-09-07T16:43:00Z">
        <w:r w:rsidR="000B4BF7">
          <w:t>1.50</w:t>
        </w:r>
      </w:ins>
      <w:ins w:id="544" w:author="Chen Heller" w:date="2022-09-07T16:15:00Z">
        <w:r w:rsidR="00266304">
          <w:t xml:space="preserve">, </w:t>
        </w:r>
        <w:proofErr w:type="spellStart"/>
        <w:r w:rsidR="00266304">
          <w:t>SD</w:t>
        </w:r>
        <w:r w:rsidR="00266304">
          <w:rPr>
            <w:vertAlign w:val="subscript"/>
          </w:rPr>
          <w:t>con</w:t>
        </w:r>
        <w:proofErr w:type="spellEnd"/>
        <w:r w:rsidR="00266304">
          <w:t xml:space="preserve"> = 0.</w:t>
        </w:r>
        <w:r w:rsidR="00266304" w:rsidDel="00045AE5">
          <w:t xml:space="preserve"> </w:t>
        </w:r>
        <w:r w:rsidR="00266304">
          <w:t xml:space="preserve">28, </w:t>
        </w:r>
        <w:proofErr w:type="spellStart"/>
        <w:r w:rsidR="00266304">
          <w:t>M</w:t>
        </w:r>
        <w:r w:rsidR="00266304">
          <w:rPr>
            <w:vertAlign w:val="subscript"/>
          </w:rPr>
          <w:t>incon</w:t>
        </w:r>
        <w:proofErr w:type="spellEnd"/>
        <w:r w:rsidR="00266304">
          <w:t xml:space="preserve"> = </w:t>
        </w:r>
      </w:ins>
      <w:ins w:id="545" w:author="Chen Heller" w:date="2022-09-07T16:43:00Z">
        <w:r w:rsidR="00937753">
          <w:t>1.39</w:t>
        </w:r>
      </w:ins>
      <w:ins w:id="546" w:author="Chen Heller" w:date="2022-09-07T16:15:00Z">
        <w:r w:rsidR="00266304">
          <w:t xml:space="preserve">, </w:t>
        </w:r>
        <w:proofErr w:type="spellStart"/>
        <w:r w:rsidR="00266304">
          <w:t>SD</w:t>
        </w:r>
        <w:r w:rsidR="00266304">
          <w:rPr>
            <w:vertAlign w:val="subscript"/>
          </w:rPr>
          <w:t>incon</w:t>
        </w:r>
        <w:proofErr w:type="spellEnd"/>
        <w:r w:rsidR="00266304">
          <w:t xml:space="preserve"> = 0.</w:t>
        </w:r>
        <w:r w:rsidR="00266304" w:rsidDel="00045AE5">
          <w:t xml:space="preserve"> </w:t>
        </w:r>
        <w:r w:rsidR="00266304">
          <w:t>64,</w:t>
        </w:r>
      </w:ins>
      <w:del w:id="547" w:author="Chen Heller" w:date="2022-09-07T16:44:00Z">
        <w:r w:rsidR="00D826D9" w:rsidDel="00937753">
          <w:delText>t</w:delText>
        </w:r>
      </w:del>
      <w:del w:id="548" w:author="Chen Heller" w:date="2022-08-30T13:47:00Z">
        <w:r w:rsidR="00D826D9" w:rsidRPr="00FF0854" w:rsidDel="00F32184">
          <w:rPr>
            <w:vertAlign w:val="subscript"/>
          </w:rPr>
          <w:delText>(8)</w:delText>
        </w:r>
      </w:del>
      <w:del w:id="549" w:author="Chen Heller" w:date="2022-09-07T16:44:00Z">
        <w:r w:rsidR="00D826D9" w:rsidDel="00937753">
          <w:delText xml:space="preserve"> = 0.667,</w:delText>
        </w:r>
      </w:del>
      <w:r w:rsidR="00D826D9">
        <w:t xml:space="preserve"> p = 0.</w:t>
      </w:r>
      <w:del w:id="550" w:author="Chen Heller" w:date="2022-09-05T11:19:00Z">
        <w:r w:rsidR="00D826D9" w:rsidDel="00045AE5">
          <w:delText>523</w:delText>
        </w:r>
      </w:del>
      <w:ins w:id="551" w:author="Chen Heller" w:date="2022-09-05T11:19:00Z">
        <w:r w:rsidR="00045AE5">
          <w:t>69</w:t>
        </w:r>
      </w:ins>
      <w:ins w:id="552" w:author="Chen Heller" w:date="2022-09-07T16:44:00Z">
        <w:r w:rsidR="00937753">
          <w:t>9</w:t>
        </w:r>
      </w:ins>
      <w:r w:rsidR="00D826D9">
        <w:t>, 95% CI [-</w:t>
      </w:r>
      <w:del w:id="553" w:author="Chen Heller" w:date="2022-09-05T11:19:00Z">
        <w:r w:rsidR="00D826D9" w:rsidDel="00D33A97">
          <w:delText>0.0000281</w:delText>
        </w:r>
      </w:del>
      <w:ins w:id="554" w:author="Chen Heller" w:date="2022-09-05T11:19:00Z">
        <w:r w:rsidR="00D33A97">
          <w:t>0.1</w:t>
        </w:r>
      </w:ins>
      <w:ins w:id="555" w:author="Chen Heller" w:date="2022-09-07T16:44:00Z">
        <w:r w:rsidR="00C87267">
          <w:t>4</w:t>
        </w:r>
      </w:ins>
      <w:r w:rsidR="00D826D9">
        <w:t xml:space="preserve">, </w:t>
      </w:r>
      <w:del w:id="556" w:author="Chen Heller" w:date="2022-09-05T11:19:00Z">
        <w:r w:rsidR="00D826D9" w:rsidDel="00D33A97">
          <w:delText>0.0000511</w:delText>
        </w:r>
      </w:del>
      <w:ins w:id="557" w:author="Chen Heller" w:date="2022-09-05T11:19:00Z">
        <w:r w:rsidR="00D33A97">
          <w:t>0.3</w:t>
        </w:r>
      </w:ins>
      <w:ins w:id="558" w:author="Chen Heller" w:date="2022-09-07T16:44:00Z">
        <w:r w:rsidR="00C87267">
          <w:t>6</w:t>
        </w:r>
      </w:ins>
      <w:r w:rsidR="00D826D9">
        <w:t>]</w:t>
      </w:r>
      <w:ins w:id="559" w:author="Chen Heller" w:date="2022-09-08T14:46:00Z">
        <w:r w:rsidR="004C6B61">
          <w:t>)</w:t>
        </w:r>
      </w:ins>
      <w:del w:id="560"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del w:id="561" w:author="Chen Heller" w:date="2022-09-08T11:51:00Z">
        <w:r w:rsidR="00D826D9" w:rsidDel="00FE6F5F">
          <w:delText xml:space="preserve">. The average number of valid trials among included </w:delText>
        </w:r>
      </w:del>
      <w:del w:id="562" w:author="Chen Heller" w:date="2022-09-07T16:48:00Z">
        <w:r w:rsidR="00D826D9" w:rsidDel="009E620A">
          <w:delText xml:space="preserve">and excluded </w:delText>
        </w:r>
      </w:del>
      <w:del w:id="563" w:author="Chen Heller" w:date="2022-09-08T11:51:00Z">
        <w:r w:rsidR="00D826D9" w:rsidDel="00FE6F5F">
          <w:delText xml:space="preserve">participants was </w:delText>
        </w:r>
      </w:del>
      <w:del w:id="564" w:author="Chen Heller" w:date="2022-09-07T16:47:00Z">
        <w:r w:rsidR="00D826D9" w:rsidDel="00AF0DED">
          <w:delText>91.64</w:delText>
        </w:r>
      </w:del>
      <w:del w:id="565" w:author="Chen Heller" w:date="2022-09-08T11:51:00Z">
        <w:r w:rsidR="00D826D9" w:rsidDel="00FE6F5F">
          <w:delText xml:space="preserve"> (SD = </w:delText>
        </w:r>
      </w:del>
      <w:del w:id="566" w:author="Chen Heller" w:date="2022-09-07T16:47:00Z">
        <w:r w:rsidR="00D826D9" w:rsidDel="00AF0DED">
          <w:delText>57</w:delText>
        </w:r>
      </w:del>
      <w:del w:id="567" w:author="Chen Heller" w:date="2022-09-08T11:51:00Z">
        <w:r w:rsidR="00D826D9" w:rsidDel="00FE6F5F">
          <w:delText xml:space="preserve">) out of 240 in the congruent condition and </w:delText>
        </w:r>
      </w:del>
      <w:del w:id="568" w:author="Chen Heller" w:date="2022-09-07T16:47:00Z">
        <w:r w:rsidR="00D826D9" w:rsidDel="00AF0DED">
          <w:delText>84.57</w:delText>
        </w:r>
      </w:del>
      <w:del w:id="569" w:author="Chen Heller" w:date="2022-09-08T11:51:00Z">
        <w:r w:rsidR="00D826D9" w:rsidDel="00FE6F5F">
          <w:delText xml:space="preserve"> (SD = </w:delText>
        </w:r>
      </w:del>
      <w:del w:id="570" w:author="Chen Heller" w:date="2022-09-07T16:47:00Z">
        <w:r w:rsidR="00D826D9" w:rsidDel="00AF0DED">
          <w:delText>54.8</w:delText>
        </w:r>
      </w:del>
      <w:del w:id="571" w:author="Chen Heller" w:date="2022-09-08T11:51:00Z">
        <w:r w:rsidR="00D826D9" w:rsidDel="00FE6F5F">
          <w:delText xml:space="preserve">) in the incongruent condition. On average, </w:delText>
        </w:r>
      </w:del>
      <w:del w:id="572" w:author="Chen Heller" w:date="2022-09-07T16:56:00Z">
        <w:r w:rsidR="00D826D9" w:rsidDel="00C87524">
          <w:delText xml:space="preserve">118 </w:delText>
        </w:r>
      </w:del>
      <w:del w:id="573" w:author="Chen Heller" w:date="2022-09-08T11:51:00Z">
        <w:r w:rsidR="00D826D9" w:rsidDel="00FE6F5F">
          <w:delText>trials were excluded due to late responses</w:delText>
        </w:r>
      </w:del>
      <w:del w:id="574" w:author="Chen Heller" w:date="2022-09-08T11:49:00Z">
        <w:r w:rsidR="00D826D9" w:rsidDel="00A53B2B">
          <w:delText xml:space="preserve"> and </w:delText>
        </w:r>
      </w:del>
      <w:del w:id="575" w:author="Chen Heller" w:date="2022-09-07T16:56:00Z">
        <w:r w:rsidR="00D826D9" w:rsidDel="00C87524">
          <w:delText xml:space="preserve">31 </w:delText>
        </w:r>
      </w:del>
      <w:del w:id="576" w:author="Chen Heller" w:date="2022-09-08T11:51:00Z">
        <w:r w:rsidR="00D826D9" w:rsidDel="00FE6F5F">
          <w:delText xml:space="preserve">due to early responses, </w:delText>
        </w:r>
      </w:del>
      <w:del w:id="577" w:author="Chen Heller" w:date="2022-09-08T11:50:00Z">
        <w:r w:rsidR="00D826D9" w:rsidDel="00A1090C">
          <w:delText xml:space="preserve">while </w:delText>
        </w:r>
      </w:del>
      <w:del w:id="578" w:author="Chen Heller" w:date="2022-09-07T16:56:00Z">
        <w:r w:rsidR="00D826D9" w:rsidDel="00C87524">
          <w:delText xml:space="preserve">67 </w:delText>
        </w:r>
      </w:del>
      <w:del w:id="579" w:author="Chen Heller" w:date="2022-09-08T11:51:00Z">
        <w:r w:rsidR="00D826D9" w:rsidDel="00FE6F5F">
          <w:delText>trials were excluded due to incorrect answers.</w:delText>
        </w:r>
      </w:del>
    </w:p>
    <w:p w14:paraId="0D2D7E8B" w14:textId="389D1986" w:rsidR="00AE66BB" w:rsidRDefault="00AE66BB" w:rsidP="00AE66BB">
      <w:pPr>
        <w:pStyle w:val="NoSpacing"/>
        <w:bidi w:val="0"/>
      </w:pPr>
      <w:ins w:id="580" w:author="Chen Heller" w:date="2022-09-08T14:43:00Z">
        <w:r w:rsidRPr="00AE66BB">
          <w:rPr>
            <w:noProof/>
          </w:rPr>
          <w:drawing>
            <wp:inline distT="0" distB="0" distL="0" distR="0" wp14:anchorId="0BA3E279" wp14:editId="3ADC7632">
              <wp:extent cx="2606675" cy="195423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09104" cy="1956051"/>
                      </a:xfrm>
                      <a:prstGeom prst="rect">
                        <a:avLst/>
                      </a:prstGeom>
                      <a:noFill/>
                      <a:ln>
                        <a:noFill/>
                      </a:ln>
                    </pic:spPr>
                  </pic:pic>
                </a:graphicData>
              </a:graphic>
            </wp:inline>
          </w:drawing>
        </w:r>
      </w:ins>
    </w:p>
    <w:p w14:paraId="65366A3D" w14:textId="77777777" w:rsidR="00D826D9" w:rsidRDefault="00D826D9">
      <w:pPr>
        <w:pStyle w:val="Heading4"/>
        <w:bidi w:val="0"/>
        <w:spacing w:line="360" w:lineRule="auto"/>
        <w:pPrChange w:id="581" w:author="Liad Mudrik" w:date="2022-08-18T00:01:00Z">
          <w:pPr>
            <w:pStyle w:val="Heading4"/>
            <w:bidi w:val="0"/>
          </w:pPr>
        </w:pPrChange>
      </w:pPr>
      <w:r>
        <w:t>Discussion</w:t>
      </w:r>
    </w:p>
    <w:p w14:paraId="453F2B01" w14:textId="287C1385" w:rsidR="00540076" w:rsidRDefault="005B4E48" w:rsidP="004B2643">
      <w:pPr>
        <w:pStyle w:val="NoSpacing"/>
        <w:bidi w:val="0"/>
        <w:rPr>
          <w:ins w:id="582" w:author="Chen Heller" w:date="2022-09-08T14:47:00Z"/>
        </w:rPr>
      </w:pPr>
      <w:ins w:id="583" w:author="Chen Heller" w:date="2022-09-08T14:48:00Z">
        <w:r>
          <w:t xml:space="preserve">In Exp 2. </w:t>
        </w:r>
      </w:ins>
      <w:ins w:id="584" w:author="Chen Heller" w:date="2022-09-08T14:47:00Z">
        <w:r w:rsidR="00540076">
          <w:t>The participants</w:t>
        </w:r>
      </w:ins>
      <w:ins w:id="585" w:author="Chen Heller" w:date="2022-09-08T14:48:00Z">
        <w:r>
          <w:t>'</w:t>
        </w:r>
      </w:ins>
      <w:ins w:id="586" w:author="Chen Heller" w:date="2022-09-08T14:47:00Z">
        <w:r w:rsidR="00540076">
          <w:t xml:space="preserve"> ability to reach their final decision before initiating their movement was </w:t>
        </w:r>
      </w:ins>
      <w:ins w:id="587" w:author="Chen Heller" w:date="2022-09-08T14:51:00Z">
        <w:r w:rsidR="00DC40E5">
          <w:t xml:space="preserve">intentionally </w:t>
        </w:r>
      </w:ins>
      <w:ins w:id="588" w:author="Chen Heller" w:date="2022-09-08T14:47:00Z">
        <w:r w:rsidR="00540076">
          <w:t>limite</w:t>
        </w:r>
      </w:ins>
      <w:ins w:id="589" w:author="Chen Heller" w:date="2022-09-08T14:48:00Z">
        <w:r w:rsidR="00540076">
          <w:t xml:space="preserve">d by the </w:t>
        </w:r>
        <w:r>
          <w:t xml:space="preserve">shortened reaction time. </w:t>
        </w:r>
      </w:ins>
      <w:ins w:id="590" w:author="Chen Heller" w:date="2022-09-08T14:51:00Z">
        <w:r w:rsidR="00DC40E5">
          <w:t>Consequently,</w:t>
        </w:r>
      </w:ins>
      <w:ins w:id="591" w:author="Chen Heller" w:date="2022-09-08T14:48:00Z">
        <w:r>
          <w:t xml:space="preserve"> </w:t>
        </w:r>
      </w:ins>
      <w:ins w:id="592" w:author="Chen Heller" w:date="2022-09-08T14:49:00Z">
        <w:r>
          <w:t xml:space="preserve">I </w:t>
        </w:r>
      </w:ins>
      <w:ins w:id="593" w:author="Chen Heller" w:date="2022-09-08T14:48:00Z">
        <w:r>
          <w:t xml:space="preserve">expected </w:t>
        </w:r>
      </w:ins>
      <w:ins w:id="594" w:author="Chen Heller" w:date="2022-09-08T14:49:00Z">
        <w:r>
          <w:t>the decision</w:t>
        </w:r>
      </w:ins>
      <w:ins w:id="595" w:author="Chen Heller" w:date="2022-09-08T14:52:00Z">
        <w:r w:rsidR="003A2B63">
          <w:t>-</w:t>
        </w:r>
      </w:ins>
      <w:ins w:id="596" w:author="Chen Heller" w:date="2022-09-08T14:49:00Z">
        <w:r>
          <w:t xml:space="preserve">making processes </w:t>
        </w:r>
      </w:ins>
      <w:ins w:id="597" w:author="Chen Heller" w:date="2022-09-08T14:51:00Z">
        <w:r w:rsidR="00EA0065">
          <w:t>to occur during the movement a</w:t>
        </w:r>
      </w:ins>
      <w:ins w:id="598" w:author="Chen Heller" w:date="2022-09-08T14:52:00Z">
        <w:r w:rsidR="00EA0065">
          <w:t xml:space="preserve">nd </w:t>
        </w:r>
      </w:ins>
      <w:ins w:id="599" w:author="Chen Heller" w:date="2022-09-08T14:54:00Z">
        <w:r w:rsidR="00C00FAB">
          <w:t xml:space="preserve">manifest </w:t>
        </w:r>
      </w:ins>
      <w:ins w:id="600" w:author="Chen Heller" w:date="2022-09-08T14:55:00Z">
        <w:r w:rsidR="00A322E0">
          <w:t>in</w:t>
        </w:r>
      </w:ins>
      <w:ins w:id="601" w:author="Chen Heller" w:date="2022-09-08T14:54:00Z">
        <w:r w:rsidR="00C00FAB">
          <w:t xml:space="preserve"> differences in </w:t>
        </w:r>
      </w:ins>
      <w:ins w:id="602" w:author="Chen Heller" w:date="2022-09-08T14:55:00Z">
        <w:r w:rsidR="00A322E0">
          <w:t xml:space="preserve">the </w:t>
        </w:r>
      </w:ins>
      <w:ins w:id="603" w:author="Chen Heller" w:date="2022-09-08T14:54:00Z">
        <w:r w:rsidR="00C00FAB">
          <w:t xml:space="preserve">trajectory between the </w:t>
        </w:r>
      </w:ins>
      <w:ins w:id="604" w:author="Chen Heller" w:date="2022-09-08T14:55:00Z">
        <w:r w:rsidR="00C00FAB">
          <w:t>congruent and incongruent trials.</w:t>
        </w:r>
      </w:ins>
      <w:ins w:id="605" w:author="Chen Heller" w:date="2022-09-08T14:56:00Z">
        <w:r w:rsidR="002E0D06">
          <w:t xml:space="preserve"> </w:t>
        </w:r>
      </w:ins>
      <w:ins w:id="606" w:author="Chen Heller" w:date="2022-09-08T14:59:00Z">
        <w:r w:rsidR="00702526">
          <w:t>Surprisingly</w:t>
        </w:r>
      </w:ins>
      <w:ins w:id="607" w:author="Chen Heller" w:date="2022-09-08T14:57:00Z">
        <w:r w:rsidR="002E0D06">
          <w:t xml:space="preserve">, null results were </w:t>
        </w:r>
      </w:ins>
      <w:ins w:id="608" w:author="Chen Heller" w:date="2022-09-08T14:59:00Z">
        <w:r w:rsidR="00702526">
          <w:t>observed</w:t>
        </w:r>
      </w:ins>
      <w:ins w:id="609" w:author="Chen Heller" w:date="2022-09-08T14:58:00Z">
        <w:r w:rsidR="00B1230E">
          <w:t xml:space="preserve"> for all the dependent variables.</w:t>
        </w:r>
      </w:ins>
    </w:p>
    <w:p w14:paraId="1ACEDBB1" w14:textId="5F798831" w:rsidR="00D44019" w:rsidRDefault="00D826D9" w:rsidP="00540076">
      <w:pPr>
        <w:pStyle w:val="NoSpacing"/>
        <w:bidi w:val="0"/>
        <w:rPr>
          <w:ins w:id="610" w:author="Chen Heller" w:date="2022-08-29T09:59:00Z"/>
        </w:rPr>
      </w:pPr>
      <w:del w:id="611" w:author="Chen Heller" w:date="2022-08-29T08:48:00Z">
        <w:r w:rsidRPr="002B73D8" w:rsidDel="008E62C2">
          <w:delText xml:space="preserve">Experiment </w:delText>
        </w:r>
      </w:del>
      <w:del w:id="612" w:author="Chen Heller" w:date="2022-08-29T09:14:00Z">
        <w:r w:rsidR="00D44019" w:rsidDel="00820346">
          <w:delText>2</w:delText>
        </w:r>
        <w:r w:rsidR="00D44019" w:rsidRPr="00E93521" w:rsidDel="00820346">
          <w:delText xml:space="preserve"> </w:delText>
        </w:r>
      </w:del>
      <w:del w:id="613" w:author="Chen Heller" w:date="2022-08-29T08:48:00Z">
        <w:r w:rsidRPr="00E93521" w:rsidDel="00513B7D">
          <w:delText xml:space="preserve">was </w:delText>
        </w:r>
      </w:del>
      <w:del w:id="614" w:author="Chen Heller" w:date="2022-09-08T14:59:00Z">
        <w:r w:rsidRPr="00E93521" w:rsidDel="00702526">
          <w:delText xml:space="preserve">expected to </w:delText>
        </w:r>
      </w:del>
      <w:del w:id="615" w:author="Chen Heller" w:date="2022-08-29T08:48:00Z">
        <w:r w:rsidRPr="00E93521" w:rsidDel="00513B7D">
          <w:delText xml:space="preserve">produce </w:delText>
        </w:r>
      </w:del>
      <w:del w:id="616" w:author="Chen Heller" w:date="2022-08-29T08:56:00Z">
        <w:r w:rsidRPr="00E93521" w:rsidDel="00C0633F">
          <w:delText xml:space="preserve">an unconscious </w:delText>
        </w:r>
      </w:del>
      <w:del w:id="617" w:author="Chen Heller" w:date="2022-08-29T09:05:00Z">
        <w:r w:rsidRPr="00E93521" w:rsidDel="00D413C6">
          <w:delText xml:space="preserve">effect since </w:delText>
        </w:r>
      </w:del>
      <w:commentRangeStart w:id="618"/>
      <w:del w:id="619" w:author="Chen Heller" w:date="2022-08-29T08:49:00Z">
        <w:r w:rsidRPr="00E93521" w:rsidDel="00EA0A50">
          <w:delText>prime dilution [</w:delText>
        </w:r>
        <w:commentRangeStart w:id="620"/>
        <w:r w:rsidRPr="00E93521" w:rsidDel="00EA0A50">
          <w:delText>ref</w:delText>
        </w:r>
        <w:commentRangeEnd w:id="620"/>
        <w:r w:rsidRPr="00D44019" w:rsidDel="00EA0A50">
          <w:rPr>
            <w:rPrChange w:id="621" w:author="Liad Mudrik" w:date="2022-08-18T00:01:00Z">
              <w:rPr>
                <w:rStyle w:val="CommentReference"/>
                <w:rFonts w:eastAsiaTheme="majorEastAsia" w:cs="Times New Roman"/>
                <w:color w:val="2C4E8C"/>
              </w:rPr>
            </w:rPrChange>
          </w:rPr>
          <w:commentReference w:id="620"/>
        </w:r>
        <w:r w:rsidRPr="00E93521" w:rsidDel="00EA0A50">
          <w:delText xml:space="preserve">] was diminished </w:delText>
        </w:r>
        <w:commentRangeEnd w:id="618"/>
        <w:r w:rsidR="007D3BA7" w:rsidDel="00EA0A50">
          <w:rPr>
            <w:rStyle w:val="CommentReference"/>
          </w:rPr>
          <w:commentReference w:id="618"/>
        </w:r>
        <w:r w:rsidRPr="00E93521" w:rsidDel="00EA0A50">
          <w:delText>by further limiting the participants' response time in comparison to experiment one</w:delText>
        </w:r>
      </w:del>
      <w:del w:id="622" w:author="Chen Heller" w:date="2022-09-08T14:59:00Z">
        <w:r w:rsidRPr="00E93521" w:rsidDel="00702526">
          <w:delText>.</w:delText>
        </w:r>
        <w:r w:rsidR="00D413C6" w:rsidDel="00702526">
          <w:delText xml:space="preserve"> </w:delText>
        </w:r>
        <w:r w:rsidR="00800CE5" w:rsidDel="00702526">
          <w:delText>H</w:delText>
        </w:r>
        <w:r w:rsidRPr="00E93521" w:rsidDel="00702526">
          <w:delText xml:space="preserve">owever, </w:delText>
        </w:r>
      </w:del>
      <w:del w:id="623" w:author="Chen Heller" w:date="2022-08-29T09:15:00Z">
        <w:r w:rsidRPr="00E93521" w:rsidDel="00857C26">
          <w:delText xml:space="preserve">none </w:delText>
        </w:r>
      </w:del>
      <w:del w:id="624" w:author="Chen Heller" w:date="2022-09-08T14:59:00Z">
        <w:r w:rsidRPr="00E93521" w:rsidDel="00702526">
          <w:delText>of the dependent variables</w:delText>
        </w:r>
      </w:del>
      <w:del w:id="625" w:author="Chen Heller" w:date="2022-08-29T09:15:00Z">
        <w:r w:rsidRPr="00E93521" w:rsidDel="00857C26">
          <w:delText xml:space="preserve"> showed any difference between the conditions, including reach area</w:delText>
        </w:r>
        <w:r w:rsidR="007D3BA7" w:rsidDel="00857C26">
          <w:delText>,</w:delText>
        </w:r>
        <w:r w:rsidRPr="00E93521" w:rsidDel="00857C26">
          <w:delText xml:space="preserve"> which was marginally significant in experiment </w:delText>
        </w:r>
        <w:r w:rsidR="007D3BA7" w:rsidDel="00857C26">
          <w:delText>1</w:delText>
        </w:r>
      </w:del>
      <w:r w:rsidRPr="00E93521">
        <w:t xml:space="preserve">. </w:t>
      </w:r>
      <w:commentRangeStart w:id="626"/>
      <w:commentRangeStart w:id="627"/>
      <w:r w:rsidRPr="00E93521">
        <w:t xml:space="preserve">An examination of the reach area distribution shows a that a single </w:t>
      </w:r>
      <w:del w:id="628" w:author="Chen Heller" w:date="2022-09-08T14:33:00Z">
        <w:r w:rsidRPr="00E93521" w:rsidDel="00283CE4">
          <w:delText>subject</w:delText>
        </w:r>
      </w:del>
      <w:ins w:id="629" w:author="Chen Heller" w:date="2022-09-08T14:33:00Z">
        <w:r w:rsidR="00283CE4">
          <w:t>participant</w:t>
        </w:r>
      </w:ins>
      <w:r w:rsidRPr="00E93521">
        <w:t xml:space="preserve"> had a</w:t>
      </w:r>
      <w:del w:id="630" w:author="Chen Heller" w:date="2022-09-08T14:59:00Z">
        <w:r w:rsidRPr="00E93521" w:rsidDel="00702526">
          <w:delText>n</w:delText>
        </w:r>
      </w:del>
      <w:r w:rsidRPr="00E93521">
        <w:t xml:space="preserve"> </w:t>
      </w:r>
      <w:ins w:id="631" w:author="Chen Heller" w:date="2022-09-08T14:59:00Z">
        <w:r w:rsidR="00702526">
          <w:t xml:space="preserve">strong </w:t>
        </w:r>
      </w:ins>
      <w:r w:rsidRPr="00E93521">
        <w:t xml:space="preserve">opposite trend to the rest of the sample which might explain why a significant </w:t>
      </w:r>
      <w:ins w:id="632" w:author="Chen Heller" w:date="2022-09-08T15:00:00Z">
        <w:r w:rsidR="009D1EE5">
          <w:t xml:space="preserve">difference between the means </w:t>
        </w:r>
      </w:ins>
      <w:del w:id="633" w:author="Chen Heller" w:date="2022-09-08T15:00:00Z">
        <w:r w:rsidRPr="00E93521" w:rsidDel="009D1EE5">
          <w:delText xml:space="preserve">unconscious effect </w:delText>
        </w:r>
      </w:del>
      <w:r w:rsidRPr="00E93521">
        <w:t>could not be found</w:t>
      </w:r>
      <w:commentRangeEnd w:id="626"/>
      <w:r w:rsidRPr="00E93521">
        <w:commentReference w:id="626"/>
      </w:r>
      <w:commentRangeEnd w:id="627"/>
      <w:r w:rsidR="007D3BA7">
        <w:rPr>
          <w:rStyle w:val="CommentReference"/>
        </w:rPr>
        <w:commentReference w:id="627"/>
      </w:r>
      <w:r w:rsidRPr="00E93521">
        <w:t xml:space="preserve"> [</w:t>
      </w:r>
      <w:commentRangeStart w:id="634"/>
      <w:r w:rsidR="009E5DF4">
        <w:t>See reach area graph below</w:t>
      </w:r>
      <w:commentRangeEnd w:id="634"/>
      <w:r w:rsidR="001A3D21">
        <w:rPr>
          <w:rStyle w:val="CommentReference"/>
        </w:rPr>
        <w:commentReference w:id="634"/>
      </w:r>
      <w:r w:rsidRPr="00E93521">
        <w:t xml:space="preserve">]. </w:t>
      </w:r>
      <w:del w:id="635" w:author="Chen Heller" w:date="2022-08-29T09:26:00Z">
        <w:r w:rsidRPr="00E93521" w:rsidDel="003C746F">
          <w:delText>However</w:delText>
        </w:r>
      </w:del>
      <w:del w:id="636" w:author="Chen Heller" w:date="2022-08-29T10:27:00Z">
        <w:r w:rsidRPr="00E93521" w:rsidDel="009E5DF4">
          <w:delText xml:space="preserve">, </w:delText>
        </w:r>
      </w:del>
      <w:del w:id="637" w:author="Chen Heller" w:date="2022-08-29T09:26:00Z">
        <w:r w:rsidRPr="00E93521" w:rsidDel="003C746F">
          <w:delText xml:space="preserve">the failure to find a congruency effect could also be the product of </w:delText>
        </w:r>
      </w:del>
      <w:del w:id="638" w:author="Chen Heller" w:date="2022-08-29T10:27:00Z">
        <w:r w:rsidRPr="00E93521" w:rsidDel="009E5DF4">
          <w:delText xml:space="preserve">the strict timing limitations. It is possible that participants did not properly perform the task because the required responses were too quick. </w:delText>
        </w:r>
      </w:del>
      <w:ins w:id="639" w:author="Chen Heller" w:date="2022-08-29T10:29:00Z">
        <w:r w:rsidR="00C75FB9">
          <w:t>Expec</w:t>
        </w:r>
      </w:ins>
      <w:ins w:id="640" w:author="Chen Heller" w:date="2022-08-29T10:30:00Z">
        <w:r w:rsidR="00C75FB9">
          <w:t xml:space="preserve">tedly, </w:t>
        </w:r>
      </w:ins>
      <w:ins w:id="641" w:author="Chen Heller" w:date="2022-08-29T10:36:00Z">
        <w:r w:rsidR="009D64F9">
          <w:t xml:space="preserve">reducing the allowed </w:t>
        </w:r>
      </w:ins>
      <w:ins w:id="642" w:author="Chen Heller" w:date="2022-09-08T15:00:00Z">
        <w:r w:rsidR="00145BDF">
          <w:t>reaction</w:t>
        </w:r>
      </w:ins>
      <w:ins w:id="643" w:author="Chen Heller" w:date="2022-08-29T10:36:00Z">
        <w:r w:rsidR="009D64F9">
          <w:t xml:space="preserve"> time </w:t>
        </w:r>
      </w:ins>
      <w:ins w:id="644" w:author="Chen Heller" w:date="2022-08-29T10:34:00Z">
        <w:r w:rsidR="00BC32D6">
          <w:t>in this experiment</w:t>
        </w:r>
        <w:r w:rsidR="00ED152F">
          <w:t xml:space="preserve"> </w:t>
        </w:r>
      </w:ins>
      <w:ins w:id="645" w:author="Chen Heller" w:date="2022-09-08T15:03:00Z">
        <w:r w:rsidR="0092475A">
          <w:t xml:space="preserve">resulted in </w:t>
        </w:r>
      </w:ins>
      <w:ins w:id="646" w:author="Chen Heller" w:date="2022-08-29T10:44:00Z">
        <w:r w:rsidR="00AE13F2">
          <w:t>a large average number of excluded trials (</w:t>
        </w:r>
      </w:ins>
      <w:ins w:id="647" w:author="Chen Heller" w:date="2022-09-08T15:06:00Z">
        <w:r w:rsidR="00A671D0">
          <w:t xml:space="preserve">M = </w:t>
        </w:r>
      </w:ins>
      <w:ins w:id="648" w:author="Chen Heller" w:date="2022-09-08T15:05:00Z">
        <w:r w:rsidR="00A671D0">
          <w:t>214.1</w:t>
        </w:r>
      </w:ins>
      <w:ins w:id="649" w:author="Chen Heller" w:date="2022-09-08T15:06:00Z">
        <w:r w:rsidR="00A671D0">
          <w:t>1, SD = 71.12</w:t>
        </w:r>
      </w:ins>
      <w:ins w:id="650" w:author="Chen Heller" w:date="2022-08-29T10:44:00Z">
        <w:r w:rsidR="00AE13F2">
          <w:t>)</w:t>
        </w:r>
      </w:ins>
      <w:ins w:id="651" w:author="Chen Heller" w:date="2022-09-10T09:29:00Z">
        <w:r w:rsidR="00FA149D">
          <w:t xml:space="preserve"> which can also explain the difficulty in detecting an effe</w:t>
        </w:r>
      </w:ins>
      <w:ins w:id="652" w:author="Chen Heller" w:date="2022-09-10T09:30:00Z">
        <w:r w:rsidR="00FA149D">
          <w:t>ct</w:t>
        </w:r>
      </w:ins>
      <w:ins w:id="653" w:author="Chen Heller" w:date="2022-08-29T10:45:00Z">
        <w:r w:rsidR="00AE13F2">
          <w:t>.</w:t>
        </w:r>
      </w:ins>
      <w:del w:id="654" w:author="Chen Heller" w:date="2022-08-29T10:31:00Z">
        <w:r w:rsidRPr="00E93521" w:rsidDel="00FB27E7">
          <w:delText xml:space="preserve">This notion is </w:delText>
        </w:r>
        <w:r w:rsidRPr="00E93521" w:rsidDel="00FB27E7">
          <w:lastRenderedPageBreak/>
          <w:delText>supported by the</w:delText>
        </w:r>
      </w:del>
      <w:del w:id="655" w:author="Chen Heller" w:date="2022-08-29T10:39:00Z">
        <w:r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del>
    </w:p>
    <w:p w14:paraId="25BD0ACD" w14:textId="1301B910" w:rsidR="00197453" w:rsidRDefault="00197453">
      <w:pPr>
        <w:pStyle w:val="NoSpacing"/>
        <w:bidi w:val="0"/>
        <w:pPrChange w:id="656" w:author="Chen Heller" w:date="2022-08-29T09:59:00Z">
          <w:pPr>
            <w:pStyle w:val="Heading3"/>
            <w:bidi w:val="0"/>
          </w:pPr>
        </w:pPrChange>
      </w:pPr>
      <w:ins w:id="657" w:author="Chen Heller" w:date="2022-08-29T09:59:00Z">
        <w:r w:rsidRPr="00197453">
          <w:rPr>
            <w:noProof/>
          </w:rPr>
          <w:drawing>
            <wp:inline distT="0" distB="0" distL="0" distR="0" wp14:anchorId="44256105" wp14:editId="2C9D3A61">
              <wp:extent cx="1692275" cy="189362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97054" cy="1898970"/>
                      </a:xfrm>
                      <a:prstGeom prst="rect">
                        <a:avLst/>
                      </a:prstGeom>
                    </pic:spPr>
                  </pic:pic>
                </a:graphicData>
              </a:graphic>
            </wp:inline>
          </w:drawing>
        </w:r>
      </w:ins>
    </w:p>
    <w:p w14:paraId="2C206D09" w14:textId="204486DF" w:rsidR="00ED60E1" w:rsidRDefault="008E682E" w:rsidP="00D44019">
      <w:pPr>
        <w:pStyle w:val="Heading3"/>
        <w:bidi w:val="0"/>
        <w:rPr>
          <w:rtl/>
        </w:rPr>
      </w:pPr>
      <w:r>
        <w:t xml:space="preserve">Pilot </w:t>
      </w:r>
      <w:r w:rsidR="00ED60E1">
        <w:t>Exp</w:t>
      </w:r>
      <w:r>
        <w:t>eriment</w:t>
      </w:r>
      <w:r w:rsidR="00ED60E1">
        <w:t xml:space="preserve"> 3</w:t>
      </w:r>
    </w:p>
    <w:p w14:paraId="6ED892B3" w14:textId="5F83E276" w:rsidR="00D826D9" w:rsidRDefault="007D3BA7" w:rsidP="00D826D9">
      <w:pPr>
        <w:pStyle w:val="NoSpacing"/>
        <w:bidi w:val="0"/>
      </w:pPr>
      <w:r>
        <w:t xml:space="preserve">Given the </w:t>
      </w:r>
      <w:r w:rsidR="00D826D9">
        <w:t>large proportion of excluded trials</w:t>
      </w:r>
      <w:r w:rsidR="00470925">
        <w:t xml:space="preserve">, in Experiment 3 </w:t>
      </w:r>
      <w:ins w:id="658"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7777777" w:rsidR="00D826D9" w:rsidRDefault="00D826D9" w:rsidP="00D826D9">
      <w:pPr>
        <w:pStyle w:val="Heading4"/>
        <w:bidi w:val="0"/>
      </w:pPr>
      <w:r>
        <w:t>Methods</w:t>
      </w:r>
    </w:p>
    <w:p w14:paraId="3B29F863" w14:textId="77777777" w:rsidR="00D826D9" w:rsidRDefault="00D826D9" w:rsidP="00D826D9">
      <w:pPr>
        <w:pStyle w:val="Heading5"/>
        <w:bidi w:val="0"/>
      </w:pPr>
      <w:r>
        <w:t>Participants</w:t>
      </w:r>
    </w:p>
    <w:p w14:paraId="542AD451" w14:textId="23385BB9" w:rsidR="00D826D9" w:rsidRPr="00354457" w:rsidRDefault="00860CF5" w:rsidP="00D826D9">
      <w:pPr>
        <w:pStyle w:val="NoSpacing"/>
        <w:bidi w:val="0"/>
      </w:pPr>
      <w:del w:id="659" w:author="Chen Heller" w:date="2022-08-30T15:13:00Z">
        <w:r w:rsidDel="00F5658A">
          <w:delText>17</w:delText>
        </w:r>
        <w:r w:rsidR="00D826D9" w:rsidDel="00F5658A">
          <w:delText xml:space="preserve"> </w:delText>
        </w:r>
      </w:del>
      <w:ins w:id="660" w:author="Chen Heller" w:date="2022-08-30T15:13:00Z">
        <w:r w:rsidR="00F5658A">
          <w:t xml:space="preserve">7 </w:t>
        </w:r>
      </w:ins>
      <w:r w:rsidR="00D826D9">
        <w:t>participants (</w:t>
      </w:r>
      <w:del w:id="661" w:author="Chen Heller" w:date="2022-08-30T15:18:00Z">
        <w:r w:rsidR="00D826D9" w:rsidDel="007B7156">
          <w:delText xml:space="preserve">10 </w:delText>
        </w:r>
      </w:del>
      <w:ins w:id="662" w:author="Chen Heller" w:date="2022-08-30T15:18:00Z">
        <w:r w:rsidR="007B7156">
          <w:t xml:space="preserve">5 </w:t>
        </w:r>
      </w:ins>
      <w:r w:rsidR="00D826D9">
        <w:t>females) were recruited for the study (</w:t>
      </w:r>
      <w:ins w:id="663" w:author="Chen Heller" w:date="2022-08-26T10:48:00Z">
        <w:r w:rsidR="00903CA4">
          <w:t xml:space="preserve">age: </w:t>
        </w:r>
      </w:ins>
      <w:r w:rsidR="00D826D9">
        <w:t xml:space="preserve">M = </w:t>
      </w:r>
      <w:del w:id="664" w:author="Chen Heller" w:date="2022-09-05T14:21:00Z">
        <w:r w:rsidR="00D826D9" w:rsidDel="002E3A53">
          <w:delText>25.5</w:delText>
        </w:r>
      </w:del>
      <w:ins w:id="665" w:author="Chen Heller" w:date="2022-09-05T14:21:00Z">
        <w:r w:rsidR="002E3A53">
          <w:t>24.42</w:t>
        </w:r>
      </w:ins>
      <w:r w:rsidR="00D826D9">
        <w:t>, SD = 3.</w:t>
      </w:r>
      <w:del w:id="666" w:author="Chen Heller" w:date="2022-09-05T14:22:00Z">
        <w:r w:rsidR="00D826D9" w:rsidDel="002E3A53">
          <w:delText>7</w:delText>
        </w:r>
      </w:del>
      <w:ins w:id="667" w:author="Chen Heller" w:date="2022-09-05T14:22:00Z">
        <w:r w:rsidR="002E3A53">
          <w:t>20</w:t>
        </w:r>
      </w:ins>
      <w:r w:rsidR="00D826D9">
        <w:t xml:space="preserve">) in a recruitment procedure identical to experiment 1. Four </w:t>
      </w:r>
      <w:ins w:id="668"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669" w:author="Chen Heller" w:date="2022-08-29T10:57:00Z">
        <w:r w:rsidR="00D826D9" w:rsidDel="00827596">
          <w:delText>achived</w:delText>
        </w:r>
      </w:del>
      <w:ins w:id="670" w:author="Chen Heller" w:date="2022-08-29T10:57:00Z">
        <w:r w:rsidR="00827596">
          <w:t>achieved</w:t>
        </w:r>
      </w:ins>
      <w:r w:rsidR="00D826D9">
        <w:t xml:space="preserve"> significantly less than 70% correct answers in the classification task according to a binomial test.</w:t>
      </w:r>
      <w:ins w:id="671" w:author="Chen Heller" w:date="2022-08-30T15:19:00Z">
        <w:r w:rsidR="007B7156" w:rsidDel="007B7156">
          <w:t xml:space="preserve"> </w:t>
        </w:r>
      </w:ins>
      <w:del w:id="672" w:author="Chen Heller" w:date="2022-08-30T15:19:00Z">
        <w:r w:rsidR="00D826D9" w:rsidDel="007B7156">
          <w:delText xml:space="preserve"> Overall, seven subjects were included in the analysis.</w:delText>
        </w:r>
      </w:del>
    </w:p>
    <w:p w14:paraId="0A2005EA" w14:textId="04A73897" w:rsidR="00D826D9" w:rsidRDefault="00D826D9" w:rsidP="00D826D9">
      <w:pPr>
        <w:pStyle w:val="Heading5"/>
        <w:bidi w:val="0"/>
      </w:pPr>
      <w:r>
        <w:t>Stimuli</w:t>
      </w:r>
      <w:r w:rsidR="008E682E">
        <w:t>, Apparatus and Procedure</w:t>
      </w:r>
    </w:p>
    <w:p w14:paraId="1151CE81" w14:textId="57B7DF02" w:rsidR="00D826D9" w:rsidRDefault="00D826D9" w:rsidP="008E682E">
      <w:pPr>
        <w:pStyle w:val="NoSpacing"/>
        <w:bidi w:val="0"/>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673"/>
      <w:commentRangeStart w:id="674"/>
      <w:r>
        <w:t xml:space="preserve">10ms to 320ms and 420ms </w:t>
      </w:r>
      <w:commentRangeEnd w:id="673"/>
      <w:r w:rsidR="008E682E">
        <w:rPr>
          <w:rStyle w:val="CommentReference"/>
        </w:rPr>
        <w:commentReference w:id="673"/>
      </w:r>
      <w:commentRangeEnd w:id="674"/>
      <w:r w:rsidR="00570789">
        <w:rPr>
          <w:rStyle w:val="CommentReference"/>
        </w:rPr>
        <w:commentReference w:id="674"/>
      </w:r>
      <w:r>
        <w:t>respectively</w:t>
      </w:r>
      <w:ins w:id="675" w:author="Chen Heller" w:date="2022-08-29T13:04:00Z">
        <w:r w:rsidR="00960D0C">
          <w:t xml:space="preserve"> to make sure they do not exceed those use in </w:t>
        </w:r>
        <w:r w:rsidR="00960D0C" w:rsidRPr="00C65950">
          <w:t>Gallivan &amp; Chapman</w:t>
        </w:r>
        <w:r w:rsidR="00960D0C">
          <w:t xml:space="preserve"> [</w:t>
        </w:r>
        <w:commentRangeStart w:id="676"/>
        <w:r w:rsidR="00960D0C">
          <w:t>ref</w:t>
        </w:r>
      </w:ins>
      <w:commentRangeEnd w:id="676"/>
      <w:ins w:id="677" w:author="Chen Heller" w:date="2022-08-29T13:05:00Z">
        <w:r w:rsidR="00960D0C">
          <w:rPr>
            <w:rStyle w:val="CommentReference"/>
          </w:rPr>
          <w:commentReference w:id="676"/>
        </w:r>
      </w:ins>
      <w:ins w:id="678" w:author="Chen Heller" w:date="2022-08-29T13:04:00Z">
        <w:r w:rsidR="00960D0C">
          <w:t>]</w:t>
        </w:r>
      </w:ins>
      <w:r>
        <w:t>. Recognition of movement onset and offset was also adjusted</w:t>
      </w:r>
      <w:ins w:id="679" w:author="Chen Heller" w:date="2022-09-04T12:34:00Z">
        <w:r w:rsidR="0057241D">
          <w:t xml:space="preserve"> to improve th</w:t>
        </w:r>
      </w:ins>
      <w:ins w:id="680" w:author="Chen Heller" w:date="2022-09-04T12:35:00Z">
        <w:r w:rsidR="0057241D">
          <w:t>eir consistency across trials</w:t>
        </w:r>
      </w:ins>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7777777" w:rsidR="00D826D9" w:rsidRDefault="00D826D9" w:rsidP="00D826D9">
      <w:pPr>
        <w:pStyle w:val="Heading4"/>
        <w:bidi w:val="0"/>
      </w:pPr>
      <w:r>
        <w:lastRenderedPageBreak/>
        <w:t>Results</w:t>
      </w:r>
    </w:p>
    <w:p w14:paraId="3C8905BD" w14:textId="173DD650" w:rsidR="0045341F" w:rsidRDefault="00BA4221" w:rsidP="00D826D9">
      <w:pPr>
        <w:pStyle w:val="NoSpacing"/>
        <w:bidi w:val="0"/>
        <w:rPr>
          <w:ins w:id="681" w:author="Chen Heller" w:date="2022-09-05T14:33:00Z"/>
        </w:rPr>
      </w:pPr>
      <w:ins w:id="682" w:author="Chen Heller" w:date="2022-08-30T16:32:00Z">
        <w:r>
          <w:t xml:space="preserve">Prime visibility: overall, </w:t>
        </w:r>
      </w:ins>
      <w:ins w:id="683" w:author="Chen Heller" w:date="2022-09-07T17:20:00Z">
        <w:r w:rsidR="00E97DDA">
          <w:t>76.29</w:t>
        </w:r>
      </w:ins>
      <w:ins w:id="684" w:author="Chen Heller" w:date="2022-08-30T16:32:00Z">
        <w:r>
          <w:t xml:space="preserve">% of the trials were rated as visibility 1, </w:t>
        </w:r>
      </w:ins>
      <w:ins w:id="685" w:author="Chen Heller" w:date="2022-08-31T12:25:00Z">
        <w:r w:rsidR="00935D83">
          <w:t>2</w:t>
        </w:r>
      </w:ins>
      <w:ins w:id="686" w:author="Chen Heller" w:date="2022-09-07T17:20:00Z">
        <w:r w:rsidR="00E97DDA">
          <w:t>0</w:t>
        </w:r>
      </w:ins>
      <w:ins w:id="687" w:author="Chen Heller" w:date="2022-08-31T12:25:00Z">
        <w:r w:rsidR="00935D83">
          <w:t>.</w:t>
        </w:r>
      </w:ins>
      <w:ins w:id="688" w:author="Chen Heller" w:date="2022-09-07T17:20:00Z">
        <w:r w:rsidR="00E97DDA">
          <w:t>0</w:t>
        </w:r>
      </w:ins>
      <w:ins w:id="689" w:author="Chen Heller" w:date="2022-08-31T12:25:00Z">
        <w:r w:rsidR="00935D83">
          <w:t>8</w:t>
        </w:r>
      </w:ins>
      <w:ins w:id="690" w:author="Chen Heller" w:date="2022-08-30T16:32:00Z">
        <w:r>
          <w:t xml:space="preserve">% as visibility 2, </w:t>
        </w:r>
      </w:ins>
      <w:ins w:id="691" w:author="Chen Heller" w:date="2022-09-07T17:21:00Z">
        <w:r w:rsidR="00E97DDA">
          <w:t>2</w:t>
        </w:r>
      </w:ins>
      <w:ins w:id="692" w:author="Chen Heller" w:date="2022-08-31T12:25:00Z">
        <w:r w:rsidR="00935D83">
          <w:t>.</w:t>
        </w:r>
      </w:ins>
      <w:ins w:id="693" w:author="Chen Heller" w:date="2022-09-07T17:21:00Z">
        <w:r w:rsidR="00E97DDA">
          <w:t>85</w:t>
        </w:r>
      </w:ins>
      <w:ins w:id="694" w:author="Chen Heller" w:date="2022-08-30T16:32:00Z">
        <w:r>
          <w:t xml:space="preserve">% as visibility 3 and </w:t>
        </w:r>
      </w:ins>
      <w:ins w:id="695" w:author="Chen Heller" w:date="2022-09-07T17:21:00Z">
        <w:r w:rsidR="00E97DDA">
          <w:t>0</w:t>
        </w:r>
      </w:ins>
      <w:ins w:id="696" w:author="Chen Heller" w:date="2022-08-31T12:26:00Z">
        <w:r w:rsidR="00935D83">
          <w:t>.</w:t>
        </w:r>
      </w:ins>
      <w:ins w:id="697" w:author="Chen Heller" w:date="2022-09-07T17:21:00Z">
        <w:r w:rsidR="00E97DDA">
          <w:t>76</w:t>
        </w:r>
      </w:ins>
      <w:ins w:id="698" w:author="Chen Heller" w:date="2022-08-30T16:32:00Z">
        <w:r>
          <w:t xml:space="preserve">% as visibility 4. </w:t>
        </w:r>
      </w:ins>
      <w:r w:rsidR="00D826D9">
        <w:t>When participants rated the prime as invisible, they were not better than chance at recognizing it, M = 47.4</w:t>
      </w:r>
      <w:ins w:id="699" w:author="Chen Heller" w:date="2022-08-31T12:26:00Z">
        <w:r w:rsidR="00174F24">
          <w:t>6</w:t>
        </w:r>
      </w:ins>
      <w:r w:rsidR="00D826D9">
        <w:t>%, SD = 3.4</w:t>
      </w:r>
      <w:ins w:id="700" w:author="Chen Heller" w:date="2022-09-07T17:21:00Z">
        <w:r w:rsidR="00E52E97">
          <w:t>5</w:t>
        </w:r>
      </w:ins>
      <w:r w:rsidR="00D826D9">
        <w:t xml:space="preserve">, </w:t>
      </w:r>
      <w:proofErr w:type="gramStart"/>
      <w:r w:rsidR="00D826D9">
        <w:t>t</w:t>
      </w:r>
      <w:r w:rsidR="00D826D9" w:rsidRPr="00F32184">
        <w:rPr>
          <w:rPrChange w:id="701" w:author="Chen Heller" w:date="2022-08-30T13:48:00Z">
            <w:rPr>
              <w:vertAlign w:val="subscript"/>
            </w:rPr>
          </w:rPrChange>
        </w:rPr>
        <w:t>(</w:t>
      </w:r>
      <w:proofErr w:type="gramEnd"/>
      <w:r w:rsidR="00D826D9" w:rsidRPr="00F32184">
        <w:rPr>
          <w:rPrChange w:id="702" w:author="Chen Heller" w:date="2022-08-30T13:48:00Z">
            <w:rPr>
              <w:vertAlign w:val="subscript"/>
            </w:rPr>
          </w:rPrChange>
        </w:rPr>
        <w:t>6)</w:t>
      </w:r>
      <w:r w:rsidR="00D826D9">
        <w:t xml:space="preserve"> = -1.94, p = 0.1</w:t>
      </w:r>
      <w:ins w:id="703" w:author="Chen Heller" w:date="2022-08-31T12:26:00Z">
        <w:r w:rsidR="00174F24">
          <w:t>00</w:t>
        </w:r>
      </w:ins>
      <w:r w:rsidR="00D826D9">
        <w:t>, 95% CI = [44.26, 50.65].</w:t>
      </w:r>
      <w:ins w:id="704" w:author="Chen Heller" w:date="2022-09-05T14:32:00Z">
        <w:r w:rsidR="008116EA">
          <w:t xml:space="preserve"> Thus, both the subjective and the objective measures confirm that masking was effective in rendering the stimuli invisible.</w:t>
        </w:r>
      </w:ins>
      <w:del w:id="705" w:author="Chen Heller" w:date="2022-09-04T17:53:00Z">
        <w:r w:rsidR="00D826D9" w:rsidDel="0045341F">
          <w:delText xml:space="preserve"> </w:delText>
        </w:r>
      </w:del>
    </w:p>
    <w:p w14:paraId="2A9CFA53" w14:textId="77777777" w:rsidR="007B4395" w:rsidRDefault="007B4395" w:rsidP="007B4395">
      <w:pPr>
        <w:pStyle w:val="NoSpacing"/>
        <w:bidi w:val="0"/>
        <w:rPr>
          <w:ins w:id="706" w:author="Chen Heller" w:date="2022-09-04T17:53:00Z"/>
        </w:rPr>
      </w:pPr>
    </w:p>
    <w:p w14:paraId="42C02537" w14:textId="5611F8C7" w:rsidR="00D826D9" w:rsidRDefault="0045341F" w:rsidP="00E64905">
      <w:pPr>
        <w:pStyle w:val="NoSpacing"/>
        <w:bidi w:val="0"/>
        <w:rPr>
          <w:ins w:id="707" w:author="Chen Heller" w:date="2022-08-30T12:24:00Z"/>
        </w:rPr>
      </w:pPr>
      <w:ins w:id="708" w:author="Chen Heller" w:date="2022-09-04T17:53:00Z">
        <w:r>
          <w:t xml:space="preserve">Congruency effect: </w:t>
        </w:r>
      </w:ins>
      <w:ins w:id="709" w:author="Chen Heller" w:date="2022-09-08T15:12:00Z">
        <w:r w:rsidR="00D011EC">
          <w:t xml:space="preserve">Multiple comparisons correction </w:t>
        </w:r>
      </w:ins>
      <w:ins w:id="710" w:author="Chen Heller" w:date="2022-09-08T17:46:00Z">
        <w:r w:rsidR="007A0FCA">
          <w:t xml:space="preserve">procedure </w:t>
        </w:r>
      </w:ins>
      <w:ins w:id="711" w:author="Chen Heller" w:date="2022-09-08T15:12:00Z">
        <w:r w:rsidR="00D011EC">
          <w:t xml:space="preserve">was </w:t>
        </w:r>
      </w:ins>
      <w:ins w:id="712" w:author="Chen Heller" w:date="2022-09-08T15:16:00Z">
        <w:r w:rsidR="00A941E4">
          <w:t xml:space="preserve">identical to </w:t>
        </w:r>
      </w:ins>
      <w:ins w:id="713" w:author="Chen Heller" w:date="2022-09-08T15:15:00Z">
        <w:r w:rsidR="0000070C">
          <w:t>Exp 2.</w:t>
        </w:r>
      </w:ins>
      <w:ins w:id="714" w:author="Chen Heller" w:date="2022-09-04T17:53:00Z">
        <w:r>
          <w:t xml:space="preserve"> </w:t>
        </w:r>
      </w:ins>
      <w:ins w:id="715" w:author="Chen Heller" w:date="2022-09-08T15:16:00Z">
        <w:r w:rsidR="00824724">
          <w:t>Additionally, t</w:t>
        </w:r>
      </w:ins>
      <w:ins w:id="716" w:author="Chen Heller" w:date="2022-09-05T09:37:00Z">
        <w:r w:rsidR="00E132B1">
          <w:t>he movement duration</w:t>
        </w:r>
      </w:ins>
      <w:ins w:id="717" w:author="Chen Heller" w:date="2022-09-05T09:38:00Z">
        <w:r w:rsidR="00E132B1">
          <w:t xml:space="preserve"> variable as well as the </w:t>
        </w:r>
        <w:r w:rsidR="006F660F">
          <w:t>reach area</w:t>
        </w:r>
      </w:ins>
      <w:ins w:id="718" w:author="Chen Heller" w:date="2022-09-05T11:00:00Z">
        <w:r w:rsidR="002D00F6">
          <w:t xml:space="preserve"> and the traveled distance </w:t>
        </w:r>
      </w:ins>
      <w:ins w:id="719" w:author="Chen Heller" w:date="2022-09-05T09:38:00Z">
        <w:r w:rsidR="006F660F">
          <w:t xml:space="preserve">variables, </w:t>
        </w:r>
      </w:ins>
      <w:ins w:id="720" w:author="Chen Heller" w:date="2022-09-08T15:16:00Z">
        <w:r w:rsidR="00824724">
          <w:t xml:space="preserve">were tested using permutation since they </w:t>
        </w:r>
      </w:ins>
      <w:ins w:id="721" w:author="Chen Heller" w:date="2022-09-05T09:38:00Z">
        <w:r w:rsidR="006F660F">
          <w:t>violated the normality assumption</w:t>
        </w:r>
      </w:ins>
      <w:ins w:id="722" w:author="Chen Heller" w:date="2022-09-05T09:39:00Z">
        <w:r w:rsidR="006F660F">
          <w:t>.</w:t>
        </w:r>
      </w:ins>
      <w:ins w:id="723" w:author="Chen Heller" w:date="2022-09-05T09:37:00Z">
        <w:r w:rsidR="00E132B1">
          <w:t xml:space="preserve"> </w:t>
        </w:r>
      </w:ins>
      <w:r w:rsidR="00D826D9">
        <w:t xml:space="preserve">Contrary to experiment two, </w:t>
      </w:r>
      <w:ins w:id="724" w:author="Chen Heller" w:date="2022-09-08T15:18:00Z">
        <w:r w:rsidR="000C5896">
          <w:t xml:space="preserve">significant difference was detected in the reach area which was </w:t>
        </w:r>
      </w:ins>
      <w:ins w:id="725" w:author="Chen Heller" w:date="2022-09-08T17:48:00Z">
        <w:r w:rsidR="001B2C33">
          <w:t xml:space="preserve">smaller </w:t>
        </w:r>
      </w:ins>
      <w:ins w:id="726" w:author="Chen Heller" w:date="2022-09-08T17:49:00Z">
        <w:r w:rsidR="001B2C33">
          <w:t xml:space="preserve">in </w:t>
        </w:r>
      </w:ins>
      <w:ins w:id="727" w:author="Chen Heller" w:date="2022-09-08T15:18:00Z">
        <w:r w:rsidR="000C5896">
          <w:t xml:space="preserve">the </w:t>
        </w:r>
      </w:ins>
      <w:ins w:id="728" w:author="Chen Heller" w:date="2022-09-08T17:48:00Z">
        <w:r w:rsidR="001B2C33">
          <w:t>in</w:t>
        </w:r>
      </w:ins>
      <w:ins w:id="729" w:author="Chen Heller" w:date="2022-09-08T15:18:00Z">
        <w:r w:rsidR="000C5896">
          <w:t>congruent condition (</w:t>
        </w:r>
        <w:proofErr w:type="spellStart"/>
        <w:r w:rsidR="000C5896">
          <w:t>M</w:t>
        </w:r>
        <w:r w:rsidR="000C5896">
          <w:rPr>
            <w:vertAlign w:val="subscript"/>
          </w:rPr>
          <w:t>con</w:t>
        </w:r>
        <w:proofErr w:type="spellEnd"/>
        <w:r w:rsidR="000C5896">
          <w:t xml:space="preserve"> = 2, </w:t>
        </w:r>
        <w:proofErr w:type="spellStart"/>
        <w:r w:rsidR="000C5896">
          <w:t>SD</w:t>
        </w:r>
        <w:r w:rsidR="000C5896">
          <w:rPr>
            <w:vertAlign w:val="subscript"/>
          </w:rPr>
          <w:t>con</w:t>
        </w:r>
        <w:proofErr w:type="spellEnd"/>
        <w:r w:rsidR="000C5896">
          <w:t xml:space="preserve"> = 0.30, </w:t>
        </w:r>
        <w:proofErr w:type="spellStart"/>
        <w:r w:rsidR="000C5896">
          <w:t>M</w:t>
        </w:r>
        <w:r w:rsidR="000C5896">
          <w:rPr>
            <w:vertAlign w:val="subscript"/>
          </w:rPr>
          <w:t>incon</w:t>
        </w:r>
        <w:proofErr w:type="spellEnd"/>
        <w:r w:rsidR="000C5896">
          <w:t xml:space="preserve"> = 1.73, </w:t>
        </w:r>
        <w:proofErr w:type="spellStart"/>
        <w:r w:rsidR="000C5896">
          <w:t>SD</w:t>
        </w:r>
        <w:r w:rsidR="000C5896">
          <w:rPr>
            <w:vertAlign w:val="subscript"/>
          </w:rPr>
          <w:t>incon</w:t>
        </w:r>
        <w:proofErr w:type="spellEnd"/>
        <w:r w:rsidR="000C5896">
          <w:t xml:space="preserve"> = 0.25, p = 0.023, 95% CI [0.11, 0.42]). </w:t>
        </w:r>
      </w:ins>
      <w:del w:id="730" w:author="Chen Heller" w:date="2022-09-08T15:18:00Z">
        <w:r w:rsidR="00D826D9" w:rsidDel="000C5896">
          <w:delText xml:space="preserve">a </w:delText>
        </w:r>
      </w:del>
      <w:ins w:id="731" w:author="Chen Heller" w:date="2022-09-08T15:19:00Z">
        <w:r w:rsidR="002A0697">
          <w:t>On the other hand,</w:t>
        </w:r>
      </w:ins>
      <w:ins w:id="732" w:author="Chen Heller" w:date="2022-09-08T15:18:00Z">
        <w:r w:rsidR="000C5896">
          <w:t xml:space="preserve"> </w:t>
        </w:r>
      </w:ins>
      <w:ins w:id="733" w:author="Chen Heller" w:date="2022-09-08T15:20:00Z">
        <w:r w:rsidR="00CF4F56">
          <w:t>a congruency effect was absent in the traveled distance (</w:t>
        </w:r>
        <w:proofErr w:type="spellStart"/>
        <w:r w:rsidR="00CF4F56">
          <w:t>M</w:t>
        </w:r>
        <w:r w:rsidR="00CF4F56">
          <w:rPr>
            <w:vertAlign w:val="subscript"/>
          </w:rPr>
          <w:t>con</w:t>
        </w:r>
        <w:proofErr w:type="spellEnd"/>
        <w:r w:rsidR="00CF4F56">
          <w:t xml:space="preserve"> = 38.27, </w:t>
        </w:r>
        <w:proofErr w:type="spellStart"/>
        <w:r w:rsidR="00CF4F56">
          <w:t>SD</w:t>
        </w:r>
        <w:r w:rsidR="00CF4F56">
          <w:rPr>
            <w:vertAlign w:val="subscript"/>
          </w:rPr>
          <w:t>con</w:t>
        </w:r>
        <w:proofErr w:type="spellEnd"/>
        <w:r w:rsidR="00CF4F56">
          <w:t xml:space="preserve"> = 1.25, </w:t>
        </w:r>
        <w:proofErr w:type="spellStart"/>
        <w:r w:rsidR="00CF4F56">
          <w:t>M</w:t>
        </w:r>
        <w:r w:rsidR="00CF4F56">
          <w:rPr>
            <w:vertAlign w:val="subscript"/>
          </w:rPr>
          <w:t>incon</w:t>
        </w:r>
        <w:proofErr w:type="spellEnd"/>
        <w:r w:rsidR="00CF4F56">
          <w:t xml:space="preserve"> = 39.23, </w:t>
        </w:r>
        <w:proofErr w:type="spellStart"/>
        <w:r w:rsidR="00CF4F56">
          <w:t>SD</w:t>
        </w:r>
        <w:r w:rsidR="00CF4F56">
          <w:rPr>
            <w:vertAlign w:val="subscript"/>
          </w:rPr>
          <w:t>incon</w:t>
        </w:r>
        <w:proofErr w:type="spellEnd"/>
        <w:r w:rsidR="00CF4F56">
          <w:t xml:space="preserve"> = 1.74, p = 0.125, 95% CI [-1.40, -0.51]), </w:t>
        </w:r>
      </w:ins>
      <w:ins w:id="734" w:author="Chen Heller" w:date="2022-09-08T15:19:00Z">
        <w:r w:rsidR="002A0697">
          <w:t>the frequency of COM (</w:t>
        </w:r>
        <w:proofErr w:type="spellStart"/>
        <w:r w:rsidR="002A0697">
          <w:t>M</w:t>
        </w:r>
        <w:r w:rsidR="002A0697">
          <w:rPr>
            <w:vertAlign w:val="subscript"/>
          </w:rPr>
          <w:t>con</w:t>
        </w:r>
        <w:proofErr w:type="spellEnd"/>
        <w:r w:rsidR="002A0697">
          <w:t xml:space="preserve"> = 0.20, </w:t>
        </w:r>
        <w:proofErr w:type="spellStart"/>
        <w:r w:rsidR="002A0697">
          <w:t>SD</w:t>
        </w:r>
        <w:r w:rsidR="002A0697">
          <w:rPr>
            <w:vertAlign w:val="subscript"/>
          </w:rPr>
          <w:t>con</w:t>
        </w:r>
        <w:proofErr w:type="spellEnd"/>
        <w:r w:rsidR="002A0697">
          <w:t xml:space="preserve"> = 0.13, </w:t>
        </w:r>
        <w:proofErr w:type="spellStart"/>
        <w:r w:rsidR="002A0697">
          <w:t>M</w:t>
        </w:r>
        <w:r w:rsidR="002A0697">
          <w:rPr>
            <w:vertAlign w:val="subscript"/>
          </w:rPr>
          <w:t>incon</w:t>
        </w:r>
        <w:proofErr w:type="spellEnd"/>
        <w:r w:rsidR="002A0697">
          <w:t xml:space="preserve"> = 0.20, </w:t>
        </w:r>
        <w:proofErr w:type="spellStart"/>
        <w:r w:rsidR="002A0697">
          <w:t>SD</w:t>
        </w:r>
        <w:r w:rsidR="002A0697">
          <w:rPr>
            <w:vertAlign w:val="subscript"/>
          </w:rPr>
          <w:t>incon</w:t>
        </w:r>
        <w:proofErr w:type="spellEnd"/>
        <w:r w:rsidR="002A0697">
          <w:t xml:space="preserve"> = 0.15, t</w:t>
        </w:r>
        <w:r w:rsidR="002A0697" w:rsidRPr="00632924">
          <w:t>(</w:t>
        </w:r>
        <w:r w:rsidR="002A0697">
          <w:t>6</w:t>
        </w:r>
        <w:r w:rsidR="002A0697" w:rsidRPr="00632924">
          <w:t>)</w:t>
        </w:r>
        <w:r w:rsidR="002A0697">
          <w:t xml:space="preserve"> = -0.05, p = 0.959, 95% CI [-0.10, 0.10]), the reaction time (</w:t>
        </w:r>
        <w:proofErr w:type="spellStart"/>
        <w:r w:rsidR="002A0697">
          <w:t>M</w:t>
        </w:r>
        <w:r w:rsidR="002A0697">
          <w:rPr>
            <w:vertAlign w:val="subscript"/>
          </w:rPr>
          <w:t>con</w:t>
        </w:r>
        <w:proofErr w:type="spellEnd"/>
        <w:r w:rsidR="002A0697">
          <w:t xml:space="preserve"> = 164.46ms, </w:t>
        </w:r>
        <w:proofErr w:type="spellStart"/>
        <w:r w:rsidR="002A0697">
          <w:t>SD</w:t>
        </w:r>
        <w:r w:rsidR="002A0697">
          <w:rPr>
            <w:vertAlign w:val="subscript"/>
          </w:rPr>
          <w:t>con</w:t>
        </w:r>
        <w:proofErr w:type="spellEnd"/>
        <w:r w:rsidR="002A0697">
          <w:t xml:space="preserve"> = 26.10, </w:t>
        </w:r>
        <w:proofErr w:type="spellStart"/>
        <w:r w:rsidR="002A0697">
          <w:t>M</w:t>
        </w:r>
        <w:r w:rsidR="002A0697">
          <w:rPr>
            <w:vertAlign w:val="subscript"/>
          </w:rPr>
          <w:t>incon</w:t>
        </w:r>
        <w:proofErr w:type="spellEnd"/>
        <w:r w:rsidR="002A0697">
          <w:t xml:space="preserve"> = 175.93ms, </w:t>
        </w:r>
        <w:proofErr w:type="spellStart"/>
        <w:r w:rsidR="002A0697">
          <w:t>SD</w:t>
        </w:r>
        <w:r w:rsidR="002A0697">
          <w:rPr>
            <w:vertAlign w:val="subscript"/>
          </w:rPr>
          <w:t>incon</w:t>
        </w:r>
        <w:proofErr w:type="spellEnd"/>
        <w:r w:rsidR="002A0697">
          <w:t xml:space="preserve"> = 15.40, t</w:t>
        </w:r>
        <w:r w:rsidR="002A0697" w:rsidRPr="00632924">
          <w:t>(6)</w:t>
        </w:r>
        <w:r w:rsidR="002A0697">
          <w:t xml:space="preserve"> = </w:t>
        </w:r>
        <w:commentRangeStart w:id="735"/>
        <w:r w:rsidR="002A0697">
          <w:t>-</w:t>
        </w:r>
        <w:commentRangeEnd w:id="735"/>
        <w:r w:rsidR="002A0697">
          <w:rPr>
            <w:rStyle w:val="CommentReference"/>
          </w:rPr>
          <w:commentReference w:id="735"/>
        </w:r>
        <w:r w:rsidR="002A0697">
          <w:t>2.22, p = 0.125, 95% CI [-24.08, 1.12]) and the movement duration (</w:t>
        </w:r>
        <w:proofErr w:type="spellStart"/>
        <w:r w:rsidR="002A0697">
          <w:t>M</w:t>
        </w:r>
        <w:r w:rsidR="002A0697">
          <w:rPr>
            <w:vertAlign w:val="subscript"/>
          </w:rPr>
          <w:t>con</w:t>
        </w:r>
        <w:proofErr w:type="spellEnd"/>
        <w:r w:rsidR="002A0697">
          <w:t xml:space="preserve"> = 391.95ms, </w:t>
        </w:r>
        <w:proofErr w:type="spellStart"/>
        <w:r w:rsidR="002A0697">
          <w:t>SD</w:t>
        </w:r>
        <w:r w:rsidR="002A0697">
          <w:rPr>
            <w:vertAlign w:val="subscript"/>
          </w:rPr>
          <w:t>con</w:t>
        </w:r>
        <w:proofErr w:type="spellEnd"/>
        <w:r w:rsidR="002A0697">
          <w:t xml:space="preserve"> = 32.91, </w:t>
        </w:r>
        <w:proofErr w:type="spellStart"/>
        <w:r w:rsidR="002A0697">
          <w:t>M</w:t>
        </w:r>
        <w:r w:rsidR="002A0697">
          <w:rPr>
            <w:vertAlign w:val="subscript"/>
          </w:rPr>
          <w:t>incon</w:t>
        </w:r>
        <w:proofErr w:type="spellEnd"/>
        <w:r w:rsidR="002A0697">
          <w:t xml:space="preserve"> = 403.35ms, </w:t>
        </w:r>
        <w:proofErr w:type="spellStart"/>
        <w:r w:rsidR="002A0697">
          <w:t>SD</w:t>
        </w:r>
        <w:r w:rsidR="002A0697">
          <w:rPr>
            <w:vertAlign w:val="subscript"/>
          </w:rPr>
          <w:t>incon</w:t>
        </w:r>
        <w:proofErr w:type="spellEnd"/>
        <w:r w:rsidR="002A0697">
          <w:t xml:space="preserve"> = 25.40, p = 0.125, 95% CI [-20.18, -3.05])</w:t>
        </w:r>
      </w:ins>
      <w:ins w:id="736" w:author="Chen Heller" w:date="2022-09-08T15:36:00Z">
        <w:r w:rsidR="0097052D">
          <w:t>.</w:t>
        </w:r>
      </w:ins>
      <w:del w:id="737" w:author="Chen Heller" w:date="2022-09-08T15:20:00Z">
        <w:r w:rsidR="00D826D9" w:rsidDel="00CF4F56">
          <w:delText xml:space="preserve">congruency effect was reflected in the traveled distance which was shorter in the congruent </w:delText>
        </w:r>
      </w:del>
      <w:del w:id="738" w:author="Chen Heller" w:date="2022-09-07T16:16:00Z">
        <w:r w:rsidR="00D826D9" w:rsidDel="00E96C56">
          <w:delText>(M = 1.01, SD = 0.005)</w:delText>
        </w:r>
      </w:del>
      <w:del w:id="739" w:author="Chen Heller" w:date="2022-09-08T15:20:00Z">
        <w:r w:rsidR="00D826D9" w:rsidDel="00CF4F56">
          <w:delText xml:space="preserve"> than in the incongruent condition</w:delText>
        </w:r>
      </w:del>
      <w:r w:rsidR="00D826D9">
        <w:t xml:space="preserve"> </w:t>
      </w:r>
      <w:del w:id="740" w:author="Chen Heller" w:date="2022-09-07T16:16:00Z">
        <w:r w:rsidR="00D826D9" w:rsidDel="00E96C56">
          <w:delText>(M = 1.02, SD = 0.007)</w:delText>
        </w:r>
      </w:del>
      <w:del w:id="741" w:author="Chen Heller" w:date="2022-09-08T15:20:00Z">
        <w:r w:rsidR="00D826D9" w:rsidDel="00CF4F56">
          <w:delText>,</w:delText>
        </w:r>
      </w:del>
      <w:ins w:id="742" w:author="Chen Heller" w:date="2022-09-07T16:16:00Z">
        <w:r w:rsidR="00E96C56" w:rsidRPr="00E96C56">
          <w:t xml:space="preserve"> </w:t>
        </w:r>
      </w:ins>
      <w:del w:id="743" w:author="Chen Heller" w:date="2022-09-07T17:23:00Z">
        <w:r w:rsidR="00D826D9" w:rsidDel="00A23713">
          <w:delText xml:space="preserve"> t</w:delText>
        </w:r>
      </w:del>
      <w:del w:id="744" w:author="Chen Heller" w:date="2022-08-30T13:48:00Z">
        <w:r w:rsidR="00D826D9" w:rsidRPr="00FF0854" w:rsidDel="00F32184">
          <w:rPr>
            <w:vertAlign w:val="subscript"/>
          </w:rPr>
          <w:delText>(6)</w:delText>
        </w:r>
      </w:del>
      <w:del w:id="745" w:author="Chen Heller" w:date="2022-09-07T17:23:00Z">
        <w:r w:rsidR="00D826D9" w:rsidDel="00A23713">
          <w:delText xml:space="preserve"> = -3.76,</w:delText>
        </w:r>
      </w:del>
      <w:del w:id="746" w:author="Chen Heller" w:date="2022-09-08T15:20:00Z">
        <w:r w:rsidR="00D826D9" w:rsidDel="00CF4F56">
          <w:delText xml:space="preserve"> p = 0.</w:delText>
        </w:r>
      </w:del>
      <w:del w:id="747" w:author="Chen Heller" w:date="2022-09-07T17:23:00Z">
        <w:r w:rsidR="00D826D9" w:rsidDel="00A23713">
          <w:delText>0</w:delText>
        </w:r>
      </w:del>
      <w:del w:id="748" w:author="Chen Heller" w:date="2022-09-05T10:03:00Z">
        <w:r w:rsidR="00D826D9" w:rsidDel="007B3138">
          <w:delText>09</w:delText>
        </w:r>
      </w:del>
      <w:del w:id="749" w:author="Chen Heller" w:date="2022-09-08T15:20:00Z">
        <w:r w:rsidR="00D826D9" w:rsidDel="00CF4F56">
          <w:delText>, 95% CI [-</w:delText>
        </w:r>
      </w:del>
      <w:del w:id="750" w:author="Chen Heller" w:date="2022-09-07T17:24:00Z">
        <w:r w:rsidR="00D826D9" w:rsidDel="00730ED4">
          <w:delText>0.</w:delText>
        </w:r>
      </w:del>
      <w:del w:id="751" w:author="Chen Heller" w:date="2022-09-05T11:02:00Z">
        <w:r w:rsidR="00D826D9" w:rsidDel="006B6CE7">
          <w:delText>008</w:delText>
        </w:r>
      </w:del>
      <w:del w:id="752" w:author="Chen Heller" w:date="2022-09-08T15:20:00Z">
        <w:r w:rsidR="00D826D9" w:rsidDel="00CF4F56">
          <w:delText>, -</w:delText>
        </w:r>
      </w:del>
      <w:del w:id="753" w:author="Chen Heller" w:date="2022-09-07T17:24:00Z">
        <w:r w:rsidR="00D826D9" w:rsidDel="00730ED4">
          <w:delText>0.</w:delText>
        </w:r>
      </w:del>
      <w:del w:id="754" w:author="Chen Heller" w:date="2022-09-05T11:02:00Z">
        <w:r w:rsidR="00D826D9" w:rsidDel="006B6CE7">
          <w:delText>001</w:delText>
        </w:r>
      </w:del>
      <w:del w:id="755" w:author="Chen Heller" w:date="2022-09-08T15:20:00Z">
        <w:r w:rsidR="00D826D9" w:rsidDel="00CF4F56">
          <w:delText>],</w:delText>
        </w:r>
      </w:del>
      <w:r w:rsidR="00D826D9">
        <w:t xml:space="preserve"> </w:t>
      </w:r>
      <w:del w:id="756"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w:t>
      </w:r>
      <w:del w:id="757" w:author="Chen Heller" w:date="2022-09-07T08:50:00Z">
        <w:r w:rsidR="00D826D9" w:rsidDel="009A64EE">
          <w:delText xml:space="preserve"> In accordance with shorter movements, movement duration was also marginally shorter in the congruent (</w:delText>
        </w:r>
      </w:del>
      <w:del w:id="758" w:author="Chen Heller" w:date="2022-09-07T08:49:00Z">
        <w:r w:rsidR="00D826D9" w:rsidDel="00B12EAF">
          <w:delText xml:space="preserve">M = </w:delText>
        </w:r>
        <w:r w:rsidR="00597E92" w:rsidDel="00B12EAF">
          <w:delText>3</w:delText>
        </w:r>
        <w:r w:rsidR="00D826D9" w:rsidDel="00B12EAF">
          <w:delText>9</w:delText>
        </w:r>
        <w:r w:rsidR="00597E92" w:rsidDel="00B12EAF">
          <w:delText>1.9ms</w:delText>
        </w:r>
        <w:r w:rsidR="00D826D9" w:rsidDel="00B12EAF">
          <w:delText>, SD = 3</w:delText>
        </w:r>
        <w:r w:rsidR="00597E92" w:rsidDel="00B12EAF">
          <w:delText>2.9</w:delText>
        </w:r>
      </w:del>
      <w:del w:id="759" w:author="Chen Heller" w:date="2022-09-07T08:50:00Z">
        <w:r w:rsidR="00D826D9" w:rsidDel="009A64EE">
          <w:delText>) than in the incongruent condition (</w:delText>
        </w:r>
      </w:del>
      <w:del w:id="760" w:author="Chen Heller" w:date="2022-09-07T08:49:00Z">
        <w:r w:rsidR="00D826D9" w:rsidDel="00B12EAF">
          <w:delText xml:space="preserve">M = </w:delText>
        </w:r>
        <w:r w:rsidR="00597E92" w:rsidDel="00B12EAF">
          <w:delText>403.3ms</w:delText>
        </w:r>
        <w:r w:rsidR="00D826D9" w:rsidDel="00B12EAF">
          <w:delText xml:space="preserve">, SD = </w:delText>
        </w:r>
        <w:r w:rsidR="00597E92" w:rsidDel="00B12EAF">
          <w:delText>25.4</w:delText>
        </w:r>
      </w:del>
      <w:del w:id="761" w:author="Chen Heller" w:date="2022-09-07T08:50:00Z">
        <w:r w:rsidR="00D826D9" w:rsidDel="009A64EE">
          <w:delText xml:space="preserve">), </w:delText>
        </w:r>
        <w:r w:rsidR="00D826D9" w:rsidDel="00B12EAF">
          <w:delText>t</w:delText>
        </w:r>
      </w:del>
      <w:del w:id="762" w:author="Chen Heller" w:date="2022-08-30T13:48:00Z">
        <w:r w:rsidR="00D826D9" w:rsidRPr="00FF0854" w:rsidDel="00F32184">
          <w:rPr>
            <w:vertAlign w:val="subscript"/>
          </w:rPr>
          <w:delText>(6)</w:delText>
        </w:r>
      </w:del>
      <w:del w:id="763" w:author="Chen Heller" w:date="2022-09-07T08:50:00Z">
        <w:r w:rsidR="00D826D9" w:rsidDel="00B12EAF">
          <w:delText xml:space="preserve"> = -2.41, p = </w:delText>
        </w:r>
      </w:del>
      <w:del w:id="764" w:author="Chen Heller" w:date="2022-09-05T10:31:00Z">
        <w:r w:rsidR="00D826D9" w:rsidDel="00DB665E">
          <w:delText>0.</w:delText>
        </w:r>
      </w:del>
      <w:del w:id="765" w:author="Chen Heller" w:date="2022-09-05T10:04:00Z">
        <w:r w:rsidR="00D826D9" w:rsidDel="007B3138">
          <w:delText>051</w:delText>
        </w:r>
      </w:del>
      <w:del w:id="766" w:author="Chen Heller" w:date="2022-09-07T08:50:00Z">
        <w:r w:rsidR="00D826D9" w:rsidDel="00B12EAF">
          <w:delText>, 95% CI [-</w:delText>
        </w:r>
      </w:del>
      <w:del w:id="767" w:author="Chen Heller" w:date="2022-09-05T09:40:00Z">
        <w:r w:rsidR="0040077A" w:rsidDel="00401917">
          <w:delText>2</w:delText>
        </w:r>
        <w:r w:rsidR="00D826D9" w:rsidDel="00401917">
          <w:delText>2</w:delText>
        </w:r>
        <w:r w:rsidR="0040077A" w:rsidDel="00401917">
          <w:delText>.9</w:delText>
        </w:r>
      </w:del>
      <w:del w:id="768" w:author="Chen Heller" w:date="2022-09-07T08:50:00Z">
        <w:r w:rsidR="00D826D9" w:rsidDel="00B12EAF">
          <w:delText xml:space="preserve">, </w:delText>
        </w:r>
      </w:del>
      <w:del w:id="769" w:author="Chen Heller" w:date="2022-09-05T09:40:00Z">
        <w:r w:rsidR="00D826D9" w:rsidDel="00401917">
          <w:delText>0.1</w:delText>
        </w:r>
      </w:del>
      <w:del w:id="770" w:author="Chen Heller" w:date="2022-09-07T08:50:00Z">
        <w:r w:rsidR="00D826D9" w:rsidDel="00B12EAF">
          <w:delText>]</w:delText>
        </w:r>
        <w:r w:rsidR="00D826D9" w:rsidDel="009A64EE">
          <w:delText xml:space="preserve">, </w:delText>
        </w:r>
      </w:del>
      <w:del w:id="771" w:author="Chen Heller" w:date="2022-09-05T09:41:00Z">
        <w:r w:rsidR="00D826D9" w:rsidDel="00637E33">
          <w:delText>Cohen's d</w:delText>
        </w:r>
        <w:r w:rsidR="00D826D9" w:rsidDel="00637E33">
          <w:rPr>
            <w:vertAlign w:val="subscript"/>
          </w:rPr>
          <w:delText>z</w:delText>
        </w:r>
      </w:del>
      <w:del w:id="772" w:author="Chen Heller" w:date="2022-09-05T11:32:00Z">
        <w:r w:rsidR="00D826D9" w:rsidDel="00631ADB">
          <w:delText xml:space="preserve"> = </w:delText>
        </w:r>
      </w:del>
      <w:del w:id="773" w:author="Chen Heller" w:date="2022-09-05T09:41:00Z">
        <w:r w:rsidR="00D826D9" w:rsidDel="00637E33">
          <w:delText>-0.91</w:delText>
        </w:r>
      </w:del>
      <w:del w:id="774" w:author="Chen Heller" w:date="2022-09-08T15:36:00Z">
        <w:r w:rsidR="00D826D9" w:rsidDel="0097052D">
          <w:delText>. A</w:delText>
        </w:r>
      </w:del>
      <w:del w:id="775" w:author="Chen Heller" w:date="2022-09-08T15:18:00Z">
        <w:r w:rsidR="00D826D9" w:rsidDel="000C5896">
          <w:delText xml:space="preserve"> significant difference was </w:delText>
        </w:r>
      </w:del>
      <w:del w:id="776" w:author="Chen Heller" w:date="2022-09-08T15:17:00Z">
        <w:r w:rsidR="00D826D9" w:rsidDel="000C5896">
          <w:delText xml:space="preserve">also </w:delText>
        </w:r>
      </w:del>
      <w:del w:id="777" w:author="Chen Heller" w:date="2022-09-08T15:18:00Z">
        <w:r w:rsidR="00D826D9" w:rsidDel="000C5896">
          <w:delText>detected in the reach area which was larger for the congruent condition (M</w:delText>
        </w:r>
        <w:r w:rsidR="00D826D9" w:rsidDel="000C5896">
          <w:rPr>
            <w:vertAlign w:val="subscript"/>
          </w:rPr>
          <w:delText>con</w:delText>
        </w:r>
        <w:r w:rsidR="00D826D9" w:rsidDel="000C5896">
          <w:delText xml:space="preserve"> = </w:delText>
        </w:r>
      </w:del>
      <w:del w:id="778" w:author="Chen Heller" w:date="2022-09-07T17:25:00Z">
        <w:r w:rsidR="00D826D9" w:rsidDel="00CC523D">
          <w:delText>0.</w:delText>
        </w:r>
      </w:del>
      <w:del w:id="779" w:author="Chen Heller" w:date="2022-09-05T10:32:00Z">
        <w:r w:rsidR="00D826D9" w:rsidDel="00F8223C">
          <w:delText>000</w:delText>
        </w:r>
      </w:del>
      <w:del w:id="780" w:author="Chen Heller" w:date="2022-09-07T17:25:00Z">
        <w:r w:rsidR="00D826D9" w:rsidDel="00CC523D">
          <w:delText>2</w:delText>
        </w:r>
      </w:del>
      <w:del w:id="781" w:author="Chen Heller" w:date="2022-09-08T15:18:00Z">
        <w:r w:rsidR="00D826D9" w:rsidDel="000C5896">
          <w:delText>, SD</w:delText>
        </w:r>
        <w:r w:rsidR="00D826D9" w:rsidDel="000C5896">
          <w:rPr>
            <w:vertAlign w:val="subscript"/>
          </w:rPr>
          <w:delText>con</w:delText>
        </w:r>
        <w:r w:rsidR="00D826D9" w:rsidDel="000C5896">
          <w:delText xml:space="preserve"> = 0.3</w:delText>
        </w:r>
        <w:r w:rsidR="00CC523D" w:rsidDel="000C5896">
          <w:delText>0</w:delText>
        </w:r>
        <w:r w:rsidR="00D826D9" w:rsidDel="000C5896">
          <w:delText>, M</w:delText>
        </w:r>
        <w:r w:rsidR="00D826D9" w:rsidDel="000C5896">
          <w:rPr>
            <w:vertAlign w:val="subscript"/>
          </w:rPr>
          <w:delText>incon</w:delText>
        </w:r>
        <w:r w:rsidR="00D826D9" w:rsidDel="000C5896">
          <w:delText xml:space="preserve"> = </w:delText>
        </w:r>
      </w:del>
      <w:del w:id="782" w:author="Chen Heller" w:date="2022-09-07T17:26:00Z">
        <w:r w:rsidR="00D826D9" w:rsidDel="004A45C9">
          <w:delText>0.</w:delText>
        </w:r>
      </w:del>
      <w:del w:id="783" w:author="Chen Heller" w:date="2022-09-05T10:33:00Z">
        <w:r w:rsidR="00D826D9" w:rsidDel="00F8223C">
          <w:delText>0001</w:delText>
        </w:r>
      </w:del>
      <w:del w:id="784" w:author="Chen Heller" w:date="2022-09-08T15:18:00Z">
        <w:r w:rsidR="00D826D9" w:rsidDel="000C5896">
          <w:delText>, SD</w:delText>
        </w:r>
        <w:r w:rsidR="00D826D9" w:rsidDel="000C5896">
          <w:rPr>
            <w:vertAlign w:val="subscript"/>
          </w:rPr>
          <w:delText>incon</w:delText>
        </w:r>
        <w:r w:rsidR="00D826D9" w:rsidDel="000C5896">
          <w:delText xml:space="preserve"> = </w:delText>
        </w:r>
      </w:del>
      <w:del w:id="785" w:author="Chen Heller" w:date="2022-09-07T17:26:00Z">
        <w:r w:rsidR="00D826D9" w:rsidDel="004A45C9">
          <w:delText>0.0</w:delText>
        </w:r>
      </w:del>
      <w:del w:id="786" w:author="Chen Heller" w:date="2022-09-05T11:04:00Z">
        <w:r w:rsidR="00D826D9" w:rsidDel="008A283B">
          <w:delText>000</w:delText>
        </w:r>
      </w:del>
      <w:del w:id="787" w:author="Chen Heller" w:date="2022-09-07T17:26:00Z">
        <w:r w:rsidR="00D826D9" w:rsidDel="004A45C9">
          <w:delText>2</w:delText>
        </w:r>
      </w:del>
      <w:del w:id="788" w:author="Chen Heller" w:date="2022-09-08T15:18:00Z">
        <w:r w:rsidR="00D826D9" w:rsidDel="000C5896">
          <w:delText>,</w:delText>
        </w:r>
      </w:del>
      <w:del w:id="789" w:author="Chen Heller" w:date="2022-09-07T17:26:00Z">
        <w:r w:rsidR="00D826D9" w:rsidDel="004A45C9">
          <w:delText xml:space="preserve"> t</w:delText>
        </w:r>
      </w:del>
      <w:del w:id="790" w:author="Chen Heller" w:date="2022-08-30T13:48:00Z">
        <w:r w:rsidR="00D826D9" w:rsidRPr="009632DE" w:rsidDel="0048761C">
          <w:rPr>
            <w:vertAlign w:val="subscript"/>
          </w:rPr>
          <w:delText>(6)</w:delText>
        </w:r>
      </w:del>
      <w:del w:id="791" w:author="Chen Heller" w:date="2022-09-07T17:26:00Z">
        <w:r w:rsidR="00D826D9" w:rsidDel="004A45C9">
          <w:delText xml:space="preserve"> = 3.02,</w:delText>
        </w:r>
      </w:del>
      <w:del w:id="792" w:author="Chen Heller" w:date="2022-09-08T15:18:00Z">
        <w:r w:rsidR="00D826D9" w:rsidDel="000C5896">
          <w:delText xml:space="preserve"> p = 0.02, 95% CI [0.</w:delText>
        </w:r>
      </w:del>
      <w:del w:id="793" w:author="Chen Heller" w:date="2022-09-07T17:27:00Z">
        <w:r w:rsidR="00D826D9" w:rsidDel="00B10FE0">
          <w:delText>0</w:delText>
        </w:r>
      </w:del>
      <w:del w:id="794" w:author="Chen Heller" w:date="2022-09-05T09:44:00Z">
        <w:r w:rsidR="00D826D9" w:rsidDel="00BE73CB">
          <w:delText>00006</w:delText>
        </w:r>
      </w:del>
      <w:del w:id="795" w:author="Chen Heller" w:date="2022-09-08T15:18:00Z">
        <w:r w:rsidR="00D826D9" w:rsidDel="000C5896">
          <w:delText>, 0.</w:delText>
        </w:r>
      </w:del>
      <w:del w:id="796" w:author="Chen Heller" w:date="2022-09-07T17:27:00Z">
        <w:r w:rsidR="00D826D9" w:rsidDel="00B10FE0">
          <w:delText>0</w:delText>
        </w:r>
      </w:del>
      <w:del w:id="797" w:author="Chen Heller" w:date="2022-09-05T09:44:00Z">
        <w:r w:rsidR="00D826D9" w:rsidDel="00BE73CB">
          <w:delText>000</w:delText>
        </w:r>
      </w:del>
      <w:del w:id="798" w:author="Chen Heller" w:date="2022-09-07T17:27:00Z">
        <w:r w:rsidR="00D826D9" w:rsidDel="00B10FE0">
          <w:delText>4</w:delText>
        </w:r>
      </w:del>
      <w:del w:id="799" w:author="Chen Heller" w:date="2022-09-08T15:18:00Z">
        <w:r w:rsidR="00D826D9" w:rsidDel="000C5896">
          <w:delText xml:space="preserve">], </w:delText>
        </w:r>
      </w:del>
      <w:del w:id="800" w:author="Chen Heller" w:date="2022-09-05T09:44:00Z">
        <w:r w:rsidR="00D826D9" w:rsidDel="0042315E">
          <w:delText>Cohen's d</w:delText>
        </w:r>
        <w:r w:rsidR="00D826D9" w:rsidDel="0042315E">
          <w:rPr>
            <w:vertAlign w:val="subscript"/>
          </w:rPr>
          <w:delText>z</w:delText>
        </w:r>
        <w:r w:rsidR="00D826D9" w:rsidDel="0042315E">
          <w:delText xml:space="preserve"> = 1.14</w:delText>
        </w:r>
      </w:del>
      <w:del w:id="801" w:author="Chen Heller" w:date="2022-09-08T15:18:00Z">
        <w:r w:rsidR="00D826D9" w:rsidDel="000C5896">
          <w:delText>)</w:delText>
        </w:r>
      </w:del>
      <w:del w:id="802" w:author="Chen Heller" w:date="2022-09-08T15:37:00Z">
        <w:r w:rsidR="00D826D9" w:rsidDel="0097052D">
          <w:delText xml:space="preserve">. On the other hand </w:delText>
        </w:r>
      </w:del>
      <w:del w:id="803" w:author="Chen Heller" w:date="2022-09-08T15:19:00Z">
        <w:r w:rsidR="00D826D9" w:rsidDel="002A0697">
          <w:delText>the frequency of COM (</w:delText>
        </w:r>
        <w:r w:rsidR="009E21B9" w:rsidDel="002A0697">
          <w:delText>M</w:delText>
        </w:r>
        <w:r w:rsidR="009E21B9" w:rsidDel="002A0697">
          <w:rPr>
            <w:vertAlign w:val="subscript"/>
          </w:rPr>
          <w:delText>con</w:delText>
        </w:r>
        <w:r w:rsidR="009E21B9" w:rsidDel="002A0697">
          <w:delText xml:space="preserve"> = 0.2, SD</w:delText>
        </w:r>
        <w:r w:rsidR="009E21B9" w:rsidDel="002A0697">
          <w:rPr>
            <w:vertAlign w:val="subscript"/>
          </w:rPr>
          <w:delText>con</w:delText>
        </w:r>
        <w:r w:rsidR="009E21B9" w:rsidDel="002A0697">
          <w:delText xml:space="preserve"> = 0.13, M</w:delText>
        </w:r>
        <w:r w:rsidR="009E21B9" w:rsidDel="002A0697">
          <w:rPr>
            <w:vertAlign w:val="subscript"/>
          </w:rPr>
          <w:delText>incon</w:delText>
        </w:r>
        <w:r w:rsidR="009E21B9" w:rsidDel="002A0697">
          <w:delText xml:space="preserve"> = 0.</w:delText>
        </w:r>
        <w:r w:rsidR="00C10DAE" w:rsidDel="002A0697">
          <w:delText>2</w:delText>
        </w:r>
        <w:r w:rsidR="009E21B9" w:rsidDel="002A0697">
          <w:delText>, SD</w:delText>
        </w:r>
        <w:r w:rsidR="009E21B9" w:rsidDel="002A0697">
          <w:rPr>
            <w:vertAlign w:val="subscript"/>
          </w:rPr>
          <w:delText>incon</w:delText>
        </w:r>
        <w:r w:rsidR="009E21B9" w:rsidDel="002A0697">
          <w:delText xml:space="preserve"> = 0.</w:delText>
        </w:r>
        <w:r w:rsidR="00C10DAE" w:rsidDel="002A0697">
          <w:delText>15</w:delText>
        </w:r>
        <w:r w:rsidR="009E21B9" w:rsidDel="002A0697">
          <w:delText xml:space="preserve">, </w:delText>
        </w:r>
        <w:r w:rsidR="00D826D9" w:rsidDel="002A0697">
          <w:delText>t</w:delText>
        </w:r>
      </w:del>
      <w:del w:id="804" w:author="Chen Heller" w:date="2022-08-30T13:48:00Z">
        <w:r w:rsidR="00D826D9" w:rsidRPr="00FF0854" w:rsidDel="00F32184">
          <w:rPr>
            <w:vertAlign w:val="subscript"/>
          </w:rPr>
          <w:delText>(8)</w:delText>
        </w:r>
      </w:del>
      <w:del w:id="805" w:author="Chen Heller" w:date="2022-09-08T15:19:00Z">
        <w:r w:rsidR="00D826D9" w:rsidDel="002A0697">
          <w:delText xml:space="preserve"> = -0.</w:delText>
        </w:r>
      </w:del>
      <w:del w:id="806" w:author="Chen Heller" w:date="2022-09-07T17:28:00Z">
        <w:r w:rsidR="00D826D9" w:rsidDel="00BB29FF">
          <w:delText>4</w:delText>
        </w:r>
      </w:del>
      <w:del w:id="807" w:author="Chen Heller" w:date="2022-09-08T15:19:00Z">
        <w:r w:rsidR="00D826D9" w:rsidDel="002A0697">
          <w:delText>, p = 0.</w:delText>
        </w:r>
      </w:del>
      <w:del w:id="808" w:author="Chen Heller" w:date="2022-09-05T10:33:00Z">
        <w:r w:rsidR="00D826D9" w:rsidDel="00AB0D0E">
          <w:delText>69</w:delText>
        </w:r>
      </w:del>
      <w:del w:id="809" w:author="Chen Heller" w:date="2022-09-08T15:19:00Z">
        <w:r w:rsidR="00D826D9" w:rsidDel="002A0697">
          <w:delText>, 95% CI [-0.1, 0.</w:delText>
        </w:r>
        <w:r w:rsidR="00C96149" w:rsidDel="002A0697">
          <w:delText>1</w:delText>
        </w:r>
        <w:r w:rsidR="00D826D9" w:rsidDel="002A0697">
          <w:delText xml:space="preserve">]) </w:delText>
        </w:r>
      </w:del>
      <w:del w:id="810" w:author="Chen Heller" w:date="2022-09-07T08:49:00Z">
        <w:r w:rsidR="00D826D9" w:rsidDel="004D0352">
          <w:delText xml:space="preserve">and </w:delText>
        </w:r>
      </w:del>
      <w:del w:id="811" w:author="Chen Heller" w:date="2022-09-08T15:19:00Z">
        <w:r w:rsidR="00D826D9" w:rsidDel="002A0697">
          <w:delText>the reaction time (</w:delText>
        </w:r>
        <w:r w:rsidR="00250CC1" w:rsidDel="002A0697">
          <w:delText>M</w:delText>
        </w:r>
        <w:r w:rsidR="00250CC1" w:rsidDel="002A0697">
          <w:rPr>
            <w:vertAlign w:val="subscript"/>
          </w:rPr>
          <w:delText>con</w:delText>
        </w:r>
        <w:r w:rsidR="00250CC1" w:rsidDel="002A0697">
          <w:delText xml:space="preserve"> = 164.4ms, SD</w:delText>
        </w:r>
        <w:r w:rsidR="00250CC1" w:rsidDel="002A0697">
          <w:rPr>
            <w:vertAlign w:val="subscript"/>
          </w:rPr>
          <w:delText>con</w:delText>
        </w:r>
        <w:r w:rsidR="00250CC1" w:rsidDel="002A0697">
          <w:delText xml:space="preserve"> = </w:delText>
        </w:r>
        <w:r w:rsidR="003C4B28" w:rsidDel="002A0697">
          <w:delText>26.1</w:delText>
        </w:r>
        <w:r w:rsidR="00250CC1" w:rsidDel="002A0697">
          <w:delText>, M</w:delText>
        </w:r>
        <w:r w:rsidR="00250CC1" w:rsidDel="002A0697">
          <w:rPr>
            <w:vertAlign w:val="subscript"/>
          </w:rPr>
          <w:delText>incon</w:delText>
        </w:r>
        <w:r w:rsidR="00250CC1" w:rsidDel="002A0697">
          <w:delText xml:space="preserve"> = </w:delText>
        </w:r>
        <w:r w:rsidR="00C539C2" w:rsidDel="002A0697">
          <w:delText>175.9ms</w:delText>
        </w:r>
        <w:r w:rsidR="00250CC1" w:rsidDel="002A0697">
          <w:delText>, SD</w:delText>
        </w:r>
        <w:r w:rsidR="00250CC1" w:rsidDel="002A0697">
          <w:rPr>
            <w:vertAlign w:val="subscript"/>
          </w:rPr>
          <w:delText>incon</w:delText>
        </w:r>
        <w:r w:rsidR="00250CC1" w:rsidDel="002A0697">
          <w:delText xml:space="preserve"> = </w:delText>
        </w:r>
        <w:r w:rsidR="00C539C2" w:rsidDel="002A0697">
          <w:delText>15.4</w:delText>
        </w:r>
        <w:r w:rsidR="00250CC1" w:rsidDel="002A0697">
          <w:delText xml:space="preserve">, </w:delText>
        </w:r>
        <w:r w:rsidR="00D826D9" w:rsidDel="002A0697">
          <w:delText>t</w:delText>
        </w:r>
      </w:del>
      <w:del w:id="812" w:author="Chen Heller" w:date="2022-08-30T13:49:00Z">
        <w:r w:rsidR="00D826D9" w:rsidRPr="00FF0854" w:rsidDel="0048761C">
          <w:rPr>
            <w:vertAlign w:val="subscript"/>
          </w:rPr>
          <w:delText>(6)</w:delText>
        </w:r>
      </w:del>
      <w:del w:id="813" w:author="Chen Heller" w:date="2022-09-08T15:19:00Z">
        <w:r w:rsidR="00D826D9" w:rsidDel="002A0697">
          <w:delText xml:space="preserve"> = </w:delText>
        </w:r>
        <w:commentRangeStart w:id="814"/>
        <w:r w:rsidR="00D826D9" w:rsidDel="002A0697">
          <w:delText>-</w:delText>
        </w:r>
        <w:commentRangeEnd w:id="814"/>
        <w:r w:rsidR="00516EE2" w:rsidDel="002A0697">
          <w:rPr>
            <w:rStyle w:val="CommentReference"/>
          </w:rPr>
          <w:commentReference w:id="814"/>
        </w:r>
        <w:r w:rsidR="00D826D9" w:rsidDel="002A0697">
          <w:delText>2.22, p = 0.</w:delText>
        </w:r>
      </w:del>
      <w:del w:id="815" w:author="Chen Heller" w:date="2022-09-05T10:34:00Z">
        <w:r w:rsidR="00D826D9" w:rsidDel="00A13F39">
          <w:delText>067</w:delText>
        </w:r>
      </w:del>
      <w:del w:id="816" w:author="Chen Heller" w:date="2022-09-08T15:19:00Z">
        <w:r w:rsidR="00D826D9" w:rsidDel="002A0697">
          <w:delText>, 95% CI [-</w:delText>
        </w:r>
        <w:r w:rsidR="00546571" w:rsidDel="002A0697">
          <w:delText>24</w:delText>
        </w:r>
        <w:r w:rsidR="00D826D9" w:rsidDel="002A0697">
          <w:delText xml:space="preserve">, </w:delText>
        </w:r>
        <w:r w:rsidR="00546571" w:rsidDel="002A0697">
          <w:delText>1.</w:delText>
        </w:r>
        <w:r w:rsidR="00D826D9" w:rsidDel="002A0697">
          <w:delText xml:space="preserve">1]) </w:delText>
        </w:r>
      </w:del>
      <w:del w:id="817" w:author="Chen Heller" w:date="2022-09-08T15:37:00Z">
        <w:r w:rsidR="00D826D9" w:rsidDel="0097052D">
          <w:delText>did not demonstrate any congruency effect</w:delText>
        </w:r>
        <w:r w:rsidR="00D826D9" w:rsidDel="00E45D75">
          <w:delText>.</w:delText>
        </w:r>
      </w:del>
      <w:r w:rsidR="00D826D9">
        <w:t xml:space="preserve"> </w:t>
      </w:r>
      <w:del w:id="818" w:author="Chen Heller" w:date="2022-09-08T15:40:00Z">
        <w:r w:rsidR="00D826D9" w:rsidDel="00AA4F09">
          <w:delText xml:space="preserve">Surprisingly, </w:delText>
        </w:r>
      </w:del>
      <w:ins w:id="819" w:author="Chen Heller" w:date="2022-09-08T16:04:00Z">
        <w:r w:rsidR="00A57CA5">
          <w:t>Su</w:t>
        </w:r>
      </w:ins>
      <w:ins w:id="820" w:author="Chen Heller" w:date="2022-09-08T16:05:00Z">
        <w:r w:rsidR="00C02A15">
          <w:t>r</w:t>
        </w:r>
      </w:ins>
      <w:ins w:id="821" w:author="Chen Heller" w:date="2022-09-08T16:04:00Z">
        <w:r w:rsidR="00A57CA5">
          <w:t>prisingly, t</w:t>
        </w:r>
      </w:ins>
      <w:ins w:id="822" w:author="Chen Heller" w:date="2022-08-30T12:19:00Z">
        <w:r w:rsidR="00B61734">
          <w:t>he response time between the first block of the first and the second day</w:t>
        </w:r>
      </w:ins>
      <w:ins w:id="823" w:author="Chen Heller" w:date="2022-09-08T15:38:00Z">
        <w:r w:rsidR="00E95DDB">
          <w:t>s</w:t>
        </w:r>
      </w:ins>
      <w:ins w:id="824" w:author="Chen Heller" w:date="2022-08-30T12:25:00Z">
        <w:r w:rsidR="005869EC">
          <w:t xml:space="preserve"> </w:t>
        </w:r>
      </w:ins>
      <w:ins w:id="825" w:author="Chen Heller" w:date="2022-09-08T15:41:00Z">
        <w:r w:rsidR="00634E13">
          <w:t xml:space="preserve">improved only slightly but the difference was not significant </w:t>
        </w:r>
      </w:ins>
      <w:ins w:id="826" w:author="Chen Heller" w:date="2022-08-30T12:20:00Z">
        <w:r w:rsidR="00B61734">
          <w:t>(</w:t>
        </w:r>
        <w:r w:rsidR="00A47FEC">
          <w:t>M</w:t>
        </w:r>
        <w:r w:rsidR="00A47FEC">
          <w:rPr>
            <w:vertAlign w:val="subscript"/>
          </w:rPr>
          <w:t>1</w:t>
        </w:r>
        <w:r w:rsidR="00A47FEC">
          <w:t xml:space="preserve"> = </w:t>
        </w:r>
      </w:ins>
      <w:ins w:id="827" w:author="Chen Heller" w:date="2022-09-08T08:09:00Z">
        <w:r w:rsidR="00367D35">
          <w:t>535.97</w:t>
        </w:r>
      </w:ins>
      <w:ins w:id="828" w:author="Chen Heller" w:date="2022-08-30T12:20:00Z">
        <w:r w:rsidR="00A47FEC">
          <w:t>, SD</w:t>
        </w:r>
        <w:r w:rsidR="00A47FEC">
          <w:rPr>
            <w:vertAlign w:val="subscript"/>
          </w:rPr>
          <w:t>1</w:t>
        </w:r>
        <w:r w:rsidR="00A47FEC">
          <w:t xml:space="preserve"> = </w:t>
        </w:r>
      </w:ins>
      <w:ins w:id="829" w:author="Chen Heller" w:date="2022-09-08T08:09:00Z">
        <w:r w:rsidR="00C62D8B">
          <w:t>63.18</w:t>
        </w:r>
      </w:ins>
      <w:ins w:id="830" w:author="Chen Heller" w:date="2022-08-30T12:20:00Z">
        <w:r w:rsidR="00A47FEC">
          <w:t>, M</w:t>
        </w:r>
        <w:r w:rsidR="00A47FEC">
          <w:rPr>
            <w:vertAlign w:val="subscript"/>
          </w:rPr>
          <w:t>2</w:t>
        </w:r>
        <w:r w:rsidR="00A47FEC">
          <w:t xml:space="preserve"> = </w:t>
        </w:r>
      </w:ins>
      <w:ins w:id="831" w:author="Chen Heller" w:date="2022-09-08T08:09:00Z">
        <w:r w:rsidR="00C62D8B">
          <w:t>455.76</w:t>
        </w:r>
      </w:ins>
      <w:ins w:id="832" w:author="Chen Heller" w:date="2022-08-30T12:20:00Z">
        <w:r w:rsidR="00A47FEC">
          <w:t>, SD</w:t>
        </w:r>
      </w:ins>
      <w:ins w:id="833" w:author="Chen Heller" w:date="2022-08-30T12:21:00Z">
        <w:r w:rsidR="00A47FEC">
          <w:rPr>
            <w:vertAlign w:val="subscript"/>
          </w:rPr>
          <w:t>2</w:t>
        </w:r>
      </w:ins>
      <w:ins w:id="834" w:author="Chen Heller" w:date="2022-08-30T12:20:00Z">
        <w:r w:rsidR="00A47FEC">
          <w:t xml:space="preserve"> = </w:t>
        </w:r>
      </w:ins>
      <w:ins w:id="835" w:author="Chen Heller" w:date="2022-09-08T08:09:00Z">
        <w:r w:rsidR="00C62D8B">
          <w:t>97.56</w:t>
        </w:r>
      </w:ins>
      <w:ins w:id="836" w:author="Chen Heller" w:date="2022-08-30T12:20:00Z">
        <w:r w:rsidR="00A47FEC">
          <w:t>, t</w:t>
        </w:r>
        <w:r w:rsidR="00A47FEC" w:rsidRPr="00A22F14">
          <w:rPr>
            <w:rPrChange w:id="837" w:author="Chen Heller" w:date="2022-08-30T12:22:00Z">
              <w:rPr>
                <w:vertAlign w:val="subscript"/>
              </w:rPr>
            </w:rPrChange>
          </w:rPr>
          <w:t>(</w:t>
        </w:r>
      </w:ins>
      <w:ins w:id="838" w:author="Chen Heller" w:date="2022-09-08T08:10:00Z">
        <w:r w:rsidR="00587EB6">
          <w:t>6</w:t>
        </w:r>
      </w:ins>
      <w:ins w:id="839" w:author="Chen Heller" w:date="2022-08-30T12:20:00Z">
        <w:r w:rsidR="00A47FEC" w:rsidRPr="00A22F14">
          <w:rPr>
            <w:rPrChange w:id="840" w:author="Chen Heller" w:date="2022-08-30T12:22:00Z">
              <w:rPr>
                <w:vertAlign w:val="subscript"/>
              </w:rPr>
            </w:rPrChange>
          </w:rPr>
          <w:t>)</w:t>
        </w:r>
        <w:r w:rsidR="00A47FEC">
          <w:t xml:space="preserve"> = </w:t>
        </w:r>
      </w:ins>
      <w:ins w:id="841" w:author="Chen Heller" w:date="2022-09-08T08:10:00Z">
        <w:r w:rsidR="00587EB6">
          <w:t>1.86</w:t>
        </w:r>
      </w:ins>
      <w:ins w:id="842" w:author="Chen Heller" w:date="2022-08-30T12:20:00Z">
        <w:r w:rsidR="00A47FEC">
          <w:t>, p = 0.</w:t>
        </w:r>
      </w:ins>
      <w:ins w:id="843" w:author="Chen Heller" w:date="2022-08-30T12:23:00Z">
        <w:r w:rsidR="0059682D">
          <w:t>1</w:t>
        </w:r>
      </w:ins>
      <w:ins w:id="844" w:author="Chen Heller" w:date="2022-09-08T08:10:00Z">
        <w:r w:rsidR="00587EB6">
          <w:t>11</w:t>
        </w:r>
      </w:ins>
      <w:ins w:id="845" w:author="Chen Heller" w:date="2022-08-30T12:20:00Z">
        <w:r w:rsidR="00A47FEC">
          <w:t>, 95% CI [</w:t>
        </w:r>
      </w:ins>
      <w:ins w:id="846" w:author="Chen Heller" w:date="2022-08-30T12:23:00Z">
        <w:r w:rsidR="0059682D">
          <w:t>-</w:t>
        </w:r>
      </w:ins>
      <w:ins w:id="847" w:author="Chen Heller" w:date="2022-09-08T08:10:00Z">
        <w:r w:rsidR="00587EB6">
          <w:t>24</w:t>
        </w:r>
      </w:ins>
      <w:ins w:id="848" w:author="Chen Heller" w:date="2022-08-30T12:23:00Z">
        <w:r w:rsidR="0059682D">
          <w:t>.</w:t>
        </w:r>
      </w:ins>
      <w:ins w:id="849" w:author="Chen Heller" w:date="2022-09-08T08:10:00Z">
        <w:r w:rsidR="00587EB6">
          <w:t>94</w:t>
        </w:r>
      </w:ins>
      <w:ins w:id="850" w:author="Chen Heller" w:date="2022-08-30T12:20:00Z">
        <w:r w:rsidR="00A47FEC">
          <w:t xml:space="preserve">, </w:t>
        </w:r>
      </w:ins>
      <w:ins w:id="851" w:author="Chen Heller" w:date="2022-09-08T08:11:00Z">
        <w:r w:rsidR="00587EB6">
          <w:t>185.36</w:t>
        </w:r>
      </w:ins>
      <w:ins w:id="852" w:author="Chen Heller" w:date="2022-08-30T12:20:00Z">
        <w:r w:rsidR="00A47FEC">
          <w:t>]</w:t>
        </w:r>
        <w:r w:rsidR="00B61734">
          <w:t xml:space="preserve">). </w:t>
        </w:r>
      </w:ins>
      <w:ins w:id="853" w:author="Chen Heller" w:date="2022-09-08T16:06:00Z">
        <w:r w:rsidR="00C05336">
          <w:t>Furthermore,</w:t>
        </w:r>
      </w:ins>
      <w:ins w:id="854" w:author="Chen Heller" w:date="2022-08-30T12:20:00Z">
        <w:r w:rsidR="00B61734">
          <w:t xml:space="preserve"> </w:t>
        </w:r>
      </w:ins>
      <w:r w:rsidR="00D826D9">
        <w:t xml:space="preserve">the average number of valid trials </w:t>
      </w:r>
      <w:ins w:id="855" w:author="Chen Heller" w:date="2022-09-08T15:47:00Z">
        <w:r w:rsidR="006E6D22">
          <w:t>exhibited a</w:t>
        </w:r>
      </w:ins>
      <w:ins w:id="856" w:author="Chen Heller" w:date="2022-09-08T16:06:00Z">
        <w:r w:rsidR="00E11384">
          <w:t xml:space="preserve">n unexpected </w:t>
        </w:r>
      </w:ins>
      <w:ins w:id="857" w:author="Chen Heller" w:date="2022-09-08T15:47:00Z">
        <w:r w:rsidR="006E6D22">
          <w:t>decreasing t</w:t>
        </w:r>
      </w:ins>
      <w:ins w:id="858" w:author="Chen Heller" w:date="2022-09-08T15:48:00Z">
        <w:r w:rsidR="006E6D22">
          <w:t xml:space="preserve">rend between </w:t>
        </w:r>
        <w:r w:rsidR="00461EEA">
          <w:t>Exp 2. and Exp 3</w:t>
        </w:r>
      </w:ins>
      <w:ins w:id="859" w:author="Chen Heller" w:date="2022-09-08T15:41:00Z">
        <w:r w:rsidR="00634E13">
          <w:t>. (</w:t>
        </w:r>
      </w:ins>
      <w:ins w:id="860" w:author="Chen Heller" w:date="2022-09-08T15:42:00Z">
        <w:r w:rsidR="00DD7902">
          <w:t>M</w:t>
        </w:r>
        <w:r w:rsidR="00DD7902">
          <w:rPr>
            <w:vertAlign w:val="subscript"/>
          </w:rPr>
          <w:t>2</w:t>
        </w:r>
        <w:r w:rsidR="00DD7902">
          <w:t xml:space="preserve"> = </w:t>
        </w:r>
      </w:ins>
      <w:ins w:id="861" w:author="Chen Heller" w:date="2022-09-08T15:46:00Z">
        <w:r w:rsidR="00E64905">
          <w:t>234.44</w:t>
        </w:r>
      </w:ins>
      <w:ins w:id="862" w:author="Chen Heller" w:date="2022-09-08T15:43:00Z">
        <w:r w:rsidR="00DD7902">
          <w:t>, SD</w:t>
        </w:r>
        <w:r w:rsidR="00DD7902">
          <w:rPr>
            <w:vertAlign w:val="subscript"/>
          </w:rPr>
          <w:t>2</w:t>
        </w:r>
        <w:r w:rsidR="00DD7902">
          <w:t xml:space="preserve"> = </w:t>
        </w:r>
      </w:ins>
      <w:ins w:id="863" w:author="Chen Heller" w:date="2022-09-08T15:46:00Z">
        <w:r w:rsidR="00E64905">
          <w:t>84.66</w:t>
        </w:r>
      </w:ins>
      <w:ins w:id="864" w:author="Chen Heller" w:date="2022-09-08T15:43:00Z">
        <w:r w:rsidR="00DD7902">
          <w:t>, M</w:t>
        </w:r>
        <w:r w:rsidR="00DD7902">
          <w:rPr>
            <w:vertAlign w:val="subscript"/>
          </w:rPr>
          <w:t>3</w:t>
        </w:r>
        <w:r w:rsidR="00DD7902">
          <w:t xml:space="preserve"> = </w:t>
        </w:r>
      </w:ins>
      <w:ins w:id="865" w:author="Chen Heller" w:date="2022-09-08T15:46:00Z">
        <w:r w:rsidR="00E64905">
          <w:t>162.57</w:t>
        </w:r>
      </w:ins>
      <w:ins w:id="866" w:author="Chen Heller" w:date="2022-09-08T15:43:00Z">
        <w:r w:rsidR="00DD7902">
          <w:t>, SD</w:t>
        </w:r>
        <w:r w:rsidR="00DD7902">
          <w:rPr>
            <w:vertAlign w:val="subscript"/>
          </w:rPr>
          <w:t>3</w:t>
        </w:r>
        <w:r w:rsidR="00DD7902">
          <w:t xml:space="preserve"> = </w:t>
        </w:r>
      </w:ins>
      <w:ins w:id="867" w:author="Chen Heller" w:date="2022-09-08T15:46:00Z">
        <w:r w:rsidR="00E64905">
          <w:t>63.23</w:t>
        </w:r>
      </w:ins>
      <w:ins w:id="868" w:author="Chen Heller" w:date="2022-09-08T15:43:00Z">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ins>
      <w:ins w:id="869" w:author="Chen Heller" w:date="2022-09-08T15:41:00Z">
        <w:r w:rsidR="00634E13">
          <w:t>)</w:t>
        </w:r>
      </w:ins>
      <w:ins w:id="870" w:author="Chen Heller" w:date="2022-09-08T15:42:00Z">
        <w:r w:rsidR="00634E13">
          <w:t>.</w:t>
        </w:r>
      </w:ins>
      <w:ins w:id="871" w:author="Chen Heller" w:date="2022-09-08T15:48:00Z">
        <w:r w:rsidR="00461EEA" w:rsidDel="00461EEA">
          <w:t xml:space="preserve"> </w:t>
        </w:r>
      </w:ins>
      <w:del w:id="872" w:author="Chen Heller" w:date="2022-09-08T15:48:00Z">
        <w:r w:rsidR="00D826D9" w:rsidDel="00461EEA">
          <w:delText xml:space="preserve">among included </w:delText>
        </w:r>
      </w:del>
      <w:del w:id="873" w:author="Chen Heller" w:date="2022-09-07T17:33:00Z">
        <w:r w:rsidR="00D826D9" w:rsidDel="00655104">
          <w:delText xml:space="preserve">and excluded </w:delText>
        </w:r>
      </w:del>
      <w:del w:id="874" w:author="Chen Heller" w:date="2022-09-08T15:48:00Z">
        <w:r w:rsidR="00D826D9" w:rsidDel="00461EEA">
          <w:delText xml:space="preserve">participants was </w:delText>
        </w:r>
      </w:del>
      <w:del w:id="875" w:author="Chen Heller" w:date="2022-09-07T17:34:00Z">
        <w:r w:rsidR="00D826D9" w:rsidDel="00655104">
          <w:delText>87.61</w:delText>
        </w:r>
      </w:del>
      <w:del w:id="876" w:author="Chen Heller" w:date="2022-09-08T15:48:00Z">
        <w:r w:rsidR="00D826D9" w:rsidDel="00461EEA">
          <w:delText xml:space="preserve"> (SD = </w:delText>
        </w:r>
      </w:del>
      <w:del w:id="877" w:author="Chen Heller" w:date="2022-09-07T17:34:00Z">
        <w:r w:rsidR="00D826D9" w:rsidDel="000318D8">
          <w:delText>34.69</w:delText>
        </w:r>
      </w:del>
      <w:del w:id="878" w:author="Chen Heller" w:date="2022-09-08T15:48:00Z">
        <w:r w:rsidR="00D826D9" w:rsidDel="00461EEA">
          <w:delText xml:space="preserve">) in the congruent condition and </w:delText>
        </w:r>
      </w:del>
      <w:del w:id="879" w:author="Chen Heller" w:date="2022-09-07T17:34:00Z">
        <w:r w:rsidR="00D826D9" w:rsidDel="000318D8">
          <w:delText>77.84</w:delText>
        </w:r>
      </w:del>
      <w:del w:id="880" w:author="Chen Heller" w:date="2022-09-08T15:48:00Z">
        <w:r w:rsidR="00D826D9" w:rsidDel="00461EEA">
          <w:delText xml:space="preserve"> (SD = </w:delText>
        </w:r>
      </w:del>
      <w:del w:id="881" w:author="Chen Heller" w:date="2022-09-07T17:34:00Z">
        <w:r w:rsidR="00D826D9" w:rsidDel="000318D8">
          <w:delText>36.23</w:delText>
        </w:r>
      </w:del>
      <w:del w:id="882" w:author="Chen Heller" w:date="2022-09-08T15:48:00Z">
        <w:r w:rsidR="00D826D9" w:rsidDel="00461EEA">
          <w:delText xml:space="preserve">) in the incongruent condition, which did not differ significantly from experiment two </w:delText>
        </w:r>
      </w:del>
      <w:del w:id="883" w:author="Chen Heller" w:date="2022-09-08T15:43:00Z">
        <w:r w:rsidR="00D826D9" w:rsidDel="00DD7902">
          <w:delText>(t</w:delText>
        </w:r>
        <w:r w:rsidR="00D826D9" w:rsidRPr="003547AD" w:rsidDel="00DD7902">
          <w:rPr>
            <w:rPrChange w:id="884" w:author="Chen Heller" w:date="2022-08-30T13:50:00Z">
              <w:rPr>
                <w:vertAlign w:val="subscript"/>
              </w:rPr>
            </w:rPrChange>
          </w:rPr>
          <w:delText>(</w:delText>
        </w:r>
      </w:del>
      <w:del w:id="885" w:author="Chen Heller" w:date="2022-09-07T18:01:00Z">
        <w:r w:rsidR="00D826D9" w:rsidRPr="003547AD" w:rsidDel="00BE1F50">
          <w:rPr>
            <w:rPrChange w:id="886" w:author="Chen Heller" w:date="2022-08-30T13:50:00Z">
              <w:rPr>
                <w:vertAlign w:val="subscript"/>
              </w:rPr>
            </w:rPrChange>
          </w:rPr>
          <w:delText>25</w:delText>
        </w:r>
      </w:del>
      <w:del w:id="887" w:author="Chen Heller" w:date="2022-09-08T15:43:00Z">
        <w:r w:rsidR="00D826D9" w:rsidRPr="003547AD" w:rsidDel="00DD7902">
          <w:rPr>
            <w:rPrChange w:id="888" w:author="Chen Heller" w:date="2022-08-30T13:50:00Z">
              <w:rPr>
                <w:vertAlign w:val="subscript"/>
              </w:rPr>
            </w:rPrChange>
          </w:rPr>
          <w:delText>)</w:delText>
        </w:r>
        <w:r w:rsidR="00D826D9" w:rsidDel="00DD7902">
          <w:delText xml:space="preserve"> = </w:delText>
        </w:r>
      </w:del>
      <w:del w:id="889" w:author="Chen Heller" w:date="2022-09-07T18:01:00Z">
        <w:r w:rsidR="00D826D9" w:rsidDel="00BE1F50">
          <w:delText>-0.3</w:delText>
        </w:r>
      </w:del>
      <w:del w:id="890" w:author="Chen Heller" w:date="2022-09-08T15:43:00Z">
        <w:r w:rsidR="00D826D9" w:rsidDel="00DD7902">
          <w:delText xml:space="preserve">, p = </w:delText>
        </w:r>
      </w:del>
      <w:del w:id="891" w:author="Chen Heller" w:date="2022-09-07T18:01:00Z">
        <w:r w:rsidR="00D826D9" w:rsidDel="00BE1F50">
          <w:delText>0.76</w:delText>
        </w:r>
      </w:del>
      <w:del w:id="892" w:author="Chen Heller" w:date="2022-09-08T15:43:00Z">
        <w:r w:rsidR="00D826D9" w:rsidDel="00DD7902">
          <w:delText>, 95% CI [-</w:delText>
        </w:r>
      </w:del>
      <w:del w:id="893" w:author="Chen Heller" w:date="2022-09-07T18:01:00Z">
        <w:r w:rsidR="00D826D9" w:rsidDel="00BE1F50">
          <w:delText>83.5</w:delText>
        </w:r>
      </w:del>
      <w:del w:id="894" w:author="Chen Heller" w:date="2022-09-08T15:43:00Z">
        <w:r w:rsidR="00D826D9" w:rsidDel="00DD7902">
          <w:delText xml:space="preserve">, </w:delText>
        </w:r>
      </w:del>
      <w:del w:id="895" w:author="Chen Heller" w:date="2022-09-07T18:01:00Z">
        <w:r w:rsidR="00D826D9" w:rsidDel="00BE1F50">
          <w:delText>62</w:delText>
        </w:r>
      </w:del>
      <w:del w:id="896" w:author="Chen Heller" w:date="2022-09-08T15:43:00Z">
        <w:r w:rsidR="00D826D9" w:rsidDel="00DD7902">
          <w:delText>]</w:delText>
        </w:r>
        <w:r w:rsidR="00D826D9" w:rsidDel="00DD7902">
          <w:rPr>
            <w:rFonts w:hint="cs"/>
            <w:rtl/>
          </w:rPr>
          <w:delText>(</w:delText>
        </w:r>
      </w:del>
      <w:r w:rsidR="00D826D9">
        <w:t xml:space="preserve">. </w:t>
      </w:r>
      <w:ins w:id="897" w:author="Chen Heller" w:date="2022-09-08T16:07:00Z">
        <w:r w:rsidR="006E74E9">
          <w:t>More specifically</w:t>
        </w:r>
      </w:ins>
      <w:del w:id="898" w:author="Chen Heller" w:date="2022-08-29T13:18:00Z">
        <w:r w:rsidR="00D826D9" w:rsidDel="00A526EC">
          <w:delText>H</w:delText>
        </w:r>
      </w:del>
      <w:del w:id="899" w:author="Chen Heller" w:date="2022-09-08T15:49:00Z">
        <w:r w:rsidR="00D826D9" w:rsidDel="00255122">
          <w:delText>owever</w:delText>
        </w:r>
      </w:del>
      <w:del w:id="900" w:author="Chen Heller" w:date="2022-09-08T15:59:00Z">
        <w:r w:rsidR="00D826D9" w:rsidDel="00335F1E">
          <w:delText xml:space="preserve">, trends were found </w:delText>
        </w:r>
      </w:del>
      <w:del w:id="901" w:author="Chen Heller" w:date="2022-09-08T16:07:00Z">
        <w:r w:rsidR="00D826D9" w:rsidDel="006E74E9">
          <w:delText xml:space="preserve">when </w:delText>
        </w:r>
      </w:del>
      <w:del w:id="902" w:author="Chen Heller" w:date="2022-09-08T15:49:00Z">
        <w:r w:rsidR="00D826D9" w:rsidDel="00255122">
          <w:delText xml:space="preserve">analyzing </w:delText>
        </w:r>
      </w:del>
      <w:del w:id="903" w:author="Chen Heller" w:date="2022-09-08T16:07:00Z">
        <w:r w:rsidR="00D826D9" w:rsidDel="006E74E9">
          <w:delText>each exclusion criteria separately.</w:delText>
        </w:r>
      </w:del>
      <w:ins w:id="904" w:author="Chen Heller" w:date="2022-09-08T16:07:00Z">
        <w:r w:rsidR="006E74E9">
          <w:t xml:space="preserve">, </w:t>
        </w:r>
      </w:ins>
      <w:ins w:id="905" w:author="Chen Heller" w:date="2022-09-08T16:00:00Z">
        <w:r w:rsidR="003334B5">
          <w:t>a significant increase was found in the number of short trajectories (</w:t>
        </w:r>
      </w:ins>
      <w:ins w:id="906" w:author="Chen Heller" w:date="2022-09-08T16:02:00Z">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ins>
      <w:ins w:id="907" w:author="Chen Heller" w:date="2022-09-08T16:00:00Z">
        <w:r w:rsidR="003334B5">
          <w:t>)</w:t>
        </w:r>
      </w:ins>
      <w:r w:rsidR="00D826D9">
        <w:t xml:space="preserve"> </w:t>
      </w:r>
      <w:ins w:id="908" w:author="Chen Heller" w:date="2022-09-08T16:00:00Z">
        <w:r w:rsidR="003334B5">
          <w:t>while an increasing trend was found for the number of early responses (</w:t>
        </w:r>
      </w:ins>
      <w:ins w:id="909" w:author="Chen Heller" w:date="2022-09-08T16:03:00Z">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ins>
      <w:ins w:id="910" w:author="Chen Heller" w:date="2022-09-08T16:00:00Z">
        <w:r w:rsidR="003334B5">
          <w:t>). Contrasting</w:t>
        </w:r>
      </w:ins>
      <w:ins w:id="911" w:author="Chen Heller" w:date="2022-09-08T16:01:00Z">
        <w:r w:rsidR="003334B5">
          <w:t xml:space="preserve">ly, </w:t>
        </w:r>
        <w:r w:rsidR="00E1425A">
          <w:t>and in-line with my expectations, decreasing trends were found for the number of late responses (</w:t>
        </w:r>
      </w:ins>
      <w:ins w:id="912" w:author="Chen Heller" w:date="2022-09-08T16:02:00Z">
        <w:r w:rsidR="00E1425A">
          <w:t>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w:t>
        </w:r>
      </w:ins>
      <w:ins w:id="913" w:author="Chen Heller" w:date="2022-09-08T16:01:00Z">
        <w:r w:rsidR="00E1425A">
          <w:t xml:space="preserve">), slow </w:t>
        </w:r>
        <w:r w:rsidR="00E1425A">
          <w:lastRenderedPageBreak/>
          <w:t>movements (</w:t>
        </w:r>
      </w:ins>
      <w:ins w:id="914" w:author="Chen Heller" w:date="2022-09-08T16:02:00Z">
        <w:r w:rsidR="00E1425A">
          <w:t>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w:t>
        </w:r>
      </w:ins>
      <w:ins w:id="915" w:author="Chen Heller" w:date="2022-09-08T16:01:00Z">
        <w:r w:rsidR="00E1425A">
          <w:t>) and incorrect answers (</w:t>
        </w:r>
      </w:ins>
      <w:ins w:id="916" w:author="Chen Heller" w:date="2022-09-08T16:03:00Z">
        <w:r w:rsidR="00E1425A">
          <w:t>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ins>
      <w:ins w:id="917" w:author="Chen Heller" w:date="2022-09-08T16:01:00Z">
        <w:r w:rsidR="00E1425A">
          <w:t>).</w:t>
        </w:r>
      </w:ins>
      <w:del w:id="918" w:author="Chen Heller" w:date="2022-09-08T16:02:00Z">
        <w:r w:rsidR="00D826D9" w:rsidDel="00E1425A">
          <w:delText>The amount of late responses decreased (M</w:delText>
        </w:r>
        <w:r w:rsidR="00D826D9" w:rsidDel="00E1425A">
          <w:rPr>
            <w:vertAlign w:val="subscript"/>
          </w:rPr>
          <w:delText>3</w:delText>
        </w:r>
        <w:r w:rsidR="00D826D9" w:rsidDel="00E1425A">
          <w:delText xml:space="preserve"> = </w:delText>
        </w:r>
      </w:del>
      <w:del w:id="919" w:author="Chen Heller" w:date="2022-09-07T17:52:00Z">
        <w:r w:rsidR="00D826D9" w:rsidDel="003A1311">
          <w:delText>52.84</w:delText>
        </w:r>
      </w:del>
      <w:del w:id="920" w:author="Chen Heller" w:date="2022-09-08T16:02:00Z">
        <w:r w:rsidR="00D826D9" w:rsidDel="00E1425A">
          <w:delText>, SD</w:delText>
        </w:r>
        <w:r w:rsidR="00D826D9" w:rsidDel="00E1425A">
          <w:rPr>
            <w:vertAlign w:val="subscript"/>
          </w:rPr>
          <w:delText>3</w:delText>
        </w:r>
        <w:r w:rsidR="00D826D9" w:rsidDel="00E1425A">
          <w:delText xml:space="preserve"> = </w:delText>
        </w:r>
      </w:del>
      <w:del w:id="921" w:author="Chen Heller" w:date="2022-09-07T17:52:00Z">
        <w:r w:rsidR="00D826D9" w:rsidDel="003A1311">
          <w:delText>30.83</w:delText>
        </w:r>
      </w:del>
      <w:del w:id="922" w:author="Chen Heller" w:date="2022-09-08T16:02:00Z">
        <w:r w:rsidR="00D826D9" w:rsidDel="00E1425A">
          <w:delText xml:space="preserve">, </w:delText>
        </w:r>
      </w:del>
      <w:del w:id="923" w:author="Chen Heller" w:date="2022-09-08T15:50:00Z">
        <w:r w:rsidR="00D826D9" w:rsidDel="00675C5D">
          <w:delText>M</w:delText>
        </w:r>
        <w:r w:rsidR="00D826D9" w:rsidDel="00675C5D">
          <w:rPr>
            <w:vertAlign w:val="subscript"/>
          </w:rPr>
          <w:delText>2</w:delText>
        </w:r>
        <w:r w:rsidR="00D826D9" w:rsidDel="00675C5D">
          <w:delText xml:space="preserve"> = </w:delText>
        </w:r>
      </w:del>
      <w:del w:id="924" w:author="Chen Heller" w:date="2022-09-07T17:53:00Z">
        <w:r w:rsidR="00D826D9" w:rsidDel="003A1311">
          <w:delText>118</w:delText>
        </w:r>
      </w:del>
      <w:del w:id="925" w:author="Chen Heller" w:date="2022-09-08T15:50:00Z">
        <w:r w:rsidR="00D826D9" w:rsidDel="00675C5D">
          <w:delText>, SD</w:delText>
        </w:r>
        <w:r w:rsidR="00D826D9" w:rsidDel="00675C5D">
          <w:rPr>
            <w:vertAlign w:val="subscript"/>
          </w:rPr>
          <w:delText>2</w:delText>
        </w:r>
        <w:r w:rsidR="00D826D9" w:rsidDel="00675C5D">
          <w:delText xml:space="preserve"> = </w:delText>
        </w:r>
      </w:del>
      <w:del w:id="926" w:author="Chen Heller" w:date="2022-09-07T17:53:00Z">
        <w:r w:rsidR="00D826D9" w:rsidDel="003A1311">
          <w:delText>128.16</w:delText>
        </w:r>
      </w:del>
      <w:del w:id="927" w:author="Chen Heller" w:date="2022-09-08T15:50:00Z">
        <w:r w:rsidR="00D826D9" w:rsidDel="00675C5D">
          <w:delText xml:space="preserve">, </w:delText>
        </w:r>
      </w:del>
      <w:del w:id="928" w:author="Chen Heller" w:date="2022-09-08T16:02:00Z">
        <w:r w:rsidR="00D826D9" w:rsidDel="00E1425A">
          <w:delText>t</w:delText>
        </w:r>
        <w:r w:rsidR="00D826D9" w:rsidRPr="00342DA7" w:rsidDel="00E1425A">
          <w:rPr>
            <w:rPrChange w:id="929" w:author="Chen Heller" w:date="2022-08-30T13:55:00Z">
              <w:rPr>
                <w:vertAlign w:val="subscript"/>
              </w:rPr>
            </w:rPrChange>
          </w:rPr>
          <w:delText>(</w:delText>
        </w:r>
      </w:del>
      <w:del w:id="930" w:author="Chen Heller" w:date="2022-09-07T17:55:00Z">
        <w:r w:rsidR="00D826D9" w:rsidRPr="00342DA7" w:rsidDel="00540EEF">
          <w:rPr>
            <w:rPrChange w:id="931" w:author="Chen Heller" w:date="2022-08-30T13:55:00Z">
              <w:rPr>
                <w:vertAlign w:val="subscript"/>
              </w:rPr>
            </w:rPrChange>
          </w:rPr>
          <w:delText>25</w:delText>
        </w:r>
      </w:del>
      <w:del w:id="932" w:author="Chen Heller" w:date="2022-09-08T16:02:00Z">
        <w:r w:rsidR="00D826D9" w:rsidRPr="00342DA7" w:rsidDel="00E1425A">
          <w:rPr>
            <w:rPrChange w:id="933" w:author="Chen Heller" w:date="2022-08-30T13:55:00Z">
              <w:rPr>
                <w:vertAlign w:val="subscript"/>
              </w:rPr>
            </w:rPrChange>
          </w:rPr>
          <w:delText>)</w:delText>
        </w:r>
        <w:r w:rsidR="00D826D9" w:rsidDel="00E1425A">
          <w:delText xml:space="preserve"> = -</w:delText>
        </w:r>
      </w:del>
      <w:del w:id="934" w:author="Chen Heller" w:date="2022-09-07T17:53:00Z">
        <w:r w:rsidR="00D826D9" w:rsidDel="003A1311">
          <w:delText>1.78</w:delText>
        </w:r>
      </w:del>
      <w:del w:id="935" w:author="Chen Heller" w:date="2022-09-08T16:02:00Z">
        <w:r w:rsidR="00D826D9" w:rsidDel="00E1425A">
          <w:delText>, p = 0.</w:delText>
        </w:r>
      </w:del>
      <w:del w:id="936" w:author="Chen Heller" w:date="2022-09-07T17:53:00Z">
        <w:r w:rsidR="00D826D9" w:rsidDel="00D32D71">
          <w:delText>08</w:delText>
        </w:r>
      </w:del>
      <w:del w:id="937" w:author="Chen Heller" w:date="2022-09-08T16:02:00Z">
        <w:r w:rsidR="00D826D9" w:rsidDel="00E1425A">
          <w:delText>, 95% CI [</w:delText>
        </w:r>
      </w:del>
      <w:del w:id="938" w:author="Chen Heller" w:date="2022-09-07T17:53:00Z">
        <w:r w:rsidR="00D826D9" w:rsidDel="00D32D71">
          <w:delText>-140.4</w:delText>
        </w:r>
      </w:del>
      <w:del w:id="939" w:author="Chen Heller" w:date="2022-09-08T16:02:00Z">
        <w:r w:rsidR="00D826D9" w:rsidDel="00E1425A">
          <w:delText xml:space="preserve">, </w:delText>
        </w:r>
      </w:del>
      <w:del w:id="940" w:author="Chen Heller" w:date="2022-09-07T17:54:00Z">
        <w:r w:rsidR="00D826D9" w:rsidDel="00D32D71">
          <w:delText>10</w:delText>
        </w:r>
      </w:del>
      <w:del w:id="941" w:author="Chen Heller" w:date="2022-09-08T16:02:00Z">
        <w:r w:rsidR="00D826D9" w:rsidDel="00E1425A">
          <w:delText>]), while the number of short trajectories (M</w:delText>
        </w:r>
        <w:r w:rsidR="00D826D9" w:rsidDel="00E1425A">
          <w:rPr>
            <w:vertAlign w:val="subscript"/>
          </w:rPr>
          <w:delText>3</w:delText>
        </w:r>
        <w:r w:rsidR="00D826D9" w:rsidDel="00E1425A">
          <w:delText xml:space="preserve"> = </w:delText>
        </w:r>
      </w:del>
      <w:del w:id="942" w:author="Chen Heller" w:date="2022-09-07T17:54:00Z">
        <w:r w:rsidR="00D826D9" w:rsidDel="00D32D71">
          <w:delText>57</w:delText>
        </w:r>
      </w:del>
      <w:del w:id="943" w:author="Chen Heller" w:date="2022-09-08T16:02:00Z">
        <w:r w:rsidR="00D826D9" w:rsidDel="00E1425A">
          <w:delText>, SD</w:delText>
        </w:r>
        <w:r w:rsidR="00D826D9" w:rsidDel="00E1425A">
          <w:rPr>
            <w:vertAlign w:val="subscript"/>
          </w:rPr>
          <w:delText>3</w:delText>
        </w:r>
        <w:r w:rsidR="00D826D9" w:rsidDel="00E1425A">
          <w:delText xml:space="preserve"> = </w:delText>
        </w:r>
      </w:del>
      <w:del w:id="944" w:author="Chen Heller" w:date="2022-09-07T17:54:00Z">
        <w:r w:rsidR="00D826D9" w:rsidDel="00D32D71">
          <w:delText>40.7</w:delText>
        </w:r>
      </w:del>
      <w:del w:id="945" w:author="Chen Heller" w:date="2022-09-08T16:02:00Z">
        <w:r w:rsidR="00D826D9" w:rsidDel="00E1425A">
          <w:delText xml:space="preserve">, </w:delText>
        </w:r>
      </w:del>
      <w:del w:id="946" w:author="Chen Heller" w:date="2022-09-08T15:50:00Z">
        <w:r w:rsidR="00D826D9" w:rsidDel="00675C5D">
          <w:delText>M</w:delText>
        </w:r>
        <w:r w:rsidR="00D826D9" w:rsidDel="00675C5D">
          <w:rPr>
            <w:vertAlign w:val="subscript"/>
          </w:rPr>
          <w:delText>2</w:delText>
        </w:r>
        <w:r w:rsidR="00D826D9" w:rsidDel="00675C5D">
          <w:delText xml:space="preserve"> = </w:delText>
        </w:r>
      </w:del>
      <w:del w:id="947" w:author="Chen Heller" w:date="2022-09-07T17:54:00Z">
        <w:r w:rsidR="00D826D9" w:rsidDel="00540EEF">
          <w:delText>18.5</w:delText>
        </w:r>
      </w:del>
      <w:del w:id="948" w:author="Chen Heller" w:date="2022-09-08T15:50:00Z">
        <w:r w:rsidR="00D826D9" w:rsidDel="00675C5D">
          <w:delText>, SD</w:delText>
        </w:r>
        <w:r w:rsidR="00D826D9" w:rsidDel="00675C5D">
          <w:rPr>
            <w:vertAlign w:val="subscript"/>
          </w:rPr>
          <w:delText>2</w:delText>
        </w:r>
        <w:r w:rsidR="00D826D9" w:rsidDel="00675C5D">
          <w:delText xml:space="preserve"> = </w:delText>
        </w:r>
      </w:del>
      <w:del w:id="949" w:author="Chen Heller" w:date="2022-09-07T17:54:00Z">
        <w:r w:rsidR="00D826D9" w:rsidDel="00540EEF">
          <w:delText>18</w:delText>
        </w:r>
      </w:del>
      <w:del w:id="950" w:author="Chen Heller" w:date="2022-09-08T15:50:00Z">
        <w:r w:rsidR="00D826D9" w:rsidDel="00675C5D">
          <w:delText xml:space="preserve">, </w:delText>
        </w:r>
      </w:del>
      <w:del w:id="951" w:author="Chen Heller" w:date="2022-09-08T16:02:00Z">
        <w:r w:rsidR="00D826D9" w:rsidDel="00E1425A">
          <w:delText>t</w:delText>
        </w:r>
        <w:r w:rsidR="00D826D9" w:rsidRPr="00342DA7" w:rsidDel="00E1425A">
          <w:rPr>
            <w:rPrChange w:id="952" w:author="Chen Heller" w:date="2022-08-30T13:56:00Z">
              <w:rPr>
                <w:vertAlign w:val="subscript"/>
              </w:rPr>
            </w:rPrChange>
          </w:rPr>
          <w:delText>(</w:delText>
        </w:r>
      </w:del>
      <w:del w:id="953" w:author="Chen Heller" w:date="2022-09-07T17:55:00Z">
        <w:r w:rsidR="00D826D9" w:rsidRPr="00342DA7" w:rsidDel="00540EEF">
          <w:rPr>
            <w:rPrChange w:id="954" w:author="Chen Heller" w:date="2022-08-30T13:56:00Z">
              <w:rPr>
                <w:vertAlign w:val="subscript"/>
              </w:rPr>
            </w:rPrChange>
          </w:rPr>
          <w:delText>25</w:delText>
        </w:r>
      </w:del>
      <w:del w:id="955" w:author="Chen Heller" w:date="2022-09-08T16:02:00Z">
        <w:r w:rsidR="00D826D9" w:rsidRPr="00342DA7" w:rsidDel="00E1425A">
          <w:rPr>
            <w:rPrChange w:id="956" w:author="Chen Heller" w:date="2022-08-30T13:56:00Z">
              <w:rPr>
                <w:vertAlign w:val="subscript"/>
              </w:rPr>
            </w:rPrChange>
          </w:rPr>
          <w:delText>)</w:delText>
        </w:r>
        <w:r w:rsidR="00D826D9" w:rsidDel="00E1425A">
          <w:delText xml:space="preserve"> = </w:delText>
        </w:r>
      </w:del>
      <w:del w:id="957" w:author="Chen Heller" w:date="2022-09-07T17:55:00Z">
        <w:r w:rsidR="00D826D9" w:rsidDel="00160722">
          <w:delText>3.2</w:delText>
        </w:r>
      </w:del>
      <w:del w:id="958" w:author="Chen Heller" w:date="2022-09-08T16:02:00Z">
        <w:r w:rsidR="00D826D9" w:rsidDel="00E1425A">
          <w:delText>, p = 0.003, 95% CI [</w:delText>
        </w:r>
      </w:del>
      <w:del w:id="959" w:author="Chen Heller" w:date="2022-09-07T17:56:00Z">
        <w:r w:rsidR="00D826D9" w:rsidDel="00160722">
          <w:delText>13.8</w:delText>
        </w:r>
      </w:del>
      <w:del w:id="960" w:author="Chen Heller" w:date="2022-09-08T16:02:00Z">
        <w:r w:rsidR="00D826D9" w:rsidDel="00E1425A">
          <w:delText xml:space="preserve">, </w:delText>
        </w:r>
      </w:del>
      <w:del w:id="961" w:author="Chen Heller" w:date="2022-09-07T17:56:00Z">
        <w:r w:rsidR="00D826D9" w:rsidDel="00160722">
          <w:delText>63.1</w:delText>
        </w:r>
      </w:del>
      <w:del w:id="962" w:author="Chen Heller" w:date="2022-09-08T16:02:00Z">
        <w:r w:rsidR="00D826D9" w:rsidDel="00E1425A">
          <w:delText>])</w:delText>
        </w:r>
      </w:del>
      <w:del w:id="963" w:author="Chen Heller" w:date="2022-08-29T13:16:00Z">
        <w:r w:rsidR="00D826D9" w:rsidDel="00570789">
          <w:delText>,</w:delText>
        </w:r>
      </w:del>
      <w:del w:id="964" w:author="Chen Heller" w:date="2022-09-08T16:03:00Z">
        <w:r w:rsidR="00D826D9" w:rsidDel="00E1425A">
          <w:delText xml:space="preserve"> slow movements (</w:delText>
        </w:r>
      </w:del>
      <w:del w:id="965" w:author="Chen Heller" w:date="2022-09-08T16:02:00Z">
        <w:r w:rsidR="00D826D9" w:rsidDel="00E1425A">
          <w:delText>M</w:delText>
        </w:r>
        <w:r w:rsidR="00D826D9" w:rsidDel="00E1425A">
          <w:rPr>
            <w:vertAlign w:val="subscript"/>
          </w:rPr>
          <w:delText>3</w:delText>
        </w:r>
        <w:r w:rsidR="00D826D9" w:rsidDel="00E1425A">
          <w:delText xml:space="preserve"> = </w:delText>
        </w:r>
      </w:del>
      <w:del w:id="966" w:author="Chen Heller" w:date="2022-09-07T17:56:00Z">
        <w:r w:rsidR="00D826D9" w:rsidDel="00160722">
          <w:delText>77.5</w:delText>
        </w:r>
      </w:del>
      <w:del w:id="967" w:author="Chen Heller" w:date="2022-09-08T16:02:00Z">
        <w:r w:rsidR="00D826D9" w:rsidDel="00E1425A">
          <w:delText>, SD</w:delText>
        </w:r>
        <w:r w:rsidR="00D826D9" w:rsidDel="00E1425A">
          <w:rPr>
            <w:vertAlign w:val="subscript"/>
          </w:rPr>
          <w:delText>3</w:delText>
        </w:r>
        <w:r w:rsidR="00D826D9" w:rsidDel="00E1425A">
          <w:delText xml:space="preserve"> = </w:delText>
        </w:r>
      </w:del>
      <w:del w:id="968" w:author="Chen Heller" w:date="2022-09-07T17:56:00Z">
        <w:r w:rsidR="00D826D9" w:rsidDel="00160722">
          <w:delText>44.3</w:delText>
        </w:r>
      </w:del>
      <w:del w:id="969" w:author="Chen Heller" w:date="2022-09-08T16:02:00Z">
        <w:r w:rsidR="00D826D9" w:rsidDel="00E1425A">
          <w:delText xml:space="preserve">, </w:delText>
        </w:r>
      </w:del>
      <w:del w:id="970" w:author="Chen Heller" w:date="2022-09-08T15:52:00Z">
        <w:r w:rsidR="00D826D9" w:rsidDel="008C7B87">
          <w:delText>M</w:delText>
        </w:r>
        <w:r w:rsidR="00D826D9" w:rsidDel="008C7B87">
          <w:rPr>
            <w:vertAlign w:val="subscript"/>
          </w:rPr>
          <w:delText>2</w:delText>
        </w:r>
        <w:r w:rsidR="00D826D9" w:rsidDel="008C7B87">
          <w:delText xml:space="preserve"> = </w:delText>
        </w:r>
      </w:del>
      <w:del w:id="971" w:author="Chen Heller" w:date="2022-09-07T17:56:00Z">
        <w:r w:rsidR="00D826D9" w:rsidDel="00D415E2">
          <w:delText>60</w:delText>
        </w:r>
      </w:del>
      <w:del w:id="972" w:author="Chen Heller" w:date="2022-09-08T15:52:00Z">
        <w:r w:rsidR="00D826D9" w:rsidDel="008C7B87">
          <w:delText>, SD</w:delText>
        </w:r>
        <w:r w:rsidR="00D826D9" w:rsidDel="008C7B87">
          <w:rPr>
            <w:vertAlign w:val="subscript"/>
          </w:rPr>
          <w:delText>2</w:delText>
        </w:r>
        <w:r w:rsidR="00D826D9" w:rsidDel="008C7B87">
          <w:delText xml:space="preserve"> = </w:delText>
        </w:r>
      </w:del>
      <w:del w:id="973" w:author="Chen Heller" w:date="2022-09-07T17:56:00Z">
        <w:r w:rsidR="00D826D9" w:rsidDel="00D415E2">
          <w:delText>50.4</w:delText>
        </w:r>
      </w:del>
      <w:del w:id="974" w:author="Chen Heller" w:date="2022-09-08T15:52:00Z">
        <w:r w:rsidR="00D826D9" w:rsidDel="008C7B87">
          <w:delText xml:space="preserve">, </w:delText>
        </w:r>
      </w:del>
      <w:del w:id="975" w:author="Chen Heller" w:date="2022-09-08T16:02:00Z">
        <w:r w:rsidR="00D826D9" w:rsidDel="00E1425A">
          <w:delText>t</w:delText>
        </w:r>
        <w:r w:rsidR="00D826D9" w:rsidRPr="00342DA7" w:rsidDel="00E1425A">
          <w:rPr>
            <w:rPrChange w:id="976" w:author="Chen Heller" w:date="2022-08-30T13:56:00Z">
              <w:rPr>
                <w:vertAlign w:val="subscript"/>
              </w:rPr>
            </w:rPrChange>
          </w:rPr>
          <w:delText>(</w:delText>
        </w:r>
      </w:del>
      <w:del w:id="977" w:author="Chen Heller" w:date="2022-09-07T17:57:00Z">
        <w:r w:rsidR="00D826D9" w:rsidRPr="00342DA7" w:rsidDel="00D415E2">
          <w:rPr>
            <w:rPrChange w:id="978" w:author="Chen Heller" w:date="2022-08-30T13:56:00Z">
              <w:rPr>
                <w:vertAlign w:val="subscript"/>
              </w:rPr>
            </w:rPrChange>
          </w:rPr>
          <w:delText>25</w:delText>
        </w:r>
      </w:del>
      <w:del w:id="979" w:author="Chen Heller" w:date="2022-09-08T16:02:00Z">
        <w:r w:rsidR="00D826D9" w:rsidRPr="00342DA7" w:rsidDel="00E1425A">
          <w:rPr>
            <w:rPrChange w:id="980" w:author="Chen Heller" w:date="2022-08-30T13:56:00Z">
              <w:rPr>
                <w:vertAlign w:val="subscript"/>
              </w:rPr>
            </w:rPrChange>
          </w:rPr>
          <w:delText>)</w:delText>
        </w:r>
        <w:r w:rsidR="00D826D9" w:rsidDel="00E1425A">
          <w:delText xml:space="preserve"> = </w:delText>
        </w:r>
      </w:del>
      <w:del w:id="981" w:author="Chen Heller" w:date="2022-09-07T17:57:00Z">
        <w:r w:rsidR="00D826D9" w:rsidDel="00D415E2">
          <w:delText>0.95</w:delText>
        </w:r>
      </w:del>
      <w:del w:id="982" w:author="Chen Heller" w:date="2022-09-08T16:02:00Z">
        <w:r w:rsidR="00D826D9" w:rsidDel="00E1425A">
          <w:delText xml:space="preserve">, p = </w:delText>
        </w:r>
      </w:del>
      <w:del w:id="983" w:author="Chen Heller" w:date="2022-09-07T17:57:00Z">
        <w:r w:rsidR="00D826D9" w:rsidDel="00D415E2">
          <w:delText>0.34</w:delText>
        </w:r>
      </w:del>
      <w:del w:id="984" w:author="Chen Heller" w:date="2022-09-08T16:02:00Z">
        <w:r w:rsidR="00D826D9" w:rsidDel="00E1425A">
          <w:delText>, 95% CI [-</w:delText>
        </w:r>
      </w:del>
      <w:del w:id="985" w:author="Chen Heller" w:date="2022-09-07T17:57:00Z">
        <w:r w:rsidR="00D826D9" w:rsidDel="00D415E2">
          <w:delText>20.3</w:delText>
        </w:r>
      </w:del>
      <w:del w:id="986" w:author="Chen Heller" w:date="2022-09-08T16:02:00Z">
        <w:r w:rsidR="00D826D9" w:rsidDel="00E1425A">
          <w:delText xml:space="preserve">, </w:delText>
        </w:r>
      </w:del>
      <w:del w:id="987" w:author="Chen Heller" w:date="2022-09-07T17:57:00Z">
        <w:r w:rsidR="00D826D9" w:rsidDel="00D415E2">
          <w:delText>55.2</w:delText>
        </w:r>
      </w:del>
      <w:del w:id="988" w:author="Chen Heller" w:date="2022-09-08T16:02:00Z">
        <w:r w:rsidR="00D826D9" w:rsidDel="00E1425A">
          <w:delText>]</w:delText>
        </w:r>
      </w:del>
      <w:del w:id="989" w:author="Chen Heller" w:date="2022-09-08T16:03:00Z">
        <w:r w:rsidR="00D826D9" w:rsidDel="00E1425A">
          <w:delText>), early responses (M</w:delText>
        </w:r>
        <w:r w:rsidR="00D826D9" w:rsidDel="00E1425A">
          <w:rPr>
            <w:vertAlign w:val="subscript"/>
          </w:rPr>
          <w:delText>3</w:delText>
        </w:r>
        <w:r w:rsidR="00D826D9" w:rsidDel="00E1425A">
          <w:delText xml:space="preserve"> = </w:delText>
        </w:r>
      </w:del>
      <w:del w:id="990" w:author="Chen Heller" w:date="2022-09-07T17:58:00Z">
        <w:r w:rsidR="00D826D9" w:rsidDel="00645A8E">
          <w:delText>54.3</w:delText>
        </w:r>
      </w:del>
      <w:del w:id="991" w:author="Chen Heller" w:date="2022-09-08T16:03:00Z">
        <w:r w:rsidR="00D826D9" w:rsidDel="00E1425A">
          <w:delText>, SD</w:delText>
        </w:r>
        <w:r w:rsidR="00D826D9" w:rsidDel="00E1425A">
          <w:rPr>
            <w:vertAlign w:val="subscript"/>
          </w:rPr>
          <w:delText>3</w:delText>
        </w:r>
        <w:r w:rsidR="00D826D9" w:rsidDel="00E1425A">
          <w:delText xml:space="preserve"> = </w:delText>
        </w:r>
      </w:del>
      <w:del w:id="992" w:author="Chen Heller" w:date="2022-09-07T17:58:00Z">
        <w:r w:rsidR="00D826D9" w:rsidDel="00645A8E">
          <w:delText>50.6</w:delText>
        </w:r>
      </w:del>
      <w:del w:id="993" w:author="Chen Heller" w:date="2022-09-08T16:03:00Z">
        <w:r w:rsidR="00D826D9" w:rsidDel="00E1425A">
          <w:delText xml:space="preserve">, </w:delText>
        </w:r>
      </w:del>
      <w:del w:id="994" w:author="Chen Heller" w:date="2022-09-08T15:52:00Z">
        <w:r w:rsidR="00D826D9" w:rsidDel="008C7B87">
          <w:delText>M</w:delText>
        </w:r>
        <w:r w:rsidR="00D826D9" w:rsidDel="008C7B87">
          <w:rPr>
            <w:vertAlign w:val="subscript"/>
          </w:rPr>
          <w:delText>2</w:delText>
        </w:r>
        <w:r w:rsidR="00D826D9" w:rsidDel="008C7B87">
          <w:delText xml:space="preserve"> = </w:delText>
        </w:r>
      </w:del>
      <w:del w:id="995" w:author="Chen Heller" w:date="2022-09-07T17:58:00Z">
        <w:r w:rsidR="00D826D9" w:rsidDel="00645A8E">
          <w:delText>31.5</w:delText>
        </w:r>
      </w:del>
      <w:del w:id="996" w:author="Chen Heller" w:date="2022-09-08T15:52:00Z">
        <w:r w:rsidR="00D826D9" w:rsidDel="008C7B87">
          <w:delText>, SD</w:delText>
        </w:r>
        <w:r w:rsidR="00D826D9" w:rsidDel="008C7B87">
          <w:rPr>
            <w:vertAlign w:val="subscript"/>
          </w:rPr>
          <w:delText>2</w:delText>
        </w:r>
        <w:r w:rsidR="00D826D9" w:rsidDel="008C7B87">
          <w:delText xml:space="preserve"> = </w:delText>
        </w:r>
      </w:del>
      <w:del w:id="997" w:author="Chen Heller" w:date="2022-09-07T17:58:00Z">
        <w:r w:rsidR="00D826D9" w:rsidDel="00645A8E">
          <w:delText>36.5</w:delText>
        </w:r>
      </w:del>
      <w:del w:id="998" w:author="Chen Heller" w:date="2022-09-08T15:52:00Z">
        <w:r w:rsidR="00D826D9" w:rsidDel="008C7B87">
          <w:delText xml:space="preserve">, </w:delText>
        </w:r>
      </w:del>
      <w:del w:id="999" w:author="Chen Heller" w:date="2022-09-08T16:03:00Z">
        <w:r w:rsidR="00D826D9" w:rsidDel="00E1425A">
          <w:delText>t</w:delText>
        </w:r>
        <w:r w:rsidR="00D826D9" w:rsidRPr="00342DA7" w:rsidDel="00E1425A">
          <w:rPr>
            <w:rPrChange w:id="1000" w:author="Chen Heller" w:date="2022-08-30T13:56:00Z">
              <w:rPr>
                <w:vertAlign w:val="subscript"/>
              </w:rPr>
            </w:rPrChange>
          </w:rPr>
          <w:delText>(</w:delText>
        </w:r>
      </w:del>
      <w:del w:id="1001" w:author="Chen Heller" w:date="2022-09-07T17:58:00Z">
        <w:r w:rsidR="00D826D9" w:rsidRPr="00342DA7" w:rsidDel="00645A8E">
          <w:rPr>
            <w:rPrChange w:id="1002" w:author="Chen Heller" w:date="2022-08-30T13:56:00Z">
              <w:rPr>
                <w:vertAlign w:val="subscript"/>
              </w:rPr>
            </w:rPrChange>
          </w:rPr>
          <w:delText>25</w:delText>
        </w:r>
      </w:del>
      <w:del w:id="1003" w:author="Chen Heller" w:date="2022-09-08T16:03:00Z">
        <w:r w:rsidR="00D826D9" w:rsidRPr="00342DA7" w:rsidDel="00E1425A">
          <w:rPr>
            <w:rPrChange w:id="1004" w:author="Chen Heller" w:date="2022-08-30T13:56:00Z">
              <w:rPr>
                <w:vertAlign w:val="subscript"/>
              </w:rPr>
            </w:rPrChange>
          </w:rPr>
          <w:delText>)</w:delText>
        </w:r>
        <w:r w:rsidR="00D826D9" w:rsidDel="00E1425A">
          <w:delText xml:space="preserve"> = </w:delText>
        </w:r>
      </w:del>
      <w:del w:id="1005" w:author="Chen Heller" w:date="2022-09-07T17:58:00Z">
        <w:r w:rsidR="00D826D9" w:rsidDel="00645A8E">
          <w:delText>1.35</w:delText>
        </w:r>
      </w:del>
      <w:del w:id="1006" w:author="Chen Heller" w:date="2022-09-08T16:03:00Z">
        <w:r w:rsidR="00D826D9" w:rsidDel="00E1425A">
          <w:delText xml:space="preserve">, p = </w:delText>
        </w:r>
      </w:del>
      <w:del w:id="1007" w:author="Chen Heller" w:date="2022-09-07T17:58:00Z">
        <w:r w:rsidR="00D826D9" w:rsidDel="00FB6AF7">
          <w:delText>0.18</w:delText>
        </w:r>
      </w:del>
      <w:del w:id="1008" w:author="Chen Heller" w:date="2022-09-08T16:03:00Z">
        <w:r w:rsidR="00D826D9" w:rsidDel="00E1425A">
          <w:delText>, 95% CI [-</w:delText>
        </w:r>
      </w:del>
      <w:del w:id="1009" w:author="Chen Heller" w:date="2022-09-07T17:59:00Z">
        <w:r w:rsidR="00D826D9" w:rsidDel="00FB6AF7">
          <w:delText>11.9</w:delText>
        </w:r>
      </w:del>
      <w:del w:id="1010" w:author="Chen Heller" w:date="2022-09-08T16:03:00Z">
        <w:r w:rsidR="00D826D9" w:rsidDel="00E1425A">
          <w:delText xml:space="preserve">, </w:delText>
        </w:r>
      </w:del>
      <w:del w:id="1011" w:author="Chen Heller" w:date="2022-09-07T17:59:00Z">
        <w:r w:rsidR="00D826D9" w:rsidDel="00FB6AF7">
          <w:delText>57.6</w:delText>
        </w:r>
      </w:del>
      <w:del w:id="1012" w:author="Chen Heller" w:date="2022-09-08T16:03:00Z">
        <w:r w:rsidR="00D826D9" w:rsidDel="00E1425A">
          <w:delText>]), and incorrect answers (M</w:delText>
        </w:r>
        <w:r w:rsidR="00D826D9" w:rsidDel="00E1425A">
          <w:rPr>
            <w:vertAlign w:val="subscript"/>
          </w:rPr>
          <w:delText>3</w:delText>
        </w:r>
        <w:r w:rsidR="00D826D9" w:rsidDel="00E1425A">
          <w:delText xml:space="preserve"> = </w:delText>
        </w:r>
      </w:del>
      <w:del w:id="1013" w:author="Chen Heller" w:date="2022-09-07T17:59:00Z">
        <w:r w:rsidR="00D826D9" w:rsidDel="00FB6AF7">
          <w:delText>91.2</w:delText>
        </w:r>
      </w:del>
      <w:del w:id="1014" w:author="Chen Heller" w:date="2022-09-08T16:03:00Z">
        <w:r w:rsidR="00D826D9" w:rsidDel="00E1425A">
          <w:delText>, SD</w:delText>
        </w:r>
        <w:r w:rsidR="00D826D9" w:rsidDel="00E1425A">
          <w:rPr>
            <w:vertAlign w:val="subscript"/>
          </w:rPr>
          <w:delText>3</w:delText>
        </w:r>
        <w:r w:rsidR="00D826D9" w:rsidDel="00E1425A">
          <w:delText xml:space="preserve"> = </w:delText>
        </w:r>
      </w:del>
      <w:del w:id="1015" w:author="Chen Heller" w:date="2022-09-07T17:59:00Z">
        <w:r w:rsidR="00D826D9" w:rsidDel="00FB6AF7">
          <w:delText>57.13</w:delText>
        </w:r>
      </w:del>
      <w:del w:id="1016" w:author="Chen Heller" w:date="2022-09-08T16:03:00Z">
        <w:r w:rsidR="00D826D9" w:rsidDel="00E1425A">
          <w:delText xml:space="preserve">, </w:delText>
        </w:r>
      </w:del>
      <w:del w:id="1017" w:author="Chen Heller" w:date="2022-09-08T15:52:00Z">
        <w:r w:rsidR="00D826D9" w:rsidDel="008C7B87">
          <w:delText>M</w:delText>
        </w:r>
        <w:r w:rsidR="00D826D9" w:rsidDel="008C7B87">
          <w:rPr>
            <w:vertAlign w:val="subscript"/>
          </w:rPr>
          <w:delText>2</w:delText>
        </w:r>
        <w:r w:rsidR="00D826D9" w:rsidDel="008C7B87">
          <w:delText xml:space="preserve"> = </w:delText>
        </w:r>
      </w:del>
      <w:del w:id="1018" w:author="Chen Heller" w:date="2022-09-07T17:59:00Z">
        <w:r w:rsidR="00D826D9" w:rsidDel="00FB6AF7">
          <w:delText>67</w:delText>
        </w:r>
      </w:del>
      <w:del w:id="1019" w:author="Chen Heller" w:date="2022-09-08T15:52:00Z">
        <w:r w:rsidR="00D826D9" w:rsidDel="008C7B87">
          <w:delText>, SD</w:delText>
        </w:r>
        <w:r w:rsidR="00D826D9" w:rsidDel="008C7B87">
          <w:rPr>
            <w:vertAlign w:val="subscript"/>
          </w:rPr>
          <w:delText>2</w:delText>
        </w:r>
        <w:r w:rsidR="00D826D9" w:rsidDel="008C7B87">
          <w:delText xml:space="preserve"> = </w:delText>
        </w:r>
      </w:del>
      <w:del w:id="1020" w:author="Chen Heller" w:date="2022-09-07T17:59:00Z">
        <w:r w:rsidR="00D826D9" w:rsidDel="00FB6AF7">
          <w:delText>36.1</w:delText>
        </w:r>
      </w:del>
      <w:del w:id="1021" w:author="Chen Heller" w:date="2022-09-08T15:52:00Z">
        <w:r w:rsidR="00D826D9" w:rsidDel="008C7B87">
          <w:delText xml:space="preserve">, </w:delText>
        </w:r>
      </w:del>
      <w:del w:id="1022" w:author="Chen Heller" w:date="2022-09-08T16:03:00Z">
        <w:r w:rsidR="00D826D9" w:rsidDel="00E1425A">
          <w:delText>t</w:delText>
        </w:r>
        <w:r w:rsidR="00D826D9" w:rsidRPr="00342DA7" w:rsidDel="00E1425A">
          <w:rPr>
            <w:rPrChange w:id="1023" w:author="Chen Heller" w:date="2022-08-30T13:56:00Z">
              <w:rPr>
                <w:vertAlign w:val="subscript"/>
              </w:rPr>
            </w:rPrChange>
          </w:rPr>
          <w:delText>(</w:delText>
        </w:r>
      </w:del>
      <w:del w:id="1024" w:author="Chen Heller" w:date="2022-09-07T17:59:00Z">
        <w:r w:rsidR="00D826D9" w:rsidRPr="00342DA7" w:rsidDel="008725A0">
          <w:rPr>
            <w:rPrChange w:id="1025" w:author="Chen Heller" w:date="2022-08-30T13:56:00Z">
              <w:rPr>
                <w:vertAlign w:val="subscript"/>
              </w:rPr>
            </w:rPrChange>
          </w:rPr>
          <w:delText>25</w:delText>
        </w:r>
      </w:del>
      <w:del w:id="1026" w:author="Chen Heller" w:date="2022-09-08T16:03:00Z">
        <w:r w:rsidR="00D826D9" w:rsidRPr="00342DA7" w:rsidDel="00E1425A">
          <w:rPr>
            <w:rPrChange w:id="1027" w:author="Chen Heller" w:date="2022-08-30T13:56:00Z">
              <w:rPr>
                <w:vertAlign w:val="subscript"/>
              </w:rPr>
            </w:rPrChange>
          </w:rPr>
          <w:delText>)</w:delText>
        </w:r>
        <w:r w:rsidR="00D826D9" w:rsidDel="00E1425A">
          <w:delText xml:space="preserve"> = </w:delText>
        </w:r>
      </w:del>
      <w:del w:id="1028" w:author="Chen Heller" w:date="2022-09-07T18:00:00Z">
        <w:r w:rsidR="00D826D9" w:rsidDel="008725A0">
          <w:delText>1.32</w:delText>
        </w:r>
      </w:del>
      <w:del w:id="1029" w:author="Chen Heller" w:date="2022-09-08T16:03:00Z">
        <w:r w:rsidR="00D826D9" w:rsidDel="00E1425A">
          <w:delText xml:space="preserve">, p = </w:delText>
        </w:r>
      </w:del>
      <w:del w:id="1030" w:author="Chen Heller" w:date="2022-09-07T18:00:00Z">
        <w:r w:rsidR="00D826D9" w:rsidDel="008725A0">
          <w:delText>0.19</w:delText>
        </w:r>
      </w:del>
      <w:del w:id="1031" w:author="Chen Heller" w:date="2022-09-08T16:03:00Z">
        <w:r w:rsidR="00D826D9" w:rsidDel="00E1425A">
          <w:delText>, 95% CI [-</w:delText>
        </w:r>
      </w:del>
      <w:del w:id="1032" w:author="Chen Heller" w:date="2022-09-07T18:00:00Z">
        <w:r w:rsidR="00D826D9" w:rsidDel="008725A0">
          <w:delText>13.4</w:delText>
        </w:r>
      </w:del>
      <w:del w:id="1033" w:author="Chen Heller" w:date="2022-09-08T16:03:00Z">
        <w:r w:rsidR="00D826D9" w:rsidDel="00E1425A">
          <w:delText xml:space="preserve">, </w:delText>
        </w:r>
      </w:del>
      <w:del w:id="1034" w:author="Chen Heller" w:date="2022-09-07T18:00:00Z">
        <w:r w:rsidR="00D826D9" w:rsidDel="008725A0">
          <w:delText>61.7</w:delText>
        </w:r>
      </w:del>
      <w:del w:id="1035" w:author="Chen Heller" w:date="2022-09-08T16:03:00Z">
        <w:r w:rsidR="00D826D9" w:rsidDel="00E1425A">
          <w:delText>])</w:delText>
        </w:r>
      </w:del>
      <w:del w:id="1036" w:author="Chen Heller" w:date="2022-08-29T13:17:00Z">
        <w:r w:rsidR="00D826D9" w:rsidDel="00A526EC">
          <w:delText xml:space="preserve"> increased</w:delText>
        </w:r>
      </w:del>
      <w:r w:rsidR="00D826D9">
        <w:t>.</w:t>
      </w:r>
    </w:p>
    <w:p w14:paraId="25318FB4" w14:textId="56ECF019" w:rsidR="007C7E8B" w:rsidRDefault="007C7E8B" w:rsidP="00861172">
      <w:pPr>
        <w:pStyle w:val="NoSpacing"/>
        <w:bidi w:val="0"/>
        <w:rPr>
          <w:ins w:id="1037" w:author="Chen Heller" w:date="2022-09-08T08:14:00Z"/>
        </w:rPr>
      </w:pPr>
      <w:ins w:id="1038" w:author="Chen Heller" w:date="2022-09-08T08:14:00Z">
        <w:r>
          <w:t>Only good subs:</w:t>
        </w:r>
      </w:ins>
    </w:p>
    <w:p w14:paraId="3DC74FC5" w14:textId="7D3E7275" w:rsidR="00861172" w:rsidRDefault="007C7E8B" w:rsidP="00CD1FDE">
      <w:pPr>
        <w:pStyle w:val="NoSpacing"/>
        <w:bidi w:val="0"/>
      </w:pPr>
      <w:ins w:id="1039" w:author="Chen Heller" w:date="2022-09-08T08:13:00Z">
        <w:r w:rsidRPr="007C7E8B">
          <w:rPr>
            <w:noProof/>
          </w:rPr>
          <w:drawing>
            <wp:inline distT="0" distB="0" distL="0" distR="0" wp14:anchorId="60D360C2" wp14:editId="402B2AD9">
              <wp:extent cx="2950555" cy="21506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774" cy="2152292"/>
                      </a:xfrm>
                      <a:prstGeom prst="rect">
                        <a:avLst/>
                      </a:prstGeom>
                      <a:noFill/>
                      <a:ln>
                        <a:noFill/>
                      </a:ln>
                    </pic:spPr>
                  </pic:pic>
                </a:graphicData>
              </a:graphic>
            </wp:inline>
          </w:drawing>
        </w:r>
      </w:ins>
    </w:p>
    <w:p w14:paraId="606097A7" w14:textId="77777777" w:rsidR="00D826D9" w:rsidRDefault="00D826D9" w:rsidP="00D826D9">
      <w:pPr>
        <w:pStyle w:val="Heading4"/>
        <w:bidi w:val="0"/>
      </w:pPr>
      <w:r>
        <w:t>Discussion</w:t>
      </w:r>
    </w:p>
    <w:p w14:paraId="04CA93E9" w14:textId="127BF1CC" w:rsidR="000E0EDB" w:rsidRDefault="00BA3CA8" w:rsidP="00D826D9">
      <w:pPr>
        <w:pStyle w:val="NoSpacing"/>
        <w:bidi w:val="0"/>
        <w:rPr>
          <w:ins w:id="1040" w:author="Chen Heller" w:date="2022-08-29T15:58:00Z"/>
        </w:rPr>
      </w:pPr>
      <w:ins w:id="1041" w:author="Chen Heller" w:date="2022-08-29T15:42:00Z">
        <w:r>
          <w:t xml:space="preserve">Experiment 3 incorporated </w:t>
        </w:r>
      </w:ins>
      <w:ins w:id="1042" w:author="Chen Heller" w:date="2022-08-29T15:47:00Z">
        <w:r w:rsidR="00336EE6">
          <w:t xml:space="preserve">a prolonged practice session </w:t>
        </w:r>
        <w:proofErr w:type="gramStart"/>
        <w:r w:rsidR="00336EE6">
          <w:t>in order to</w:t>
        </w:r>
        <w:proofErr w:type="gramEnd"/>
        <w:r w:rsidR="00336EE6">
          <w:t xml:space="preserve"> decrease the </w:t>
        </w:r>
      </w:ins>
      <w:ins w:id="1043" w:author="Chen Heller" w:date="2022-08-29T16:44:00Z">
        <w:r w:rsidR="007109DD">
          <w:t>number</w:t>
        </w:r>
      </w:ins>
      <w:ins w:id="1044" w:author="Chen Heller" w:date="2022-08-29T15:47:00Z">
        <w:r w:rsidR="00336EE6">
          <w:t xml:space="preserve"> of excluded trials and improve the probability </w:t>
        </w:r>
      </w:ins>
      <w:ins w:id="1045" w:author="Chen Heller" w:date="2022-08-29T15:48:00Z">
        <w:r w:rsidR="00336EE6">
          <w:t xml:space="preserve">of detecting the unconscious effects. The results </w:t>
        </w:r>
      </w:ins>
      <w:moveToRangeStart w:id="1046" w:author="Chen Heller" w:date="2022-08-29T13:28:00Z" w:name="move112672128"/>
      <w:commentRangeStart w:id="1047"/>
      <w:moveTo w:id="1048" w:author="Chen Heller" w:date="2022-08-29T13:28:00Z">
        <w:del w:id="1049" w:author="Chen Heller" w:date="2022-08-29T15:26:00Z">
          <w:r w:rsidR="00E40999" w:rsidDel="00407760">
            <w:delText>Even though the expected decrease in excluded trials did not occur, the results of e</w:delText>
          </w:r>
        </w:del>
        <w:del w:id="1050" w:author="Chen Heller" w:date="2022-08-29T15:48:00Z">
          <w:r w:rsidR="00E40999" w:rsidDel="00336EE6">
            <w:delText xml:space="preserve">xperiment 3 </w:delText>
          </w:r>
        </w:del>
        <w:del w:id="1051" w:author="Chen Heller" w:date="2022-08-29T15:26:00Z">
          <w:r w:rsidR="00E40999" w:rsidDel="00407760">
            <w:delText xml:space="preserve">did </w:delText>
          </w:r>
        </w:del>
        <w:r w:rsidR="00E40999">
          <w:t>demonstrate</w:t>
        </w:r>
      </w:moveTo>
      <w:ins w:id="1052" w:author="Chen Heller" w:date="2022-08-29T15:26:00Z">
        <w:r w:rsidR="00407760">
          <w:t>d</w:t>
        </w:r>
      </w:ins>
      <w:moveTo w:id="1053" w:author="Chen Heller" w:date="2022-08-29T13:28:00Z">
        <w:r w:rsidR="00E40999">
          <w:t xml:space="preserve"> the anticipated congruency effect</w:t>
        </w:r>
      </w:moveTo>
      <w:ins w:id="1054" w:author="Chen Heller" w:date="2022-08-29T15:28:00Z">
        <w:r w:rsidR="005D420E">
          <w:t xml:space="preserve"> </w:t>
        </w:r>
      </w:ins>
      <w:ins w:id="1055" w:author="Chen Heller" w:date="2022-08-29T15:55:00Z">
        <w:r w:rsidR="007D0199">
          <w:t>on the reaching trajectories</w:t>
        </w:r>
      </w:ins>
      <w:ins w:id="1056" w:author="Chen Heller" w:date="2022-08-29T15:56:00Z">
        <w:r w:rsidR="00EC1BFD">
          <w:t xml:space="preserve">, as was evident </w:t>
        </w:r>
      </w:ins>
      <w:ins w:id="1057" w:author="Chen Heller" w:date="2022-09-08T17:49:00Z">
        <w:r w:rsidR="009872FC">
          <w:t>by</w:t>
        </w:r>
      </w:ins>
      <w:ins w:id="1058" w:author="Chen Heller" w:date="2022-08-29T15:56:00Z">
        <w:r w:rsidR="00EC1BFD">
          <w:t xml:space="preserve"> the </w:t>
        </w:r>
      </w:ins>
      <w:moveTo w:id="1059" w:author="Chen Heller" w:date="2022-08-29T13:28:00Z">
        <w:del w:id="1060" w:author="Chen Heller" w:date="2022-08-29T15:55:00Z">
          <w:r w:rsidR="00E40999" w:rsidDel="007D0199">
            <w:delText xml:space="preserve">. </w:delText>
          </w:r>
        </w:del>
        <w:del w:id="1061" w:author="Chen Heller" w:date="2022-08-29T15:56:00Z">
          <w:r w:rsidR="00E40999" w:rsidDel="00EC1BFD">
            <w:delText xml:space="preserve">The conflict between the invisible prime and the target </w:delText>
          </w:r>
        </w:del>
        <w:del w:id="1062" w:author="Chen Heller" w:date="2022-08-29T15:30:00Z">
          <w:r w:rsidR="00E40999" w:rsidDel="0057371E">
            <w:delText xml:space="preserve">was reflected in the trajectory's </w:delText>
          </w:r>
        </w:del>
        <w:r w:rsidR="00E40999">
          <w:t xml:space="preserve">bias towards the incorrect answer in the incongruent trials. This bias </w:t>
        </w:r>
        <w:del w:id="1063" w:author="Chen Heller" w:date="2022-08-29T15:58:00Z">
          <w:r w:rsidR="00E40999" w:rsidDel="007B1390">
            <w:delText xml:space="preserve">was expressed as a </w:delText>
          </w:r>
        </w:del>
      </w:moveTo>
      <w:ins w:id="1064" w:author="Chen Heller" w:date="2022-09-08T17:48:00Z">
        <w:r w:rsidR="001B2C33">
          <w:t>was expressed in</w:t>
        </w:r>
      </w:ins>
      <w:ins w:id="1065" w:author="Chen Heller" w:date="2022-08-29T15:58:00Z">
        <w:r w:rsidR="007B1390">
          <w:t xml:space="preserve"> a </w:t>
        </w:r>
      </w:ins>
      <w:moveTo w:id="1066" w:author="Chen Heller" w:date="2022-08-29T13:28:00Z">
        <w:r w:rsidR="00E40999">
          <w:t xml:space="preserve">decrease in the reach area </w:t>
        </w:r>
        <w:del w:id="1067" w:author="Chen Heller" w:date="2022-09-08T16:10:00Z">
          <w:r w:rsidR="00E40999" w:rsidDel="004A15A9">
            <w:delText xml:space="preserve">and an increase in the traveled distance </w:delText>
          </w:r>
        </w:del>
        <w:r w:rsidR="00E40999">
          <w:t>for incongruent trials.</w:t>
        </w:r>
        <w:del w:id="1068" w:author="Chen Heller" w:date="2022-08-29T15:58:00Z">
          <w:r w:rsidR="00E40999" w:rsidDel="000E0EDB">
            <w:delText xml:space="preserve"> </w:delText>
          </w:r>
        </w:del>
      </w:moveTo>
      <w:ins w:id="1069" w:author="Chen Heller" w:date="2022-08-29T16:05:00Z">
        <w:r w:rsidR="0084046E">
          <w:t xml:space="preserve"> </w:t>
        </w:r>
      </w:ins>
      <w:ins w:id="1070" w:author="Chen Heller" w:date="2022-09-08T17:49:00Z">
        <w:r w:rsidR="009872FC">
          <w:t>The</w:t>
        </w:r>
      </w:ins>
      <w:ins w:id="1071" w:author="Chen Heller" w:date="2022-08-29T16:04:00Z">
        <w:r w:rsidR="00CD7735">
          <w:t xml:space="preserve"> results are in</w:t>
        </w:r>
      </w:ins>
      <w:ins w:id="1072" w:author="Chen Heller" w:date="2022-08-29T16:06:00Z">
        <w:r w:rsidR="0084046E">
          <w:t>-</w:t>
        </w:r>
      </w:ins>
      <w:ins w:id="1073" w:author="Chen Heller" w:date="2022-08-29T16:04:00Z">
        <w:r w:rsidR="00CD7735">
          <w:t xml:space="preserve">line with </w:t>
        </w:r>
      </w:ins>
      <w:ins w:id="1074" w:author="Chen Heller" w:date="2022-08-29T16:05:00Z">
        <w:r w:rsidR="00CD7735">
          <w:t xml:space="preserve">previous papers that </w:t>
        </w:r>
      </w:ins>
      <w:ins w:id="1075" w:author="Chen Heller" w:date="2022-08-29T16:06:00Z">
        <w:r w:rsidR="0084046E">
          <w:t xml:space="preserve">found a larger </w:t>
        </w:r>
      </w:ins>
      <w:ins w:id="1076" w:author="Chen Heller" w:date="2022-08-29T16:05:00Z">
        <w:r w:rsidR="00CD7735">
          <w:t>Area Under the Curve (AUC)</w:t>
        </w:r>
      </w:ins>
      <w:ins w:id="1077" w:author="Chen Heller" w:date="2022-08-29T16:06:00Z">
        <w:r w:rsidR="0084046E">
          <w:t xml:space="preserve"> [</w:t>
        </w:r>
        <w:commentRangeStart w:id="1078"/>
        <w:r w:rsidR="0084046E">
          <w:t>ref</w:t>
        </w:r>
      </w:ins>
      <w:commentRangeEnd w:id="1078"/>
      <w:ins w:id="1079" w:author="Chen Heller" w:date="2022-09-08T16:10:00Z">
        <w:r w:rsidR="004A15A9">
          <w:rPr>
            <w:rStyle w:val="CommentReference"/>
          </w:rPr>
          <w:commentReference w:id="1078"/>
        </w:r>
      </w:ins>
      <w:ins w:id="1080" w:author="Chen Heller" w:date="2022-08-29T16:06:00Z">
        <w:r w:rsidR="0084046E">
          <w:t>] for incongruent trials.</w:t>
        </w:r>
      </w:ins>
    </w:p>
    <w:p w14:paraId="593FA07E" w14:textId="2F35AEE9" w:rsidR="00E40999" w:rsidRDefault="00E40999" w:rsidP="00527920">
      <w:pPr>
        <w:pStyle w:val="NoSpacing"/>
        <w:bidi w:val="0"/>
        <w:rPr>
          <w:ins w:id="1081" w:author="Chen Heller" w:date="2022-08-29T13:28:00Z"/>
        </w:rPr>
      </w:pPr>
      <w:moveTo w:id="1082" w:author="Chen Heller" w:date="2022-08-29T13:28:00Z">
        <w:del w:id="1083" w:author="Chen Heller" w:date="2022-08-29T16:43:00Z">
          <w:r w:rsidDel="00527920">
            <w:delText>The similar reaction time between the conditions and longer movement duration in the incongruent condition indicated that the conflict was processed during the movement, not before.</w:delText>
          </w:r>
          <w:commentRangeEnd w:id="1047"/>
          <w:r w:rsidDel="00527920">
            <w:rPr>
              <w:rStyle w:val="CommentReference"/>
            </w:rPr>
            <w:commentReference w:id="1047"/>
          </w:r>
        </w:del>
      </w:moveTo>
      <w:moveToRangeEnd w:id="1046"/>
    </w:p>
    <w:p w14:paraId="071F8DE0" w14:textId="7D8F07BA" w:rsidR="00FC3846" w:rsidRDefault="00D826D9" w:rsidP="00EB2FF8">
      <w:pPr>
        <w:pStyle w:val="NoSpacing"/>
        <w:bidi w:val="0"/>
      </w:pPr>
      <w:del w:id="1084" w:author="Chen Heller" w:date="2022-08-29T16:45:00Z">
        <w:r w:rsidDel="007E5E44">
          <w:delText xml:space="preserve">Experiment </w:delText>
        </w:r>
        <w:r w:rsidR="00E1078C" w:rsidDel="007E5E44">
          <w:delText xml:space="preserve">3 </w:delText>
        </w:r>
        <w:r w:rsidDel="007E5E44">
          <w:delText>incorporated an</w:delText>
        </w:r>
      </w:del>
      <w:del w:id="1085" w:author="Chen Heller" w:date="2022-08-29T16:47:00Z">
        <w:r w:rsidDel="005F5DBF">
          <w:delText xml:space="preserve"> additional practice session </w:delText>
        </w:r>
      </w:del>
      <w:del w:id="1086" w:author="Chen Heller" w:date="2022-08-29T16:45:00Z">
        <w:r w:rsidDel="007E5E44">
          <w:delText xml:space="preserve">that was intended to </w:delText>
        </w:r>
      </w:del>
      <w:del w:id="1087" w:author="Chen Heller" w:date="2022-08-29T16:47:00Z">
        <w:r w:rsidDel="005F5DBF">
          <w:delText>decrease the proportion of excluded trials.</w:delText>
        </w:r>
        <w:r w:rsidRPr="00376C4C" w:rsidDel="005F5DBF">
          <w:delText xml:space="preserve"> </w:delText>
        </w:r>
      </w:del>
      <w:del w:id="1088" w:author="Chen Heller" w:date="2022-09-01T09:32:00Z">
        <w:r w:rsidDel="00865203">
          <w:delText>Interestingly</w:delText>
        </w:r>
      </w:del>
      <w:ins w:id="1089" w:author="Chen Heller" w:date="2022-09-01T09:32:00Z">
        <w:r w:rsidR="00865203">
          <w:t>Surprisingly</w:t>
        </w:r>
      </w:ins>
      <w:r>
        <w:t xml:space="preserve">, </w:t>
      </w:r>
      <w:del w:id="1090" w:author="Chen Heller" w:date="2022-09-01T09:33:00Z">
        <w:r w:rsidDel="00865203">
          <w:delText xml:space="preserve">although </w:delText>
        </w:r>
      </w:del>
      <w:ins w:id="1091" w:author="Chen Heller" w:date="2022-09-01T09:36:00Z">
        <w:r w:rsidR="00F8123B">
          <w:t xml:space="preserve">the </w:t>
        </w:r>
      </w:ins>
      <w:ins w:id="1092" w:author="Chen Heller" w:date="2022-09-01T09:39:00Z">
        <w:r w:rsidR="0058739A">
          <w:t>additional practice day in Experiment 3</w:t>
        </w:r>
      </w:ins>
      <w:ins w:id="1093" w:author="Chen Heller" w:date="2022-09-01T09:40:00Z">
        <w:r w:rsidR="0058739A">
          <w:t xml:space="preserve"> did not</w:t>
        </w:r>
      </w:ins>
      <w:ins w:id="1094" w:author="Chen Heller" w:date="2022-09-08T16:12:00Z">
        <w:r w:rsidR="004917DF">
          <w:t xml:space="preserve"> significantly</w:t>
        </w:r>
      </w:ins>
      <w:ins w:id="1095" w:author="Chen Heller" w:date="2022-09-01T09:40:00Z">
        <w:r w:rsidR="0058739A">
          <w:t xml:space="preserve"> reduce the participants' response time or proportion of </w:t>
        </w:r>
        <w:commentRangeStart w:id="1096"/>
        <w:r w:rsidR="0058739A">
          <w:t>excluded trials</w:t>
        </w:r>
      </w:ins>
      <w:commentRangeEnd w:id="1096"/>
      <w:ins w:id="1097" w:author="Chen Heller" w:date="2022-09-01T09:42:00Z">
        <w:r w:rsidR="00EB2FF8">
          <w:rPr>
            <w:rStyle w:val="CommentReference"/>
          </w:rPr>
          <w:commentReference w:id="1096"/>
        </w:r>
      </w:ins>
      <w:ins w:id="1098" w:author="Chen Heller" w:date="2022-09-01T09:40:00Z">
        <w:r w:rsidR="0058739A">
          <w:t>, and was therefor</w:t>
        </w:r>
      </w:ins>
      <w:ins w:id="1099" w:author="Chen Heller" w:date="2022-09-01T09:41:00Z">
        <w:r w:rsidR="0058739A">
          <w:t>e</w:t>
        </w:r>
      </w:ins>
      <w:ins w:id="1100" w:author="Chen Heller" w:date="2022-09-01T09:40:00Z">
        <w:r w:rsidR="0058739A">
          <w:t xml:space="preserve"> </w:t>
        </w:r>
      </w:ins>
      <w:ins w:id="1101" w:author="Chen Heller" w:date="2022-09-08T16:15:00Z">
        <w:r w:rsidR="00B45E24">
          <w:t>forgone</w:t>
        </w:r>
      </w:ins>
      <w:ins w:id="1102" w:author="Chen Heller" w:date="2022-09-01T09:40:00Z">
        <w:r w:rsidR="0058739A">
          <w:t xml:space="preserve"> in the next experiment.</w:t>
        </w:r>
      </w:ins>
      <w:del w:id="1103" w:author="Chen Heller" w:date="2022-09-01T09:42:00Z">
        <w:r w:rsidDel="00EB2FF8">
          <w:delText xml:space="preserve">the overall number of excluded trials did </w:delText>
        </w:r>
      </w:del>
      <w:del w:id="1104" w:author="Chen Heller" w:date="2022-09-01T09:33:00Z">
        <w:r w:rsidDel="00C07894">
          <w:delText>not change</w:delText>
        </w:r>
      </w:del>
      <w:del w:id="1105"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1106" w:author="Chen Heller" w:date="2022-08-29T16:51:00Z">
        <w:r w:rsidR="00E1078C" w:rsidDel="00C274CC">
          <w:delText>Since</w:delText>
        </w:r>
        <w:r w:rsidDel="00C274CC">
          <w:delText xml:space="preserve"> l</w:delText>
        </w:r>
      </w:del>
      <w:del w:id="1107" w:author="Chen Heller" w:date="2022-09-01T09:42:00Z">
        <w:r w:rsidDel="00EB2FF8">
          <w:delText xml:space="preserve">ate </w:delText>
        </w:r>
        <w:commentRangeStart w:id="1108"/>
        <w:r w:rsidDel="00EB2FF8">
          <w:delText xml:space="preserve">responses were the most prominent cause for </w:delText>
        </w:r>
      </w:del>
      <w:del w:id="1109" w:author="Chen Heller" w:date="2022-08-29T16:53:00Z">
        <w:r w:rsidDel="005A2198">
          <w:delText xml:space="preserve">failure </w:delText>
        </w:r>
      </w:del>
      <w:del w:id="1110"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commentRangeEnd w:id="1108"/>
        <w:r w:rsidR="00F929FC" w:rsidDel="00EB2FF8">
          <w:rPr>
            <w:rStyle w:val="CommentReference"/>
          </w:rPr>
          <w:commentReference w:id="1108"/>
        </w:r>
      </w:del>
      <w:del w:id="1111" w:author="Chen Heller" w:date="2022-08-29T11:02:00Z">
        <w:r w:rsidDel="00C87C9B">
          <w:delText xml:space="preserve">, </w:delText>
        </w:r>
        <w:r w:rsidDel="00B05406">
          <w:delText xml:space="preserve">causing them to respond too quickly and have </w:delText>
        </w:r>
      </w:del>
      <w:del w:id="1112" w:author="Chen Heller" w:date="2022-09-01T09:42:00Z">
        <w:r w:rsidDel="00EB2FF8">
          <w:delText xml:space="preserve">short trajectories. </w:delText>
        </w:r>
      </w:del>
      <w:del w:id="1113" w:author="Chen Heller" w:date="2022-08-29T11:03:00Z">
        <w:r w:rsidDel="00B05406">
          <w:delText xml:space="preserve">If these hasty responses were executed before adequate processing of the target </w:delText>
        </w:r>
        <w:r w:rsidDel="00B05406">
          <w:lastRenderedPageBreak/>
          <w:delText>was done, they were</w:delText>
        </w:r>
      </w:del>
      <w:del w:id="1114" w:author="Chen Heller" w:date="2022-09-01T09:42:00Z">
        <w:r w:rsidDel="00EB2FF8">
          <w:delText xml:space="preserve"> </w:delText>
        </w:r>
      </w:del>
      <w:del w:id="1115" w:author="Chen Heller" w:date="2022-08-29T11:03:00Z">
        <w:r w:rsidDel="00BE1670">
          <w:delText>more likely to result in an</w:delText>
        </w:r>
      </w:del>
      <w:del w:id="1116" w:author="Chen Heller" w:date="2022-09-01T09:42:00Z">
        <w:r w:rsidDel="00EB2FF8">
          <w:delText xml:space="preserve"> incorrect answer. </w:delText>
        </w:r>
      </w:del>
      <w:del w:id="1117" w:author="Chen Heller" w:date="2022-08-29T11:03:00Z">
        <w:r w:rsidDel="00BE1670">
          <w:delText>Consequently</w:delText>
        </w:r>
      </w:del>
      <w:del w:id="1118" w:author="Chen Heller" w:date="2022-09-01T09:42:00Z">
        <w:r w:rsidDel="00EB2FF8">
          <w:delText xml:space="preserve">, the probability for corrective movements </w:delText>
        </w:r>
      </w:del>
      <w:del w:id="1119" w:author="Chen Heller" w:date="2022-08-29T11:06:00Z">
        <w:r w:rsidDel="00C33D1E">
          <w:delText>increased</w:delText>
        </w:r>
      </w:del>
      <w:del w:id="1120"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0395DBB8" w:rsidR="002B4328" w:rsidRDefault="00D826D9" w:rsidP="00FC3846">
      <w:pPr>
        <w:pStyle w:val="NoSpacing"/>
        <w:bidi w:val="0"/>
      </w:pPr>
      <w:moveFromRangeStart w:id="1121" w:author="Chen Heller" w:date="2022-08-29T13:28:00Z" w:name="move112672128"/>
      <w:moveFrom w:id="1122"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1121"/>
    </w:p>
    <w:p w14:paraId="1176DED7" w14:textId="79E3DE10" w:rsidR="00ED60E1" w:rsidRDefault="00ED60E1" w:rsidP="0001046E">
      <w:pPr>
        <w:pStyle w:val="Heading3"/>
        <w:bidi w:val="0"/>
      </w:pPr>
      <w:r>
        <w:t>Exp 4</w:t>
      </w:r>
    </w:p>
    <w:p w14:paraId="3D3FAF54" w14:textId="146931FC" w:rsidR="00D826D9" w:rsidRDefault="00D826D9" w:rsidP="00B93159">
      <w:pPr>
        <w:pStyle w:val="NoSpacing"/>
        <w:bidi w:val="0"/>
      </w:pPr>
      <w:r>
        <w:t xml:space="preserve">The </w:t>
      </w:r>
      <w:r w:rsidR="00FC3846">
        <w:t xml:space="preserve">last experiment included in this thesis was a preregistered one </w:t>
      </w:r>
      <w:r w:rsidR="006D2FC7">
        <w:t>[</w:t>
      </w:r>
      <w:commentRangeStart w:id="1123"/>
      <w:r w:rsidR="006D2FC7">
        <w:t>ref</w:t>
      </w:r>
      <w:commentRangeEnd w:id="1123"/>
      <w:r w:rsidR="006D2FC7">
        <w:rPr>
          <w:rStyle w:val="CommentReference"/>
        </w:rPr>
        <w:commentReference w:id="1123"/>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Xiao et al. (</w:t>
      </w:r>
      <w:del w:id="1124" w:author="Chen Heller" w:date="2022-08-30T12:43:00Z">
        <w:r w:rsidR="0035029B" w:rsidDel="000A0A7C">
          <w:delText>YEAR</w:delText>
        </w:r>
      </w:del>
      <w:ins w:id="1125" w:author="Chen Heller" w:date="2022-08-30T12:43:00Z">
        <w:r w:rsidR="000A0A7C">
          <w:t>2015</w:t>
        </w:r>
      </w:ins>
      <w:r w:rsidR="0035029B">
        <w:t>)</w:t>
      </w:r>
      <w:ins w:id="1126" w:author="Chen Heller" w:date="2022-08-30T12:43:00Z">
        <w:r w:rsidR="000A0A7C">
          <w:t xml:space="preserve"> [ref]</w:t>
        </w:r>
      </w:ins>
      <w:r w:rsidR="0035029B">
        <w:t>, but</w:t>
      </w:r>
      <w:del w:id="1127" w:author="Chen Heller" w:date="2022-08-30T12:49:00Z">
        <w:r w:rsidR="0035029B" w:rsidDel="003F65E8">
          <w:delText xml:space="preserve">… </w:delText>
        </w:r>
      </w:del>
      <w:ins w:id="1128" w:author="Chen Heller" w:date="2022-08-30T12:49:00Z">
        <w:r w:rsidR="003F65E8">
          <w:t xml:space="preserve"> replace</w:t>
        </w:r>
      </w:ins>
      <w:ins w:id="1129" w:author="Chen Heller" w:date="2022-08-30T13:05:00Z">
        <w:r w:rsidR="00335088">
          <w:t>d</w:t>
        </w:r>
      </w:ins>
      <w:ins w:id="1130" w:author="Chen Heller" w:date="2022-08-30T12:49:00Z">
        <w:r w:rsidR="003F65E8">
          <w:t xml:space="preserve"> the mouse </w:t>
        </w:r>
      </w:ins>
      <w:ins w:id="1131" w:author="Chen Heller" w:date="2022-08-30T12:58:00Z">
        <w:r w:rsidR="008921B2">
          <w:t xml:space="preserve">response </w:t>
        </w:r>
      </w:ins>
      <w:ins w:id="1132" w:author="Chen Heller" w:date="2022-08-30T12:49:00Z">
        <w:r w:rsidR="003F65E8">
          <w:t xml:space="preserve">with a more </w:t>
        </w:r>
      </w:ins>
      <w:ins w:id="1133" w:author="Chen Heller" w:date="2022-08-30T12:57:00Z">
        <w:r w:rsidR="008921B2">
          <w:t>intuitive</w:t>
        </w:r>
      </w:ins>
      <w:ins w:id="1134" w:author="Chen Heller" w:date="2022-08-30T12:50:00Z">
        <w:r w:rsidR="003F65E8">
          <w:t xml:space="preserve"> </w:t>
        </w:r>
      </w:ins>
      <w:ins w:id="1135" w:author="Chen Heller" w:date="2022-08-30T12:58:00Z">
        <w:r w:rsidR="008921B2">
          <w:t xml:space="preserve">and less </w:t>
        </w:r>
        <w:r w:rsidR="007E08AD">
          <w:t>effortful</w:t>
        </w:r>
        <w:r w:rsidR="008921B2">
          <w:t xml:space="preserve"> reaching response </w:t>
        </w:r>
      </w:ins>
      <w:ins w:id="1136" w:author="Chen Heller" w:date="2022-08-30T13:05:00Z">
        <w:r w:rsidR="00335088">
          <w:t xml:space="preserve">which does not constrain free movement. </w:t>
        </w:r>
      </w:ins>
      <w:ins w:id="1137" w:author="Chen Heller" w:date="2022-08-30T13:10:00Z">
        <w:r w:rsidR="00901A79">
          <w:t>Additionally,</w:t>
        </w:r>
      </w:ins>
      <w:ins w:id="1138" w:author="Chen Heller" w:date="2022-08-30T13:05:00Z">
        <w:r w:rsidR="00335088">
          <w:t xml:space="preserve"> I </w:t>
        </w:r>
      </w:ins>
      <w:ins w:id="1139" w:author="Chen Heller" w:date="2022-08-30T12:50:00Z">
        <w:r w:rsidR="002566AD">
          <w:t>improve</w:t>
        </w:r>
      </w:ins>
      <w:ins w:id="1140" w:author="Chen Heller" w:date="2022-08-30T13:05:00Z">
        <w:r w:rsidR="00335088">
          <w:t>d</w:t>
        </w:r>
      </w:ins>
      <w:ins w:id="1141" w:author="Chen Heller" w:date="2022-08-30T12:50:00Z">
        <w:r w:rsidR="002566AD">
          <w:t xml:space="preserve"> the validity of the unconscious </w:t>
        </w:r>
      </w:ins>
      <w:ins w:id="1142" w:author="Chen Heller" w:date="2022-09-10T08:06:00Z">
        <w:r w:rsidR="005D7980">
          <w:t>results</w:t>
        </w:r>
      </w:ins>
      <w:ins w:id="1143" w:author="Chen Heller" w:date="2022-08-30T12:50:00Z">
        <w:r w:rsidR="002566AD">
          <w:t xml:space="preserve"> by appl</w:t>
        </w:r>
      </w:ins>
      <w:ins w:id="1144" w:author="Chen Heller" w:date="2022-08-30T12:51:00Z">
        <w:r w:rsidR="002566AD">
          <w:t>yi</w:t>
        </w:r>
      </w:ins>
      <w:ins w:id="1145" w:author="Chen Heller" w:date="2022-08-30T12:50:00Z">
        <w:r w:rsidR="002566AD">
          <w:t>ng a rigorous awareness</w:t>
        </w:r>
      </w:ins>
      <w:ins w:id="1146" w:author="Chen Heller" w:date="2022-09-10T08:07:00Z">
        <w:r w:rsidR="005D7980">
          <w:t xml:space="preserve"> detection procedure </w:t>
        </w:r>
      </w:ins>
      <w:ins w:id="1147" w:author="Chen Heller" w:date="2022-08-30T12:51:00Z">
        <w:r w:rsidR="002566AD">
          <w:t xml:space="preserve">that includes both </w:t>
        </w:r>
      </w:ins>
      <w:ins w:id="1148" w:author="Chen Heller" w:date="2022-08-30T13:07:00Z">
        <w:r w:rsidR="00B93159">
          <w:t xml:space="preserve">an objective </w:t>
        </w:r>
        <w:r w:rsidR="00596EDB">
          <w:t xml:space="preserve">awareness </w:t>
        </w:r>
        <w:r w:rsidR="00B93159">
          <w:t>measure (prime 2-forced-choice recognition)</w:t>
        </w:r>
        <w:r w:rsidR="00596EDB">
          <w:t xml:space="preserve"> and </w:t>
        </w:r>
      </w:ins>
      <w:ins w:id="1149" w:author="Chen Heller" w:date="2022-08-30T12:51:00Z">
        <w:r w:rsidR="002566AD">
          <w:t xml:space="preserve">a </w:t>
        </w:r>
      </w:ins>
      <w:ins w:id="1150" w:author="Chen Heller" w:date="2022-08-30T12:54:00Z">
        <w:r w:rsidR="00C073DB">
          <w:t xml:space="preserve">subjective </w:t>
        </w:r>
      </w:ins>
      <w:ins w:id="1151" w:author="Chen Heller" w:date="2022-08-30T12:51:00Z">
        <w:r w:rsidR="002566AD">
          <w:t xml:space="preserve">trial by trial </w:t>
        </w:r>
      </w:ins>
      <w:ins w:id="1152" w:author="Chen Heller" w:date="2022-08-30T13:06:00Z">
        <w:r w:rsidR="00B93159">
          <w:t>awareness measure (</w:t>
        </w:r>
      </w:ins>
      <w:ins w:id="1153" w:author="Chen Heller" w:date="2022-08-30T12:54:00Z">
        <w:r w:rsidR="00C073DB">
          <w:t>PAS</w:t>
        </w:r>
      </w:ins>
      <w:ins w:id="1154" w:author="Chen Heller" w:date="2022-08-30T13:06:00Z">
        <w:r w:rsidR="00B93159">
          <w:t>)</w:t>
        </w:r>
      </w:ins>
      <w:ins w:id="1155" w:author="Chen Heller" w:date="2022-08-30T13:07:00Z">
        <w:r w:rsidR="00596EDB">
          <w:t xml:space="preserve">. </w:t>
        </w:r>
      </w:ins>
      <w:ins w:id="1156" w:author="Chen Heller" w:date="2022-09-10T08:07:00Z">
        <w:r w:rsidR="005D7980">
          <w:t>Contrastingly to Xiao et al [ref]</w:t>
        </w:r>
      </w:ins>
      <w:ins w:id="1157" w:author="Chen Heller" w:date="2022-09-10T08:08:00Z">
        <w:r w:rsidR="00AA7D91">
          <w:t xml:space="preserve"> which </w:t>
        </w:r>
      </w:ins>
      <w:ins w:id="1158" w:author="Chen Heller" w:date="2022-09-10T08:10:00Z">
        <w:r w:rsidR="00B65CCC">
          <w:t xml:space="preserve">used an </w:t>
        </w:r>
      </w:ins>
      <w:ins w:id="1159" w:author="Chen Heller" w:date="2022-09-10T08:08:00Z">
        <w:r w:rsidR="00AA7D91">
          <w:t xml:space="preserve">awareness </w:t>
        </w:r>
      </w:ins>
      <w:ins w:id="1160" w:author="Chen Heller" w:date="2022-09-10T08:10:00Z">
        <w:r w:rsidR="00B65CCC">
          <w:t xml:space="preserve">measure </w:t>
        </w:r>
      </w:ins>
      <w:ins w:id="1161" w:author="Chen Heller" w:date="2022-09-10T08:08:00Z">
        <w:r w:rsidR="00AA7D91">
          <w:t>on a separate block</w:t>
        </w:r>
      </w:ins>
      <w:ins w:id="1162" w:author="Chen Heller" w:date="2022-09-10T08:07:00Z">
        <w:r w:rsidR="005D7980">
          <w:t>,</w:t>
        </w:r>
      </w:ins>
      <w:ins w:id="1163" w:author="Chen Heller" w:date="2022-09-10T08:08:00Z">
        <w:r w:rsidR="005D7980">
          <w:t xml:space="preserve"> </w:t>
        </w:r>
        <w:r w:rsidR="00AA7D91">
          <w:t>awareness in my experiment was</w:t>
        </w:r>
        <w:r w:rsidR="005D7980">
          <w:t xml:space="preserve"> </w:t>
        </w:r>
      </w:ins>
      <w:ins w:id="1164" w:author="Chen Heller" w:date="2022-09-10T08:10:00Z">
        <w:r w:rsidR="00B65CCC">
          <w:t>estimated</w:t>
        </w:r>
      </w:ins>
      <w:ins w:id="1165" w:author="Chen Heller" w:date="2022-09-10T08:08:00Z">
        <w:r w:rsidR="005D7980">
          <w:t xml:space="preserve"> </w:t>
        </w:r>
      </w:ins>
      <w:ins w:id="1166" w:author="Chen Heller" w:date="2022-08-30T13:08:00Z">
        <w:r w:rsidR="00596EDB">
          <w:t xml:space="preserve">on the trials </w:t>
        </w:r>
      </w:ins>
      <w:ins w:id="1167" w:author="Chen Heller" w:date="2022-09-10T08:09:00Z">
        <w:r w:rsidR="0098458E">
          <w:t xml:space="preserve">of </w:t>
        </w:r>
      </w:ins>
      <w:ins w:id="1168" w:author="Chen Heller" w:date="2022-08-30T13:11:00Z">
        <w:r w:rsidR="00026588">
          <w:t xml:space="preserve">the </w:t>
        </w:r>
      </w:ins>
      <w:ins w:id="1169" w:author="Chen Heller" w:date="2022-08-30T13:08:00Z">
        <w:r w:rsidR="00596EDB">
          <w:t>main task</w:t>
        </w:r>
      </w:ins>
      <w:r w:rsidR="00C77E69">
        <w:t xml:space="preserve">. </w:t>
      </w:r>
      <w:r>
        <w:t xml:space="preserve">Since experiment </w:t>
      </w:r>
      <w:del w:id="1170" w:author="Chen Heller" w:date="2022-09-10T08:11:00Z">
        <w:r w:rsidR="0035029B" w:rsidDel="00B65CCC">
          <w:rPr>
            <w:rFonts w:hint="cs"/>
            <w:rtl/>
          </w:rPr>
          <w:delText>3</w:delText>
        </w:r>
        <w:r w:rsidR="0035029B" w:rsidDel="00B65CCC">
          <w:delText xml:space="preserve"> </w:delText>
        </w:r>
      </w:del>
      <w:ins w:id="1171" w:author="Chen Heller" w:date="2022-09-10T08:11:00Z">
        <w:r w:rsidR="00B65CCC">
          <w:t xml:space="preserve">3 </w:t>
        </w:r>
      </w:ins>
      <w:r>
        <w:t xml:space="preserve">have shown that additional practice does not improve the number of valid trials, a separate training day was not included in experiment </w:t>
      </w:r>
      <w:del w:id="1172" w:author="Chen Heller" w:date="2022-09-10T08:11:00Z">
        <w:r w:rsidR="0035029B" w:rsidDel="00B65CCC">
          <w:rPr>
            <w:rFonts w:hint="cs"/>
            <w:rtl/>
          </w:rPr>
          <w:delText>4</w:delText>
        </w:r>
      </w:del>
      <w:ins w:id="1173" w:author="Chen Heller" w:date="2022-09-10T08:11:00Z">
        <w:r w:rsidR="00B65CCC">
          <w:t>4</w:t>
        </w:r>
      </w:ins>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1174" w:author="Chen Heller" w:date="2022-08-29T11:07:00Z">
        <w:r w:rsidDel="009F470F">
          <w:delText xml:space="preserve">[ref to Xiao, but see ref to dehaene] </w:delText>
        </w:r>
      </w:del>
      <w:del w:id="1175" w:author="Chen Heller" w:date="2022-09-10T08:14:00Z">
        <w:r w:rsidDel="00C46CA3">
          <w:delText xml:space="preserve">we </w:delText>
        </w:r>
      </w:del>
      <w:ins w:id="1176" w:author="Chen Heller" w:date="2022-09-10T08:14:00Z">
        <w:r w:rsidR="00C46CA3">
          <w:t xml:space="preserve">I </w:t>
        </w:r>
      </w:ins>
      <w:r>
        <w:t>expect</w:t>
      </w:r>
      <w:ins w:id="1177" w:author="Chen Heller" w:date="2022-08-29T11:07:00Z">
        <w:r w:rsidR="009F470F">
          <w:t>ed</w:t>
        </w:r>
      </w:ins>
      <w:r>
        <w:t xml:space="preserve"> </w:t>
      </w:r>
      <w:del w:id="1178" w:author="Chen Heller" w:date="2022-08-29T11:07:00Z">
        <w:r w:rsidDel="009F470F">
          <w:delText xml:space="preserve">that </w:delText>
        </w:r>
      </w:del>
      <w:r>
        <w:t xml:space="preserve">the </w:t>
      </w:r>
      <w:r w:rsidR="0035029B">
        <w:t xml:space="preserve">effect found in </w:t>
      </w:r>
      <w:ins w:id="1179" w:author="Chen Heller" w:date="2022-09-10T08:15:00Z">
        <w:r w:rsidR="004F066D">
          <w:t xml:space="preserve">the </w:t>
        </w:r>
      </w:ins>
      <w:r w:rsidR="0035029B">
        <w:t xml:space="preserve">motion tracking </w:t>
      </w:r>
      <w:ins w:id="1180" w:author="Chen Heller" w:date="2022-09-10T08:15:00Z">
        <w:r w:rsidR="004F066D">
          <w:t xml:space="preserve">session </w:t>
        </w:r>
      </w:ins>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ins w:id="1181" w:author="Chen Heller" w:date="2022-08-29T11:08:00Z">
        <w:r w:rsidR="009F470F">
          <w:t xml:space="preserve"> [ref to Xiao, but see ref to </w:t>
        </w:r>
        <w:proofErr w:type="spellStart"/>
        <w:r w:rsidR="00EB4AD4">
          <w:t>D</w:t>
        </w:r>
        <w:r w:rsidR="009F470F">
          <w:t>ehaene</w:t>
        </w:r>
        <w:proofErr w:type="spellEnd"/>
        <w:r w:rsidR="009F470F">
          <w:t xml:space="preserve"> were a large effect was found using a keyboard]</w:t>
        </w:r>
      </w:ins>
      <w:r>
        <w:t>.</w:t>
      </w:r>
    </w:p>
    <w:p w14:paraId="4F35F08C" w14:textId="77777777" w:rsidR="00D826D9" w:rsidRDefault="00D826D9" w:rsidP="00D826D9">
      <w:pPr>
        <w:pStyle w:val="Heading4"/>
        <w:bidi w:val="0"/>
      </w:pPr>
      <w:r>
        <w:t>Methods</w:t>
      </w:r>
    </w:p>
    <w:p w14:paraId="635A0C30" w14:textId="77777777" w:rsidR="00D826D9" w:rsidRDefault="00D826D9" w:rsidP="00D826D9">
      <w:pPr>
        <w:pStyle w:val="Heading5"/>
        <w:bidi w:val="0"/>
      </w:pPr>
      <w:r>
        <w:t>Participants</w:t>
      </w:r>
    </w:p>
    <w:p w14:paraId="10928BC5" w14:textId="15E2BA83" w:rsidR="00D826D9" w:rsidRDefault="004543AF" w:rsidP="00D826D9">
      <w:pPr>
        <w:pStyle w:val="NoSpacing"/>
        <w:bidi w:val="0"/>
        <w:rPr>
          <w:rtl/>
        </w:rPr>
      </w:pPr>
      <w:ins w:id="1182" w:author="Chen Heller" w:date="2022-08-30T13:14:00Z">
        <w:r>
          <w:t xml:space="preserve">The recruitment procedure and criterions were identical to those of Experiment 1. 30 participants </w:t>
        </w:r>
      </w:ins>
      <w:ins w:id="1183" w:author="Chen Heller" w:date="2022-09-05T14:28:00Z">
        <w:r w:rsidR="00EB6DE4">
          <w:t>(</w:t>
        </w:r>
      </w:ins>
      <w:ins w:id="1184" w:author="Chen Heller" w:date="2022-09-05T14:29:00Z">
        <w:r w:rsidR="00FF20F9">
          <w:t>17</w:t>
        </w:r>
      </w:ins>
      <w:ins w:id="1185" w:author="Chen Heller" w:date="2022-09-05T14:28:00Z">
        <w:r w:rsidR="00EB6DE4">
          <w:t xml:space="preserve"> female</w:t>
        </w:r>
      </w:ins>
      <w:ins w:id="1186" w:author="Chen Heller" w:date="2022-09-05T14:29:00Z">
        <w:r w:rsidR="00FF20F9">
          <w:t>s</w:t>
        </w:r>
      </w:ins>
      <w:ins w:id="1187" w:author="Chen Heller" w:date="2022-09-05T14:28:00Z">
        <w:r w:rsidR="00EB6DE4">
          <w:t xml:space="preserve">) </w:t>
        </w:r>
      </w:ins>
      <w:ins w:id="1188" w:author="Chen Heller" w:date="2022-08-30T13:14:00Z">
        <w:r>
          <w:t xml:space="preserve">were recruited (age: M = </w:t>
        </w:r>
      </w:ins>
      <w:ins w:id="1189" w:author="Chen Heller" w:date="2022-09-05T14:27:00Z">
        <w:r w:rsidR="00EB6DE4">
          <w:t>26.9</w:t>
        </w:r>
      </w:ins>
      <w:ins w:id="1190" w:author="Chen Heller" w:date="2022-08-30T13:14:00Z">
        <w:r>
          <w:t xml:space="preserve">, SD = </w:t>
        </w:r>
      </w:ins>
      <w:ins w:id="1191" w:author="Chen Heller" w:date="2022-09-05T14:27:00Z">
        <w:r w:rsidR="00EB6DE4">
          <w:t>3.66</w:t>
        </w:r>
      </w:ins>
      <w:ins w:id="1192" w:author="Chen Heller" w:date="2022-08-30T13:14:00Z">
        <w:r>
          <w:t>) and additional 1</w:t>
        </w:r>
      </w:ins>
      <w:ins w:id="1193" w:author="Chen Heller" w:date="2022-08-30T15:51:00Z">
        <w:r w:rsidR="000E32D8">
          <w:t>5</w:t>
        </w:r>
      </w:ins>
      <w:ins w:id="1194" w:author="Chen Heller" w:date="2022-08-30T13:14:00Z">
        <w:r>
          <w:t xml:space="preserve"> participants were excluded. Five of them were excluded because they had significantly less than 70% correct answers in the target classification task according to a binomial test. </w:t>
        </w:r>
      </w:ins>
      <w:ins w:id="1195" w:author="Chen Heller" w:date="2022-08-30T15:50:00Z">
        <w:r w:rsidR="00460A6A">
          <w:t>Seven</w:t>
        </w:r>
      </w:ins>
      <w:ins w:id="1196" w:author="Chen Heller" w:date="2022-08-30T13:14:00Z">
        <w:r>
          <w:t xml:space="preserve"> participants were excluded since they had less </w:t>
        </w:r>
      </w:ins>
      <w:ins w:id="1197" w:author="Chen Heller" w:date="2022-09-10T08:15:00Z">
        <w:r w:rsidR="004F066D">
          <w:t>than</w:t>
        </w:r>
      </w:ins>
      <w:ins w:id="1198" w:author="Chen Heller" w:date="2022-08-30T13:14:00Z">
        <w:r>
          <w:t xml:space="preserve"> 25 valid trials in each condition. </w:t>
        </w:r>
      </w:ins>
      <w:ins w:id="1199" w:author="Chen Heller" w:date="2022-08-30T15:40:00Z">
        <w:r w:rsidR="00934069">
          <w:t>Three</w:t>
        </w:r>
      </w:ins>
      <w:ins w:id="1200"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1201" w:author="Chen Heller" w:date="2022-08-30T15:38:00Z">
        <w:r w:rsidR="00C66BC3">
          <w:t>one</w:t>
        </w:r>
      </w:ins>
      <w:ins w:id="1202" w:author="Chen Heller" w:date="2022-08-30T13:14:00Z">
        <w:r>
          <w:t xml:space="preserve"> more </w:t>
        </w:r>
        <w:proofErr w:type="gramStart"/>
        <w:r>
          <w:t>quit</w:t>
        </w:r>
        <w:proofErr w:type="gramEnd"/>
        <w:r>
          <w:t xml:space="preserve"> before completing the experiment</w:t>
        </w:r>
      </w:ins>
      <w:ins w:id="1203" w:author="Chen Heller" w:date="2022-08-30T13:15:00Z">
        <w:r>
          <w:t xml:space="preserve">. </w:t>
        </w:r>
      </w:ins>
      <w:del w:id="1204" w:author="Chen Heller" w:date="2022-08-30T13:15:00Z">
        <w:r w:rsidR="00D826D9" w:rsidDel="00C859DE">
          <w:delText>T</w:delText>
        </w:r>
        <w:r w:rsidR="00EA0563" w:rsidDel="00C859DE">
          <w:delText xml:space="preserve">his </w:delText>
        </w:r>
      </w:del>
      <w:ins w:id="1205"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w:t>
      </w:r>
      <w:ins w:id="1206" w:author="Chen Heller" w:date="2022-09-10T08:17:00Z">
        <w:r w:rsidR="00A1537D">
          <w:t xml:space="preserve">of the </w:t>
        </w:r>
      </w:ins>
      <w:r w:rsidR="00D826D9">
        <w:t>effect</w:t>
      </w:r>
      <w:ins w:id="1207" w:author="Chen Heller" w:date="2022-09-10T08:17:00Z">
        <w:r w:rsidR="00A1537D">
          <w:t>s</w:t>
        </w:r>
      </w:ins>
      <w:r w:rsidR="00D826D9">
        <w:t xml:space="preserve"> in experiment </w:t>
      </w:r>
      <w:del w:id="1208" w:author="Chen Heller" w:date="2022-09-05T14:29:00Z">
        <w:r w:rsidR="00EA0563" w:rsidDel="002A67DA">
          <w:rPr>
            <w:rFonts w:hint="cs"/>
            <w:rtl/>
          </w:rPr>
          <w:delText>2</w:delText>
        </w:r>
        <w:r w:rsidR="00EA0563" w:rsidDel="002A67DA">
          <w:delText xml:space="preserve"> </w:delText>
        </w:r>
      </w:del>
      <w:ins w:id="1209" w:author="Chen Heller" w:date="2022-09-05T14:29:00Z">
        <w:r w:rsidR="002A67DA">
          <w:t xml:space="preserve">2 </w:t>
        </w:r>
      </w:ins>
      <w:r w:rsidR="00D826D9">
        <w:t xml:space="preserve">and </w:t>
      </w:r>
      <w:del w:id="1210" w:author="Chen Heller" w:date="2022-09-05T14:29:00Z">
        <w:r w:rsidR="00EA0563" w:rsidDel="002A67DA">
          <w:rPr>
            <w:rFonts w:hint="cs"/>
            <w:rtl/>
          </w:rPr>
          <w:delText>3</w:delText>
        </w:r>
      </w:del>
      <w:ins w:id="1211" w:author="Chen Heller" w:date="2022-09-05T14:29:00Z">
        <w:r w:rsidR="002A67DA">
          <w:t>3</w:t>
        </w:r>
      </w:ins>
      <w:r w:rsidR="00EA0563">
        <w:t xml:space="preserve">, </w:t>
      </w:r>
      <w:r w:rsidR="00D826D9">
        <w:t xml:space="preserve">when using only half of the trials in each experiment. </w:t>
      </w:r>
      <w:commentRangeStart w:id="1212"/>
      <w:commentRangeStart w:id="1213"/>
      <w:r w:rsidR="00D826D9" w:rsidRPr="006852A2">
        <w:t xml:space="preserve">The average effect size was 0.88 (Cohen's </w:t>
      </w:r>
      <w:proofErr w:type="spellStart"/>
      <w:r w:rsidR="00D826D9" w:rsidRPr="006852A2">
        <w:t>d</w:t>
      </w:r>
      <w:r w:rsidR="00D826D9" w:rsidRPr="00626236">
        <w:rPr>
          <w:vertAlign w:val="subscript"/>
          <w:rPrChange w:id="1214" w:author="Chen Heller" w:date="2022-09-05T14:29:00Z">
            <w:rPr/>
          </w:rPrChange>
        </w:rPr>
        <w:t>z</w:t>
      </w:r>
      <w:proofErr w:type="spellEnd"/>
      <w:r w:rsidR="00D826D9" w:rsidRPr="006852A2">
        <w:t>)</w:t>
      </w:r>
      <w:commentRangeEnd w:id="1212"/>
      <w:r w:rsidR="00EC5DF0">
        <w:rPr>
          <w:rStyle w:val="CommentReference"/>
        </w:rPr>
        <w:commentReference w:id="1212"/>
      </w:r>
      <w:commentRangeEnd w:id="1213"/>
      <w:r w:rsidR="00944AF4">
        <w:rPr>
          <w:rStyle w:val="CommentReference"/>
        </w:rPr>
        <w:commentReference w:id="1213"/>
      </w:r>
      <w:r w:rsidR="00D826D9" w:rsidRPr="006852A2">
        <w:t xml:space="preserve">. </w:t>
      </w:r>
      <w:del w:id="1215" w:author="Chen Heller" w:date="2022-09-10T08:14:00Z">
        <w:r w:rsidR="00D826D9" w:rsidRPr="006852A2" w:rsidDel="00C46CA3">
          <w:delText>We</w:delText>
        </w:r>
      </w:del>
      <w:ins w:id="1216" w:author="Chen Heller" w:date="2022-09-10T08:14:00Z">
        <w:r w:rsidR="00C46CA3">
          <w:t>I</w:t>
        </w:r>
      </w:ins>
      <w:r w:rsidR="00D826D9" w:rsidRPr="006852A2">
        <w:t xml:space="preserve"> estimated the keyboard task's effect size to be around 30% smaller (</w:t>
      </w:r>
      <w:ins w:id="1217" w:author="Chen Heller" w:date="2022-09-05T14:30:00Z">
        <w:r w:rsidR="00626236" w:rsidRPr="006852A2">
          <w:t xml:space="preserve">Cohen's </w:t>
        </w:r>
        <w:proofErr w:type="spellStart"/>
        <w:r w:rsidR="00626236" w:rsidRPr="006852A2">
          <w:t>d</w:t>
        </w:r>
        <w:r w:rsidR="00626236" w:rsidRPr="000C068B">
          <w:rPr>
            <w:vertAlign w:val="subscript"/>
          </w:rPr>
          <w:t>z</w:t>
        </w:r>
      </w:ins>
      <w:proofErr w:type="spellEnd"/>
      <w:del w:id="1218" w:author="Chen Heller" w:date="2022-09-05T14:30:00Z">
        <w:r w:rsidR="00D826D9" w:rsidRPr="006852A2" w:rsidDel="00626236">
          <w:delText>Cohen's dz</w:delText>
        </w:r>
      </w:del>
      <w:r w:rsidR="00D826D9" w:rsidRPr="006852A2">
        <w:t xml:space="preserve"> = 0.61), </w:t>
      </w:r>
      <w:r w:rsidR="00D826D9" w:rsidRPr="006852A2">
        <w:lastRenderedPageBreak/>
        <w:t xml:space="preserve">in line with </w:t>
      </w:r>
      <w:del w:id="1219" w:author="Chen Heller" w:date="2022-09-10T09:08:00Z">
        <w:r w:rsidR="00D826D9" w:rsidRPr="006852A2" w:rsidDel="00333DEB">
          <w:delText>our</w:delText>
        </w:r>
      </w:del>
      <w:ins w:id="1220" w:author="Chen Heller" w:date="2022-09-10T09:08:00Z">
        <w:r w:rsidR="00333DEB">
          <w:t>my</w:t>
        </w:r>
      </w:ins>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0.05</w:t>
      </w:r>
      <w:r w:rsidR="00EA0563">
        <w:t>,</w:t>
      </w:r>
      <w:r w:rsidR="00D826D9" w:rsidRPr="006852A2">
        <w:t xml:space="preserve"> a sample of 30 participants </w:t>
      </w:r>
      <w:r w:rsidR="00D826D9">
        <w:t xml:space="preserve">was </w:t>
      </w:r>
      <w:r w:rsidR="00D826D9" w:rsidRPr="006852A2">
        <w:t xml:space="preserve">needed, based on G*Power </w:t>
      </w:r>
      <w:r w:rsidR="00D826D9">
        <w:t xml:space="preserve">[ref to </w:t>
      </w:r>
      <w:proofErr w:type="spellStart"/>
      <w:r w:rsidR="00D826D9">
        <w:t>GP</w:t>
      </w:r>
      <w:r w:rsidR="00646143">
        <w:t>o</w:t>
      </w:r>
      <w:r w:rsidR="00D826D9">
        <w:t>wer</w:t>
      </w:r>
      <w:proofErr w:type="spellEnd"/>
      <w:r w:rsidR="00D826D9">
        <w:t>].</w:t>
      </w:r>
      <w:del w:id="1221" w:author="Chen Heller" w:date="2022-08-30T13:14:00Z">
        <w:r w:rsidR="00D826D9" w:rsidDel="004543AF">
          <w:delText xml:space="preserve"> </w:delText>
        </w:r>
      </w:del>
      <w:del w:id="1222" w:author="Chen Heller" w:date="2022-08-29T11:11:00Z">
        <w:r w:rsidR="00646143" w:rsidDel="002C5295">
          <w:delText xml:space="preserve">Three additional </w:delText>
        </w:r>
      </w:del>
      <w:del w:id="1223"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1224" w:author="Chen Heller" w:date="2022-08-29T11:10:00Z">
        <w:r w:rsidR="00646143" w:rsidDel="004310F9">
          <w:delText>an</w:delText>
        </w:r>
        <w:r w:rsidR="00D826D9" w:rsidDel="004310F9">
          <w:delText xml:space="preserve">other because she </w:delText>
        </w:r>
      </w:del>
      <w:del w:id="1225" w:author="Chen Heller" w:date="2022-08-30T13:14:00Z">
        <w:r w:rsidR="00D826D9" w:rsidDel="004543AF">
          <w:delText xml:space="preserve">quit before completing the </w:delText>
        </w:r>
      </w:del>
      <w:del w:id="1226" w:author="Chen Heller" w:date="2022-08-29T11:10:00Z">
        <w:r w:rsidR="00D826D9" w:rsidDel="004310F9">
          <w:delText>training</w:delText>
        </w:r>
      </w:del>
      <w:r w:rsidR="00D826D9">
        <w:t>.</w:t>
      </w:r>
    </w:p>
    <w:p w14:paraId="5FC1E55D" w14:textId="6B3BC079" w:rsidR="00D826D9" w:rsidRDefault="00D826D9" w:rsidP="00A8455B">
      <w:pPr>
        <w:pStyle w:val="Heading5"/>
        <w:bidi w:val="0"/>
      </w:pPr>
      <w:r>
        <w:t>Stimuli</w:t>
      </w:r>
      <w:r w:rsidR="00521037">
        <w:t xml:space="preserve">, Apparatus and </w:t>
      </w:r>
      <w:r>
        <w:t>Procedure</w:t>
      </w:r>
    </w:p>
    <w:p w14:paraId="2C88FD2C" w14:textId="51269AE0" w:rsidR="00D826D9" w:rsidRPr="00892F96" w:rsidRDefault="00521037" w:rsidP="00D826D9">
      <w:pPr>
        <w:pStyle w:val="NoSpacing"/>
        <w:bidi w:val="0"/>
      </w:pPr>
      <w:r>
        <w:t xml:space="preserve">The methods were identical to those used in Experiment 3, besides the following changes: first, </w:t>
      </w:r>
      <w:ins w:id="1227" w:author="Chen Heller" w:date="2022-08-30T13:22:00Z">
        <w:r w:rsidR="000A4571">
          <w:t xml:space="preserve">the separate practice day was omitted and instead </w:t>
        </w:r>
      </w:ins>
      <w:del w:id="1228"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1229" w:author="Chen Heller" w:date="2022-08-30T13:19:00Z">
        <w:r w:rsidR="00560506">
          <w:t xml:space="preserve"> </w:t>
        </w:r>
      </w:ins>
      <w:ins w:id="1230" w:author="Chen Heller" w:date="2022-08-30T13:22:00Z">
        <w:r w:rsidR="000A4571">
          <w:t xml:space="preserve">were </w:t>
        </w:r>
      </w:ins>
      <w:ins w:id="1231" w:author="Chen Heller" w:date="2022-08-30T13:19:00Z">
        <w:r w:rsidR="00560506">
          <w:t>conducted on t</w:t>
        </w:r>
      </w:ins>
      <w:ins w:id="1232" w:author="Chen Heller" w:date="2022-08-30T13:20:00Z">
        <w:r w:rsidR="00560506">
          <w:t>he same day</w:t>
        </w:r>
      </w:ins>
      <w:r>
        <w:t xml:space="preserve">, one for </w:t>
      </w:r>
      <w:del w:id="1233" w:author="Chen Heller" w:date="2022-09-10T08:21:00Z">
        <w:r w:rsidDel="00E008EA">
          <w:delText xml:space="preserve">the </w:delText>
        </w:r>
      </w:del>
      <w:r>
        <w:t>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del w:id="1234" w:author="Chen Heller" w:date="2022-09-08T14:31:00Z">
        <w:r w:rsidR="00D826D9" w:rsidDel="00135A50">
          <w:delText>subjects</w:delText>
        </w:r>
      </w:del>
      <w:ins w:id="1235" w:author="Chen Heller" w:date="2022-09-08T14:31:00Z">
        <w:r w:rsidR="00135A50">
          <w:t>participants</w:t>
        </w:r>
      </w:ins>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1236"/>
      <w:del w:id="1237"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1236"/>
      <w:r w:rsidR="00DD6996">
        <w:rPr>
          <w:rStyle w:val="CommentReference"/>
        </w:rPr>
        <w:commentReference w:id="1236"/>
      </w:r>
      <w:del w:id="1238"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 xml:space="preserve">Reaching responses were bound to the same movement onset and duration constraints as in experiment three. However, here </w:t>
      </w:r>
      <w:ins w:id="1239" w:author="Chen Heller" w:date="2022-09-10T08:26:00Z">
        <w:r w:rsidR="00450658">
          <w:t xml:space="preserve">to make sure participants touch the screen </w:t>
        </w:r>
      </w:ins>
      <w:r w:rsidR="00D826D9">
        <w:t>movement ended when the finger was 0.7cm away from the screen (on the Z axis)</w:t>
      </w:r>
      <w:del w:id="1240" w:author="Chen Heller" w:date="2022-09-10T08:26:00Z">
        <w:r w:rsidR="00D826D9" w:rsidDel="00450658">
          <w:delText xml:space="preserve"> </w:delText>
        </w:r>
      </w:del>
      <w:ins w:id="1241" w:author="Chen Heller" w:date="2022-09-10T08:24:00Z">
        <w:r w:rsidR="0032042D">
          <w:t xml:space="preserve">, </w:t>
        </w:r>
      </w:ins>
      <w:r w:rsidR="00D826D9">
        <w:t xml:space="preserve">and </w:t>
      </w:r>
      <w:ins w:id="1242" w:author="Chen Heller" w:date="2022-09-10T08:26:00Z">
        <w:r w:rsidR="00450658">
          <w:t xml:space="preserve">to avoid interrupting the participant's movement </w:t>
        </w:r>
      </w:ins>
      <w:r w:rsidR="00D826D9">
        <w:t xml:space="preserve">the "Too slow" feedback was given after </w:t>
      </w:r>
      <w:del w:id="1243" w:author="Chen Heller" w:date="2022-09-10T08:26:00Z">
        <w:r w:rsidR="00D826D9" w:rsidDel="00450658">
          <w:delText xml:space="preserve">a </w:delText>
        </w:r>
      </w:del>
      <w:ins w:id="1244" w:author="Chen Heller" w:date="2022-09-10T08:26:00Z">
        <w:r w:rsidR="00450658">
          <w:t xml:space="preserve">the </w:t>
        </w:r>
      </w:ins>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1245"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1246" w:author="Chen Heller" w:date="2022-08-30T13:26:00Z">
        <w:r w:rsidR="00EF5E42">
          <w:t xml:space="preserve">in the prime recognition task </w:t>
        </w:r>
      </w:ins>
      <w:r w:rsidR="00D826D9">
        <w:t>was given in an identical fashion to the target classification task, within a seven second response window.</w:t>
      </w:r>
      <w:del w:id="1247"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77777777" w:rsidR="00D826D9" w:rsidRDefault="00D826D9" w:rsidP="00D826D9">
      <w:pPr>
        <w:pStyle w:val="Heading5"/>
        <w:bidi w:val="0"/>
      </w:pPr>
      <w:r>
        <w:t>Exclusion criteria</w:t>
      </w:r>
    </w:p>
    <w:p w14:paraId="312384C8" w14:textId="5123BE44" w:rsidR="00D826D9" w:rsidRDefault="00D826D9" w:rsidP="00D826D9">
      <w:pPr>
        <w:pStyle w:val="NoSpacing"/>
        <w:bidi w:val="0"/>
      </w:pPr>
      <w:r>
        <w:t xml:space="preserve">The exclusion criteria in the reaching session </w:t>
      </w:r>
      <w:r w:rsidR="003B3AF4">
        <w:t xml:space="preserve">were </w:t>
      </w:r>
      <w:r>
        <w:t>identical to that 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14049CB6" w:rsidR="00D826D9" w:rsidRDefault="00D826D9" w:rsidP="00D826D9">
      <w:pPr>
        <w:pStyle w:val="Heading4"/>
        <w:bidi w:val="0"/>
      </w:pPr>
      <w:r>
        <w:t>Results</w:t>
      </w:r>
    </w:p>
    <w:p w14:paraId="438C6938" w14:textId="130B4583" w:rsidR="00DB7DD5" w:rsidRDefault="00BA4221" w:rsidP="00012635">
      <w:pPr>
        <w:pStyle w:val="NoSpacing"/>
        <w:bidi w:val="0"/>
        <w:rPr>
          <w:ins w:id="1248" w:author="Chen Heller" w:date="2022-09-04T11:06:00Z"/>
          <w:rtl/>
        </w:rPr>
      </w:pPr>
      <w:ins w:id="1249" w:author="Chen Heller" w:date="2022-08-30T16:32:00Z">
        <w:r>
          <w:t>Prime visibility:</w:t>
        </w:r>
      </w:ins>
      <w:ins w:id="1250" w:author="Chen Heller" w:date="2022-08-31T12:33:00Z">
        <w:r w:rsidR="00012635">
          <w:t xml:space="preserve"> </w:t>
        </w:r>
      </w:ins>
      <w:ins w:id="1251" w:author="Chen Heller" w:date="2022-08-30T16:32:00Z">
        <w:r>
          <w:t>overall</w:t>
        </w:r>
      </w:ins>
      <w:ins w:id="1252" w:author="Chen Heller" w:date="2022-08-31T12:31:00Z">
        <w:r w:rsidR="00BF4777">
          <w:t xml:space="preserve">, </w:t>
        </w:r>
      </w:ins>
      <w:ins w:id="1253" w:author="Chen Heller" w:date="2022-08-31T12:04:00Z">
        <w:r w:rsidR="001F6E52">
          <w:t>9</w:t>
        </w:r>
      </w:ins>
      <w:ins w:id="1254" w:author="Chen Heller" w:date="2022-09-08T09:04:00Z">
        <w:r w:rsidR="004E2179">
          <w:t>4</w:t>
        </w:r>
      </w:ins>
      <w:ins w:id="1255" w:author="Chen Heller" w:date="2022-08-31T12:04:00Z">
        <w:r w:rsidR="001F6E52">
          <w:t>.</w:t>
        </w:r>
      </w:ins>
      <w:ins w:id="1256" w:author="Chen Heller" w:date="2022-09-08T09:04:00Z">
        <w:r w:rsidR="004E2179">
          <w:t>41</w:t>
        </w:r>
      </w:ins>
      <w:ins w:id="1257" w:author="Chen Heller" w:date="2022-08-30T16:32:00Z">
        <w:r>
          <w:t xml:space="preserve">% of the trials </w:t>
        </w:r>
      </w:ins>
      <w:ins w:id="1258" w:author="Chen Heller" w:date="2022-08-31T12:33:00Z">
        <w:r w:rsidR="00012635">
          <w:t xml:space="preserve">in the reaching session </w:t>
        </w:r>
      </w:ins>
      <w:ins w:id="1259" w:author="Chen Heller" w:date="2022-08-30T16:32:00Z">
        <w:r>
          <w:t xml:space="preserve">were rated as visibility 1, </w:t>
        </w:r>
      </w:ins>
      <w:ins w:id="1260" w:author="Chen Heller" w:date="2022-09-08T09:04:00Z">
        <w:r w:rsidR="004E2179">
          <w:t>4.79</w:t>
        </w:r>
      </w:ins>
      <w:ins w:id="1261" w:author="Chen Heller" w:date="2022-08-30T16:32:00Z">
        <w:r>
          <w:t xml:space="preserve">% as visibility 2, </w:t>
        </w:r>
      </w:ins>
      <w:ins w:id="1262" w:author="Chen Heller" w:date="2022-08-31T12:04:00Z">
        <w:r w:rsidR="001F6E52">
          <w:t>0.</w:t>
        </w:r>
      </w:ins>
      <w:ins w:id="1263" w:author="Chen Heller" w:date="2022-09-08T09:04:00Z">
        <w:r w:rsidR="004E2179">
          <w:t>63</w:t>
        </w:r>
      </w:ins>
      <w:ins w:id="1264" w:author="Chen Heller" w:date="2022-08-30T16:32:00Z">
        <w:r>
          <w:t xml:space="preserve">% as visibility 3 and </w:t>
        </w:r>
      </w:ins>
      <w:ins w:id="1265" w:author="Chen Heller" w:date="2022-08-31T12:04:00Z">
        <w:r w:rsidR="001F6E52">
          <w:t>0.1</w:t>
        </w:r>
      </w:ins>
      <w:ins w:id="1266" w:author="Chen Heller" w:date="2022-09-08T09:04:00Z">
        <w:r w:rsidR="004E2179">
          <w:t>5</w:t>
        </w:r>
      </w:ins>
      <w:ins w:id="1267" w:author="Chen Heller" w:date="2022-08-30T16:32:00Z">
        <w:r>
          <w:t>% as visibility 4</w:t>
        </w:r>
      </w:ins>
      <w:ins w:id="1268" w:author="Chen Heller" w:date="2022-08-31T12:34:00Z">
        <w:r w:rsidR="00012635">
          <w:t xml:space="preserve">, while in the keyboard session </w:t>
        </w:r>
      </w:ins>
      <w:ins w:id="1269" w:author="Chen Heller" w:date="2022-09-08T09:04:00Z">
        <w:r w:rsidR="004E2179">
          <w:t>92.12</w:t>
        </w:r>
      </w:ins>
      <w:ins w:id="1270" w:author="Chen Heller" w:date="2022-08-31T12:34:00Z">
        <w:r w:rsidR="00012635">
          <w:t>% of were rated as visibility 1, 7.</w:t>
        </w:r>
      </w:ins>
      <w:ins w:id="1271" w:author="Chen Heller" w:date="2022-09-08T09:05:00Z">
        <w:r w:rsidR="004E2179">
          <w:t>04</w:t>
        </w:r>
      </w:ins>
      <w:ins w:id="1272" w:author="Chen Heller" w:date="2022-08-31T12:34:00Z">
        <w:r w:rsidR="00012635">
          <w:t>% as visibility 2, 0.</w:t>
        </w:r>
      </w:ins>
      <w:ins w:id="1273" w:author="Chen Heller" w:date="2022-09-08T09:05:00Z">
        <w:r w:rsidR="004733D7">
          <w:t>70</w:t>
        </w:r>
      </w:ins>
      <w:ins w:id="1274" w:author="Chen Heller" w:date="2022-08-31T12:34:00Z">
        <w:r w:rsidR="00012635">
          <w:t>% as visibility 3 and 0.12% as visibility 4.</w:t>
        </w:r>
      </w:ins>
      <w:ins w:id="1275" w:author="Chen Heller" w:date="2022-08-30T16:32:00Z">
        <w:r>
          <w:t xml:space="preserve"> </w:t>
        </w:r>
      </w:ins>
      <w:ins w:id="1276" w:author="Chen Heller" w:date="2022-08-29T11:13:00Z">
        <w:r w:rsidR="00F01249">
          <w:t>When participants rated the prime as invisible, they were not better than chance at recognizing it,</w:t>
        </w:r>
      </w:ins>
      <w:ins w:id="1277" w:author="Chen Heller" w:date="2022-08-31T12:34:00Z">
        <w:r w:rsidR="00E4208B">
          <w:t xml:space="preserve"> both in the reaching session (</w:t>
        </w:r>
      </w:ins>
      <w:ins w:id="1278" w:author="Chen Heller" w:date="2022-08-29T11:13:00Z">
        <w:r w:rsidR="00F01249">
          <w:t>M = 50.</w:t>
        </w:r>
      </w:ins>
      <w:ins w:id="1279" w:author="Chen Heller" w:date="2022-08-31T12:08:00Z">
        <w:r w:rsidR="00830FF6">
          <w:t>82</w:t>
        </w:r>
      </w:ins>
      <w:ins w:id="1280" w:author="Chen Heller" w:date="2022-08-29T11:13:00Z">
        <w:r w:rsidR="00F01249">
          <w:t>%, SD = 4.3</w:t>
        </w:r>
      </w:ins>
      <w:ins w:id="1281" w:author="Chen Heller" w:date="2022-08-31T12:08:00Z">
        <w:r w:rsidR="00830FF6">
          <w:t>2</w:t>
        </w:r>
      </w:ins>
      <w:ins w:id="1282" w:author="Chen Heller" w:date="2022-08-29T11:13:00Z">
        <w:r w:rsidR="00F01249">
          <w:t xml:space="preserve">, </w:t>
        </w:r>
        <w:proofErr w:type="gramStart"/>
        <w:r w:rsidR="00F01249">
          <w:t>t</w:t>
        </w:r>
        <w:r w:rsidR="00F01249" w:rsidRPr="00342DA7">
          <w:rPr>
            <w:rPrChange w:id="1283" w:author="Chen Heller" w:date="2022-08-30T13:56:00Z">
              <w:rPr>
                <w:vertAlign w:val="subscript"/>
              </w:rPr>
            </w:rPrChange>
          </w:rPr>
          <w:t>(</w:t>
        </w:r>
        <w:proofErr w:type="gramEnd"/>
        <w:r w:rsidR="00F01249" w:rsidRPr="00342DA7">
          <w:rPr>
            <w:rPrChange w:id="1284" w:author="Chen Heller" w:date="2022-08-30T13:56:00Z">
              <w:rPr>
                <w:vertAlign w:val="subscript"/>
              </w:rPr>
            </w:rPrChange>
          </w:rPr>
          <w:t>29)</w:t>
        </w:r>
        <w:r w:rsidR="00F01249">
          <w:t xml:space="preserve"> = 1.</w:t>
        </w:r>
      </w:ins>
      <w:ins w:id="1285" w:author="Chen Heller" w:date="2022-08-31T12:08:00Z">
        <w:r w:rsidR="00830FF6">
          <w:t>03</w:t>
        </w:r>
      </w:ins>
      <w:ins w:id="1286" w:author="Chen Heller" w:date="2022-08-29T11:13:00Z">
        <w:r w:rsidR="00F01249">
          <w:t>, p = 0.3</w:t>
        </w:r>
      </w:ins>
      <w:ins w:id="1287" w:author="Chen Heller" w:date="2022-08-31T12:08:00Z">
        <w:r w:rsidR="008059C1">
          <w:t>1</w:t>
        </w:r>
      </w:ins>
      <w:ins w:id="1288" w:author="Chen Heller" w:date="2022-08-29T11:13:00Z">
        <w:r w:rsidR="00F01249">
          <w:t xml:space="preserve">, 95% CI = </w:t>
        </w:r>
        <w:r w:rsidR="00F01249">
          <w:lastRenderedPageBreak/>
          <w:t>[49.</w:t>
        </w:r>
      </w:ins>
      <w:ins w:id="1289" w:author="Chen Heller" w:date="2022-08-31T12:08:00Z">
        <w:r w:rsidR="008059C1">
          <w:t>20</w:t>
        </w:r>
      </w:ins>
      <w:ins w:id="1290" w:author="Chen Heller" w:date="2022-08-29T11:13:00Z">
        <w:r w:rsidR="00F01249">
          <w:t>, 52.</w:t>
        </w:r>
      </w:ins>
      <w:ins w:id="1291" w:author="Chen Heller" w:date="2022-08-31T12:08:00Z">
        <w:r w:rsidR="008059C1">
          <w:t>43</w:t>
        </w:r>
      </w:ins>
      <w:ins w:id="1292" w:author="Chen Heller" w:date="2022-08-29T11:13:00Z">
        <w:r w:rsidR="00F01249">
          <w:t>]</w:t>
        </w:r>
      </w:ins>
      <w:ins w:id="1293" w:author="Chen Heller" w:date="2022-08-31T12:34:00Z">
        <w:r w:rsidR="00E4208B">
          <w:t>) and the keyboard session (</w:t>
        </w:r>
      </w:ins>
      <w:ins w:id="1294" w:author="Chen Heller" w:date="2022-08-31T11:44:00Z">
        <w:r w:rsidR="00DB7DD5">
          <w:t>M = 50.</w:t>
        </w:r>
      </w:ins>
      <w:ins w:id="1295" w:author="Chen Heller" w:date="2022-08-31T12:06:00Z">
        <w:r w:rsidR="00B114F3">
          <w:t>22</w:t>
        </w:r>
      </w:ins>
      <w:ins w:id="1296" w:author="Chen Heller" w:date="2022-08-31T11:44:00Z">
        <w:r w:rsidR="00DB7DD5">
          <w:t>%, SD = 4.</w:t>
        </w:r>
      </w:ins>
      <w:ins w:id="1297" w:author="Chen Heller" w:date="2022-08-31T12:07:00Z">
        <w:r w:rsidR="00B114F3">
          <w:t>55</w:t>
        </w:r>
      </w:ins>
      <w:ins w:id="1298" w:author="Chen Heller" w:date="2022-08-31T11:44:00Z">
        <w:r w:rsidR="00DB7DD5">
          <w:t>, t</w:t>
        </w:r>
        <w:r w:rsidR="00DB7DD5" w:rsidRPr="00615A99">
          <w:t>(29)</w:t>
        </w:r>
        <w:r w:rsidR="00DB7DD5">
          <w:t xml:space="preserve"> = </w:t>
        </w:r>
      </w:ins>
      <w:ins w:id="1299" w:author="Chen Heller" w:date="2022-08-31T12:07:00Z">
        <w:r w:rsidR="00B114F3">
          <w:t>0.26</w:t>
        </w:r>
      </w:ins>
      <w:ins w:id="1300" w:author="Chen Heller" w:date="2022-08-31T11:44:00Z">
        <w:r w:rsidR="00DB7DD5">
          <w:t>, p = 0.</w:t>
        </w:r>
      </w:ins>
      <w:ins w:id="1301" w:author="Chen Heller" w:date="2022-08-31T12:07:00Z">
        <w:r w:rsidR="00830FF6">
          <w:t>790</w:t>
        </w:r>
      </w:ins>
      <w:ins w:id="1302" w:author="Chen Heller" w:date="2022-08-31T11:44:00Z">
        <w:r w:rsidR="00DB7DD5">
          <w:t>, 95% CI = [</w:t>
        </w:r>
      </w:ins>
      <w:ins w:id="1303" w:author="Chen Heller" w:date="2022-08-31T12:07:00Z">
        <w:r w:rsidR="00830FF6">
          <w:t>48.52</w:t>
        </w:r>
      </w:ins>
      <w:ins w:id="1304" w:author="Chen Heller" w:date="2022-08-31T11:44:00Z">
        <w:r w:rsidR="00DB7DD5">
          <w:t>, 5</w:t>
        </w:r>
      </w:ins>
      <w:ins w:id="1305" w:author="Chen Heller" w:date="2022-08-31T12:07:00Z">
        <w:r w:rsidR="00830FF6">
          <w:t>1</w:t>
        </w:r>
      </w:ins>
      <w:ins w:id="1306" w:author="Chen Heller" w:date="2022-08-31T11:44:00Z">
        <w:r w:rsidR="00DB7DD5">
          <w:t>.</w:t>
        </w:r>
      </w:ins>
      <w:ins w:id="1307" w:author="Chen Heller" w:date="2022-08-31T12:07:00Z">
        <w:r w:rsidR="00830FF6">
          <w:t>92</w:t>
        </w:r>
      </w:ins>
      <w:ins w:id="1308" w:author="Chen Heller" w:date="2022-08-31T11:44:00Z">
        <w:r w:rsidR="00DB7DD5">
          <w:t>]</w:t>
        </w:r>
      </w:ins>
      <w:ins w:id="1309" w:author="Chen Heller" w:date="2022-08-31T12:35:00Z">
        <w:r w:rsidR="00E4208B">
          <w:t>)</w:t>
        </w:r>
      </w:ins>
      <w:ins w:id="1310" w:author="Chen Heller" w:date="2022-08-31T11:44:00Z">
        <w:r w:rsidR="00DB7DD5">
          <w:t>.</w:t>
        </w:r>
      </w:ins>
      <w:ins w:id="1311" w:author="Chen Heller" w:date="2022-09-05T14:32:00Z">
        <w:r w:rsidR="008116EA" w:rsidRPr="008116EA">
          <w:t xml:space="preserve"> </w:t>
        </w:r>
        <w:r w:rsidR="008116EA">
          <w:t>Thus, both the subjective and the objective measures confirm that masking was effective in rendering the stimuli invisible.</w:t>
        </w:r>
      </w:ins>
    </w:p>
    <w:p w14:paraId="08CFEDFD" w14:textId="77777777" w:rsidR="00934D68" w:rsidRDefault="00934D68" w:rsidP="00934D68">
      <w:pPr>
        <w:pStyle w:val="NoSpacing"/>
        <w:bidi w:val="0"/>
        <w:rPr>
          <w:ins w:id="1312" w:author="Chen Heller" w:date="2022-08-31T11:44:00Z"/>
        </w:rPr>
      </w:pPr>
    </w:p>
    <w:p w14:paraId="46B86DF8" w14:textId="2C321946" w:rsidR="003B6DD9" w:rsidRDefault="00652B7D" w:rsidP="00652B7D">
      <w:pPr>
        <w:pStyle w:val="NoSpacing"/>
        <w:bidi w:val="0"/>
        <w:rPr>
          <w:ins w:id="1313" w:author="Chen Heller" w:date="2022-09-04T12:07:00Z"/>
        </w:rPr>
      </w:pPr>
      <w:ins w:id="1314" w:author="Chen Heller" w:date="2022-08-31T11:43:00Z">
        <w:r>
          <w:t xml:space="preserve">Congruency effect: </w:t>
        </w:r>
      </w:ins>
      <w:ins w:id="1315" w:author="Chen Heller" w:date="2022-09-04T11:08:00Z">
        <w:r w:rsidR="00A264EA">
          <w:t xml:space="preserve">All </w:t>
        </w:r>
      </w:ins>
      <w:ins w:id="1316" w:author="Chen Heller" w:date="2022-09-04T17:52:00Z">
        <w:r w:rsidR="0045341F">
          <w:t xml:space="preserve">the </w:t>
        </w:r>
      </w:ins>
      <w:ins w:id="1317" w:author="Chen Heller" w:date="2022-09-10T08:53:00Z">
        <w:r w:rsidR="00542968">
          <w:t>comparisons</w:t>
        </w:r>
      </w:ins>
      <w:ins w:id="1318" w:author="Chen Heller" w:date="2022-09-04T17:52:00Z">
        <w:r w:rsidR="0045341F">
          <w:t xml:space="preserve"> contrasting between the </w:t>
        </w:r>
      </w:ins>
      <w:ins w:id="1319" w:author="Chen Heller" w:date="2022-09-10T08:53:00Z">
        <w:r w:rsidR="00542968">
          <w:t>congruent</w:t>
        </w:r>
      </w:ins>
      <w:ins w:id="1320" w:author="Chen Heller" w:date="2022-09-04T17:52:00Z">
        <w:r w:rsidR="0045341F">
          <w:t xml:space="preserve"> and </w:t>
        </w:r>
      </w:ins>
      <w:ins w:id="1321" w:author="Chen Heller" w:date="2022-09-10T08:53:00Z">
        <w:r w:rsidR="00542968">
          <w:t>incongruent</w:t>
        </w:r>
      </w:ins>
      <w:ins w:id="1322" w:author="Chen Heller" w:date="2022-09-04T17:52:00Z">
        <w:r w:rsidR="0045341F">
          <w:t xml:space="preserve"> conditions were </w:t>
        </w:r>
      </w:ins>
      <w:ins w:id="1323" w:author="Chen Heller" w:date="2022-09-04T11:08:00Z">
        <w:r w:rsidR="00A264EA">
          <w:t xml:space="preserve">corrected for multiple comparison </w:t>
        </w:r>
      </w:ins>
      <w:ins w:id="1324" w:author="Chen Heller" w:date="2022-09-04T17:51:00Z">
        <w:r w:rsidR="00502C41">
          <w:t xml:space="preserve">with a procedure identical to that used in </w:t>
        </w:r>
      </w:ins>
      <w:ins w:id="1325" w:author="Chen Heller" w:date="2022-09-04T11:08:00Z">
        <w:r w:rsidR="00A264EA">
          <w:t xml:space="preserve">Exp. 1. </w:t>
        </w:r>
      </w:ins>
      <w:ins w:id="1326" w:author="Chen Heller" w:date="2022-09-02T13:41:00Z">
        <w:r w:rsidR="007F6BCE">
          <w:t>Since reach area</w:t>
        </w:r>
      </w:ins>
      <w:ins w:id="1327" w:author="Chen Heller" w:date="2022-09-02T13:42:00Z">
        <w:r w:rsidR="007F6BCE">
          <w:t xml:space="preserve">'s residuals did not distribute normally, </w:t>
        </w:r>
      </w:ins>
      <w:ins w:id="1328" w:author="Chen Heller" w:date="2022-09-04T11:06:00Z">
        <w:r w:rsidR="00934D68">
          <w:t xml:space="preserve">I used a </w:t>
        </w:r>
      </w:ins>
      <w:ins w:id="1329" w:author="Chen Heller" w:date="2022-09-02T13:42:00Z">
        <w:r w:rsidR="005304B6">
          <w:t>permutation test</w:t>
        </w:r>
      </w:ins>
      <w:ins w:id="1330" w:author="Chen Heller" w:date="2022-09-04T11:06:00Z">
        <w:r w:rsidR="00934D68">
          <w:t xml:space="preserve"> to estimate its </w:t>
        </w:r>
      </w:ins>
      <w:ins w:id="1331" w:author="Chen Heller" w:date="2022-09-04T12:04:00Z">
        <w:r w:rsidR="00AA0A1B">
          <w:t>p-value</w:t>
        </w:r>
      </w:ins>
      <w:ins w:id="1332" w:author="Chen Heller" w:date="2022-09-02T13:42:00Z">
        <w:r w:rsidR="005304B6">
          <w:t xml:space="preserve">. </w:t>
        </w:r>
      </w:ins>
      <w:ins w:id="1333" w:author="Chen Heller" w:date="2022-08-29T11:13:00Z">
        <w:r w:rsidR="00F01249">
          <w:t>A congruency effect was found in both measures, as was evident by the smaller reach area (</w:t>
        </w:r>
        <w:proofErr w:type="spellStart"/>
        <w:r w:rsidR="00F01249">
          <w:t>M</w:t>
        </w:r>
        <w:r w:rsidR="00F01249">
          <w:rPr>
            <w:vertAlign w:val="subscript"/>
          </w:rPr>
          <w:t>con</w:t>
        </w:r>
        <w:proofErr w:type="spellEnd"/>
        <w:r w:rsidR="00F01249">
          <w:t xml:space="preserve"> = </w:t>
        </w:r>
      </w:ins>
      <w:ins w:id="1334" w:author="Chen Heller" w:date="2022-09-08T09:07:00Z">
        <w:r w:rsidR="00E0705B">
          <w:t>2.09</w:t>
        </w:r>
      </w:ins>
      <w:ins w:id="1335" w:author="Chen Heller" w:date="2022-08-29T11:13:00Z">
        <w:r w:rsidR="00F01249">
          <w:t xml:space="preserve">, </w:t>
        </w:r>
        <w:proofErr w:type="spellStart"/>
        <w:r w:rsidR="00F01249">
          <w:t>SD</w:t>
        </w:r>
        <w:r w:rsidR="00F01249">
          <w:rPr>
            <w:vertAlign w:val="subscript"/>
          </w:rPr>
          <w:t>con</w:t>
        </w:r>
        <w:proofErr w:type="spellEnd"/>
        <w:r w:rsidR="00F01249">
          <w:t xml:space="preserve"> = </w:t>
        </w:r>
      </w:ins>
      <w:ins w:id="1336" w:author="Chen Heller" w:date="2022-09-08T09:07:00Z">
        <w:r w:rsidR="00E0705B">
          <w:t>0.51</w:t>
        </w:r>
      </w:ins>
      <w:ins w:id="1337" w:author="Chen Heller" w:date="2022-08-29T11:13:00Z">
        <w:r w:rsidR="00F01249">
          <w:t xml:space="preserve">, </w:t>
        </w:r>
        <w:proofErr w:type="spellStart"/>
        <w:r w:rsidR="00F01249">
          <w:t>M</w:t>
        </w:r>
        <w:r w:rsidR="00F01249">
          <w:rPr>
            <w:vertAlign w:val="subscript"/>
          </w:rPr>
          <w:t>incon</w:t>
        </w:r>
        <w:proofErr w:type="spellEnd"/>
        <w:r w:rsidR="00F01249">
          <w:t xml:space="preserve"> = </w:t>
        </w:r>
      </w:ins>
      <w:ins w:id="1338" w:author="Chen Heller" w:date="2022-09-08T09:07:00Z">
        <w:r w:rsidR="00E0705B">
          <w:t>1.74</w:t>
        </w:r>
      </w:ins>
      <w:ins w:id="1339" w:author="Chen Heller" w:date="2022-08-29T11:13:00Z">
        <w:r w:rsidR="00F01249">
          <w:t xml:space="preserve">, </w:t>
        </w:r>
        <w:proofErr w:type="spellStart"/>
        <w:r w:rsidR="00F01249">
          <w:t>SD</w:t>
        </w:r>
        <w:r w:rsidR="00F01249">
          <w:rPr>
            <w:vertAlign w:val="subscript"/>
          </w:rPr>
          <w:t>incon</w:t>
        </w:r>
        <w:proofErr w:type="spellEnd"/>
        <w:r w:rsidR="00F01249">
          <w:t xml:space="preserve"> = </w:t>
        </w:r>
      </w:ins>
      <w:ins w:id="1340" w:author="Chen Heller" w:date="2022-09-08T09:07:00Z">
        <w:r w:rsidR="00E0705B">
          <w:t>0.49</w:t>
        </w:r>
      </w:ins>
      <w:ins w:id="1341" w:author="Chen Heller" w:date="2022-08-29T11:13:00Z">
        <w:r w:rsidR="00F01249">
          <w:t xml:space="preserve">, p </w:t>
        </w:r>
      </w:ins>
      <w:ins w:id="1342" w:author="Chen Heller" w:date="2022-09-05T10:50:00Z">
        <w:r w:rsidR="00E21850">
          <w:t>&lt;</w:t>
        </w:r>
      </w:ins>
      <w:ins w:id="1343" w:author="Chen Heller" w:date="2022-08-29T11:13:00Z">
        <w:r w:rsidR="00F01249">
          <w:t xml:space="preserve"> 0.00</w:t>
        </w:r>
      </w:ins>
      <w:ins w:id="1344" w:author="Chen Heller" w:date="2022-09-04T12:04:00Z">
        <w:r w:rsidR="00B86BD4">
          <w:t>1</w:t>
        </w:r>
      </w:ins>
      <w:ins w:id="1345" w:author="Chen Heller" w:date="2022-08-29T11:13:00Z">
        <w:r w:rsidR="00F01249">
          <w:t>, 95% CI [</w:t>
        </w:r>
      </w:ins>
      <w:ins w:id="1346" w:author="Chen Heller" w:date="2022-09-08T09:10:00Z">
        <w:r w:rsidR="003A4FC0">
          <w:t>0.16</w:t>
        </w:r>
      </w:ins>
      <w:ins w:id="1347" w:author="Chen Heller" w:date="2022-08-29T11:13:00Z">
        <w:r w:rsidR="00F01249">
          <w:t xml:space="preserve">, </w:t>
        </w:r>
      </w:ins>
      <w:ins w:id="1348" w:author="Chen Heller" w:date="2022-09-08T09:10:00Z">
        <w:r w:rsidR="003A4FC0">
          <w:t>0.52</w:t>
        </w:r>
      </w:ins>
      <w:ins w:id="1349" w:author="Chen Heller" w:date="2022-08-29T11:13:00Z">
        <w:r w:rsidR="00F01249">
          <w:t>]) and slower keyboard-RT (</w:t>
        </w:r>
        <w:proofErr w:type="spellStart"/>
        <w:r w:rsidR="00F01249">
          <w:t>M</w:t>
        </w:r>
        <w:r w:rsidR="00F01249">
          <w:rPr>
            <w:vertAlign w:val="subscript"/>
          </w:rPr>
          <w:t>con</w:t>
        </w:r>
        <w:proofErr w:type="spellEnd"/>
        <w:r w:rsidR="00F01249">
          <w:t xml:space="preserve"> = </w:t>
        </w:r>
      </w:ins>
      <w:ins w:id="1350" w:author="Chen Heller" w:date="2022-09-08T09:11:00Z">
        <w:r w:rsidR="00FB47B2">
          <w:t>525.53</w:t>
        </w:r>
      </w:ins>
      <w:ins w:id="1351" w:author="Chen Heller" w:date="2022-08-29T11:13:00Z">
        <w:r w:rsidR="00F01249">
          <w:t xml:space="preserve">ms, </w:t>
        </w:r>
        <w:proofErr w:type="spellStart"/>
        <w:r w:rsidR="00F01249">
          <w:t>SD</w:t>
        </w:r>
        <w:r w:rsidR="00F01249">
          <w:rPr>
            <w:vertAlign w:val="subscript"/>
          </w:rPr>
          <w:t>con</w:t>
        </w:r>
        <w:proofErr w:type="spellEnd"/>
        <w:r w:rsidR="00F01249">
          <w:t xml:space="preserve"> = 35.</w:t>
        </w:r>
      </w:ins>
      <w:ins w:id="1352" w:author="Chen Heller" w:date="2022-09-08T09:11:00Z">
        <w:r w:rsidR="00FB47B2">
          <w:t>76</w:t>
        </w:r>
      </w:ins>
      <w:ins w:id="1353" w:author="Chen Heller" w:date="2022-08-29T11:13:00Z">
        <w:r w:rsidR="00F01249">
          <w:t xml:space="preserve">, </w:t>
        </w:r>
        <w:proofErr w:type="spellStart"/>
        <w:r w:rsidR="00F01249">
          <w:t>M</w:t>
        </w:r>
        <w:r w:rsidR="00F01249">
          <w:rPr>
            <w:vertAlign w:val="subscript"/>
          </w:rPr>
          <w:t>incon</w:t>
        </w:r>
        <w:proofErr w:type="spellEnd"/>
        <w:r w:rsidR="00F01249">
          <w:t xml:space="preserve"> = 545.</w:t>
        </w:r>
      </w:ins>
      <w:ins w:id="1354" w:author="Chen Heller" w:date="2022-09-08T09:11:00Z">
        <w:r w:rsidR="00FB47B2">
          <w:t>46</w:t>
        </w:r>
      </w:ins>
      <w:ins w:id="1355" w:author="Chen Heller" w:date="2022-08-29T11:13:00Z">
        <w:r w:rsidR="00F01249">
          <w:t xml:space="preserve">ms, </w:t>
        </w:r>
        <w:proofErr w:type="spellStart"/>
        <w:r w:rsidR="00F01249">
          <w:t>SD</w:t>
        </w:r>
        <w:r w:rsidR="00F01249">
          <w:rPr>
            <w:vertAlign w:val="subscript"/>
          </w:rPr>
          <w:t>incon</w:t>
        </w:r>
        <w:proofErr w:type="spellEnd"/>
        <w:r w:rsidR="00F01249">
          <w:t xml:space="preserve"> = 32.</w:t>
        </w:r>
      </w:ins>
      <w:ins w:id="1356" w:author="Chen Heller" w:date="2022-09-08T09:11:00Z">
        <w:r w:rsidR="00FB47B2">
          <w:t>87</w:t>
        </w:r>
      </w:ins>
      <w:ins w:id="1357" w:author="Chen Heller" w:date="2022-08-29T11:13:00Z">
        <w:r w:rsidR="00F01249">
          <w:t>, t</w:t>
        </w:r>
      </w:ins>
      <w:ins w:id="1358" w:author="Chen Heller" w:date="2022-08-30T13:57:00Z">
        <w:r w:rsidR="00342DA7" w:rsidRPr="00632924">
          <w:t>(29)</w:t>
        </w:r>
      </w:ins>
      <w:ins w:id="1359" w:author="Chen Heller" w:date="2022-08-29T11:13:00Z">
        <w:r w:rsidR="00F01249">
          <w:t xml:space="preserve"> = -6.</w:t>
        </w:r>
      </w:ins>
      <w:ins w:id="1360" w:author="Chen Heller" w:date="2022-09-08T09:12:00Z">
        <w:r w:rsidR="00CC047D">
          <w:t>42</w:t>
        </w:r>
      </w:ins>
      <w:ins w:id="1361" w:author="Chen Heller" w:date="2022-08-29T11:13:00Z">
        <w:r w:rsidR="00F01249">
          <w:t xml:space="preserve">, p </w:t>
        </w:r>
      </w:ins>
      <w:ins w:id="1362" w:author="Chen Heller" w:date="2022-09-04T17:48:00Z">
        <w:r w:rsidR="007704FA">
          <w:t>&lt; 0.001</w:t>
        </w:r>
      </w:ins>
      <w:ins w:id="1363" w:author="Chen Heller" w:date="2022-08-29T11:13:00Z">
        <w:r w:rsidR="00F01249">
          <w:t>, 95% CI [-26.</w:t>
        </w:r>
      </w:ins>
      <w:ins w:id="1364" w:author="Chen Heller" w:date="2022-09-08T09:12:00Z">
        <w:r w:rsidR="00FB47B2">
          <w:t>27</w:t>
        </w:r>
      </w:ins>
      <w:ins w:id="1365" w:author="Chen Heller" w:date="2022-08-29T11:13:00Z">
        <w:r w:rsidR="00F01249">
          <w:t>, -</w:t>
        </w:r>
      </w:ins>
      <w:ins w:id="1366" w:author="Chen Heller" w:date="2022-09-08T09:12:00Z">
        <w:r w:rsidR="00FB47B2">
          <w:t>13.58</w:t>
        </w:r>
      </w:ins>
      <w:ins w:id="1367" w:author="Chen Heller" w:date="2022-08-29T11:13:00Z">
        <w:r w:rsidR="00F01249">
          <w:t xml:space="preserve">], </w:t>
        </w:r>
      </w:ins>
      <w:ins w:id="1368" w:author="Chen Heller" w:date="2022-09-05T14:30:00Z">
        <w:r w:rsidR="00626236" w:rsidRPr="006852A2">
          <w:t xml:space="preserve">Cohen's </w:t>
        </w:r>
        <w:proofErr w:type="spellStart"/>
        <w:r w:rsidR="00626236" w:rsidRPr="006852A2">
          <w:t>d</w:t>
        </w:r>
        <w:r w:rsidR="00626236" w:rsidRPr="000C068B">
          <w:rPr>
            <w:vertAlign w:val="subscript"/>
          </w:rPr>
          <w:t>z</w:t>
        </w:r>
      </w:ins>
      <w:proofErr w:type="spellEnd"/>
      <w:ins w:id="1369" w:author="Chen Heller" w:date="2022-08-29T11:13:00Z">
        <w:r w:rsidR="00F01249">
          <w:t xml:space="preserve"> = -1.</w:t>
        </w:r>
      </w:ins>
      <w:ins w:id="1370" w:author="Chen Heller" w:date="2022-09-08T09:13:00Z">
        <w:r w:rsidR="00CC047D">
          <w:t>17</w:t>
        </w:r>
      </w:ins>
      <w:ins w:id="1371" w:author="Chen Heller" w:date="2022-08-29T11:13:00Z">
        <w:r w:rsidR="00F01249">
          <w:t>) in the incongruent condition.</w:t>
        </w:r>
      </w:ins>
      <w:ins w:id="1372" w:author="Chen Heller" w:date="2022-09-04T12:07:00Z">
        <w:r w:rsidR="003B6DD9">
          <w:t xml:space="preserve"> </w:t>
        </w:r>
      </w:ins>
      <w:ins w:id="1373" w:author="Chen Heller" w:date="2022-09-04T12:11:00Z">
        <w:r w:rsidR="00C0770D">
          <w:t xml:space="preserve">I used </w:t>
        </w:r>
      </w:ins>
      <w:commentRangeStart w:id="1374"/>
      <w:ins w:id="1375" w:author="Chen Heller" w:date="2022-09-04T12:17:00Z">
        <w:r w:rsidR="00816F47">
          <w:t>rank-biserial correlation</w:t>
        </w:r>
      </w:ins>
      <w:commentRangeEnd w:id="1374"/>
      <w:ins w:id="1376" w:author="Chen Heller" w:date="2022-09-04T12:20:00Z">
        <w:r w:rsidR="00F517ED">
          <w:rPr>
            <w:rStyle w:val="CommentReference"/>
          </w:rPr>
          <w:commentReference w:id="1374"/>
        </w:r>
      </w:ins>
      <w:ins w:id="1377" w:author="Chen Heller" w:date="2022-09-04T12:11:00Z">
        <w:r w:rsidR="00C0770D">
          <w:t xml:space="preserve"> </w:t>
        </w:r>
      </w:ins>
      <w:ins w:id="1378" w:author="Chen Heller" w:date="2022-09-04T12:10:00Z">
        <w:r w:rsidR="00C0770D">
          <w:t>[</w:t>
        </w:r>
        <w:commentRangeStart w:id="1379"/>
        <w:r w:rsidR="00C0770D">
          <w:t xml:space="preserve">ref to </w:t>
        </w:r>
        <w:proofErr w:type="spellStart"/>
        <w:r w:rsidR="00C0770D">
          <w:t>Mattan's</w:t>
        </w:r>
        <w:proofErr w:type="spellEnd"/>
        <w:r w:rsidR="00C0770D">
          <w:t xml:space="preserve"> package</w:t>
        </w:r>
      </w:ins>
      <w:commentRangeEnd w:id="1379"/>
      <w:ins w:id="1380" w:author="Chen Heller" w:date="2022-09-04T12:11:00Z">
        <w:r w:rsidR="00C0770D">
          <w:rPr>
            <w:rStyle w:val="CommentReference"/>
          </w:rPr>
          <w:commentReference w:id="1379"/>
        </w:r>
      </w:ins>
      <w:ins w:id="1381" w:author="Chen Heller" w:date="2022-09-04T12:10:00Z">
        <w:r w:rsidR="00C0770D">
          <w:t>]</w:t>
        </w:r>
      </w:ins>
      <w:ins w:id="1382" w:author="Chen Heller" w:date="2022-09-04T12:11:00Z">
        <w:r w:rsidR="00C0770D">
          <w:t xml:space="preserve"> </w:t>
        </w:r>
      </w:ins>
      <w:ins w:id="1383" w:author="Chen Heller" w:date="2022-09-04T12:17:00Z">
        <w:r w:rsidR="00816F47">
          <w:t>[</w:t>
        </w:r>
        <w:commentRangeStart w:id="1384"/>
        <w:r w:rsidR="00816F47">
          <w:t>ref to paper about rank-biserial</w:t>
        </w:r>
      </w:ins>
      <w:commentRangeEnd w:id="1384"/>
      <w:ins w:id="1385" w:author="Chen Heller" w:date="2022-09-04T12:18:00Z">
        <w:r w:rsidR="00816F47">
          <w:rPr>
            <w:rStyle w:val="CommentReference"/>
          </w:rPr>
          <w:commentReference w:id="1384"/>
        </w:r>
      </w:ins>
      <w:ins w:id="1386" w:author="Chen Heller" w:date="2022-09-04T12:17:00Z">
        <w:r w:rsidR="00816F47">
          <w:t xml:space="preserve">] </w:t>
        </w:r>
      </w:ins>
      <w:ins w:id="1387" w:author="Chen Heller" w:date="2022-09-10T08:54:00Z">
        <w:r w:rsidR="00542968">
          <w:t xml:space="preserve">to </w:t>
        </w:r>
      </w:ins>
      <w:ins w:id="1388" w:author="Chen Heller" w:date="2022-09-04T12:11:00Z">
        <w:r w:rsidR="00C0770D">
          <w:t xml:space="preserve">compare the effect size between the </w:t>
        </w:r>
      </w:ins>
      <w:ins w:id="1389" w:author="Chen Heller" w:date="2022-09-04T12:12:00Z">
        <w:r w:rsidR="00C0770D">
          <w:t>reaching area (</w:t>
        </w:r>
        <w:r w:rsidR="00305977">
          <w:t>rank b</w:t>
        </w:r>
      </w:ins>
      <w:ins w:id="1390" w:author="Chen Heller" w:date="2022-09-04T12:13:00Z">
        <w:r w:rsidR="00305977">
          <w:t>iserial = 0.68, 95% CI [</w:t>
        </w:r>
        <w:r w:rsidR="00C067FC">
          <w:t>0.39, 0.84</w:t>
        </w:r>
        <w:r w:rsidR="00305977">
          <w:t>]</w:t>
        </w:r>
      </w:ins>
      <w:ins w:id="1391" w:author="Chen Heller" w:date="2022-09-04T12:12:00Z">
        <w:r w:rsidR="00C0770D">
          <w:t>) and the keyboard</w:t>
        </w:r>
      </w:ins>
      <w:ins w:id="1392" w:author="Chen Heller" w:date="2022-09-04T12:13:00Z">
        <w:r w:rsidR="00C067FC">
          <w:t xml:space="preserve"> </w:t>
        </w:r>
      </w:ins>
      <w:ins w:id="1393" w:author="Chen Heller" w:date="2022-09-04T12:12:00Z">
        <w:r w:rsidR="00C0770D">
          <w:t>(</w:t>
        </w:r>
      </w:ins>
      <w:ins w:id="1394" w:author="Chen Heller" w:date="2022-09-04T12:13:00Z">
        <w:r w:rsidR="00C067FC">
          <w:t xml:space="preserve">rank biserial = </w:t>
        </w:r>
      </w:ins>
      <w:ins w:id="1395" w:author="Chen Heller" w:date="2022-09-08T09:13:00Z">
        <w:r w:rsidR="0085100F">
          <w:t>-</w:t>
        </w:r>
      </w:ins>
      <w:ins w:id="1396" w:author="Chen Heller" w:date="2022-09-04T12:14:00Z">
        <w:r w:rsidR="00C067FC">
          <w:t>0.91, 95% CI [</w:t>
        </w:r>
      </w:ins>
      <w:ins w:id="1397" w:author="Chen Heller" w:date="2022-09-08T09:13:00Z">
        <w:r w:rsidR="0085100F">
          <w:t>-0.96</w:t>
        </w:r>
      </w:ins>
      <w:ins w:id="1398" w:author="Chen Heller" w:date="2022-09-04T12:14:00Z">
        <w:r w:rsidR="00C067FC">
          <w:t xml:space="preserve">, </w:t>
        </w:r>
      </w:ins>
      <w:ins w:id="1399" w:author="Chen Heller" w:date="2022-09-08T09:13:00Z">
        <w:r w:rsidR="0085100F">
          <w:t>-0.80</w:t>
        </w:r>
      </w:ins>
      <w:ins w:id="1400" w:author="Chen Heller" w:date="2022-09-04T12:14:00Z">
        <w:r w:rsidR="00C067FC">
          <w:t>]</w:t>
        </w:r>
      </w:ins>
      <w:ins w:id="1401" w:author="Chen Heller" w:date="2022-09-04T12:12:00Z">
        <w:r w:rsidR="00C0770D">
          <w:t>) and found out that the keyboard effect was larger.</w:t>
        </w:r>
      </w:ins>
    </w:p>
    <w:p w14:paraId="19157548" w14:textId="22788626" w:rsidR="003B6DD9" w:rsidRDefault="00F01249" w:rsidP="003B6DD9">
      <w:pPr>
        <w:pStyle w:val="NoSpacing"/>
        <w:bidi w:val="0"/>
        <w:rPr>
          <w:ins w:id="1402" w:author="Chen Heller" w:date="2022-09-04T12:07:00Z"/>
        </w:rPr>
      </w:pPr>
      <w:ins w:id="1403" w:author="Chen Heller" w:date="2022-08-29T11:13:00Z">
        <w:r>
          <w:t xml:space="preserve"> A bias towards the incorrect answer in incongruent trials was evident in the trajectory from 1</w:t>
        </w:r>
      </w:ins>
      <w:ins w:id="1404" w:author="Chen Heller" w:date="2022-09-08T16:47:00Z">
        <w:r w:rsidR="00B26836">
          <w:t>7</w:t>
        </w:r>
      </w:ins>
      <w:ins w:id="1405" w:author="Chen Heller" w:date="2022-08-29T11:13:00Z">
        <w:r>
          <w:t>5</w:t>
        </w:r>
      </w:ins>
      <w:ins w:id="1406" w:author="Chen Heller" w:date="2022-09-08T09:14:00Z">
        <w:r w:rsidR="0085100F">
          <w:t>.</w:t>
        </w:r>
      </w:ins>
      <w:ins w:id="1407" w:author="Chen Heller" w:date="2022-09-08T16:47:00Z">
        <w:r w:rsidR="00B26836">
          <w:t>66</w:t>
        </w:r>
      </w:ins>
      <w:ins w:id="1408" w:author="Chen Heller" w:date="2022-08-29T11:13:00Z">
        <w:r>
          <w:t>ms to 39</w:t>
        </w:r>
      </w:ins>
      <w:ins w:id="1409" w:author="Chen Heller" w:date="2022-09-08T16:47:00Z">
        <w:r w:rsidR="00B26836">
          <w:t>0</w:t>
        </w:r>
      </w:ins>
      <w:ins w:id="1410" w:author="Chen Heller" w:date="2022-09-08T09:14:00Z">
        <w:r w:rsidR="0085100F">
          <w:t>.</w:t>
        </w:r>
      </w:ins>
      <w:ins w:id="1411" w:author="Chen Heller" w:date="2022-09-08T16:47:00Z">
        <w:r w:rsidR="00B26836">
          <w:t>88</w:t>
        </w:r>
      </w:ins>
      <w:ins w:id="1412" w:author="Chen Heller" w:date="2022-08-29T11:13:00Z">
        <w:r>
          <w:t>ms post target onset (</w:t>
        </w:r>
      </w:ins>
      <w:ins w:id="1413" w:author="Chen Heller" w:date="2022-09-08T16:47:00Z">
        <w:r w:rsidR="00B26836">
          <w:t>24</w:t>
        </w:r>
      </w:ins>
      <w:ins w:id="1414" w:author="Chen Heller" w:date="2022-08-29T11:13:00Z">
        <w:r>
          <w:t>-</w:t>
        </w:r>
      </w:ins>
      <w:ins w:id="1415" w:author="Chen Heller" w:date="2022-09-08T16:47:00Z">
        <w:r w:rsidR="00B26836">
          <w:t>94</w:t>
        </w:r>
      </w:ins>
      <w:ins w:id="1416" w:author="Chen Heller" w:date="2022-09-08T16:48:00Z">
        <w:r w:rsidR="00B26836">
          <w:t>% path</w:t>
        </w:r>
      </w:ins>
      <w:ins w:id="1417" w:author="Chen Heller" w:date="2022-08-29T11:13:00Z">
        <w:r>
          <w:t>) as was found using a permutation and clustering procedure [ref to trajectory fig with clustering result].</w:t>
        </w:r>
      </w:ins>
    </w:p>
    <w:p w14:paraId="04C6B520" w14:textId="0CEC7983" w:rsidR="003B6DD9" w:rsidRDefault="00F01249" w:rsidP="003B6DD9">
      <w:pPr>
        <w:pStyle w:val="NoSpacing"/>
        <w:bidi w:val="0"/>
        <w:rPr>
          <w:ins w:id="1418" w:author="Chen Heller" w:date="2022-09-04T12:07:00Z"/>
        </w:rPr>
      </w:pPr>
      <w:ins w:id="1419" w:author="Chen Heller" w:date="2022-08-29T11:13:00Z">
        <w:r>
          <w:t xml:space="preserve">The bias resulted in </w:t>
        </w:r>
      </w:ins>
      <w:ins w:id="1420" w:author="Chen Heller" w:date="2022-09-10T08:55:00Z">
        <w:r w:rsidR="00285F78">
          <w:t xml:space="preserve">an </w:t>
        </w:r>
      </w:ins>
      <w:ins w:id="1421" w:author="Chen Heller" w:date="2022-08-29T11:13:00Z">
        <w:r>
          <w:t>extended traveled distance (</w:t>
        </w:r>
        <w:proofErr w:type="spellStart"/>
        <w:r>
          <w:t>M</w:t>
        </w:r>
        <w:r>
          <w:rPr>
            <w:vertAlign w:val="subscript"/>
          </w:rPr>
          <w:t>con</w:t>
        </w:r>
        <w:proofErr w:type="spellEnd"/>
        <w:r>
          <w:t xml:space="preserve"> = </w:t>
        </w:r>
      </w:ins>
      <w:ins w:id="1422" w:author="Chen Heller" w:date="2022-09-08T09:15:00Z">
        <w:r w:rsidR="00090482">
          <w:t>38.20</w:t>
        </w:r>
      </w:ins>
      <w:ins w:id="1423" w:author="Chen Heller" w:date="2022-08-29T11:13:00Z">
        <w:r>
          <w:t xml:space="preserve">, </w:t>
        </w:r>
        <w:proofErr w:type="spellStart"/>
        <w:r>
          <w:t>SD</w:t>
        </w:r>
        <w:r>
          <w:rPr>
            <w:vertAlign w:val="subscript"/>
          </w:rPr>
          <w:t>con</w:t>
        </w:r>
        <w:proofErr w:type="spellEnd"/>
        <w:r>
          <w:t xml:space="preserve"> = </w:t>
        </w:r>
      </w:ins>
      <w:ins w:id="1424" w:author="Chen Heller" w:date="2022-09-08T09:15:00Z">
        <w:r w:rsidR="00090482">
          <w:t>1.44</w:t>
        </w:r>
      </w:ins>
      <w:ins w:id="1425" w:author="Chen Heller" w:date="2022-08-29T11:13:00Z">
        <w:r>
          <w:t xml:space="preserve">, </w:t>
        </w:r>
        <w:proofErr w:type="spellStart"/>
        <w:r>
          <w:t>M</w:t>
        </w:r>
        <w:r>
          <w:rPr>
            <w:vertAlign w:val="subscript"/>
          </w:rPr>
          <w:t>incon</w:t>
        </w:r>
        <w:proofErr w:type="spellEnd"/>
        <w:r>
          <w:t xml:space="preserve"> = </w:t>
        </w:r>
      </w:ins>
      <w:ins w:id="1426" w:author="Chen Heller" w:date="2022-09-08T09:15:00Z">
        <w:r w:rsidR="00090482">
          <w:t>39.09</w:t>
        </w:r>
      </w:ins>
      <w:ins w:id="1427" w:author="Chen Heller" w:date="2022-08-29T11:13:00Z">
        <w:r>
          <w:t xml:space="preserve">, </w:t>
        </w:r>
        <w:proofErr w:type="spellStart"/>
        <w:r>
          <w:t>SD</w:t>
        </w:r>
        <w:r>
          <w:rPr>
            <w:vertAlign w:val="subscript"/>
          </w:rPr>
          <w:t>incon</w:t>
        </w:r>
        <w:proofErr w:type="spellEnd"/>
        <w:r>
          <w:t xml:space="preserve"> = </w:t>
        </w:r>
      </w:ins>
      <w:ins w:id="1428" w:author="Chen Heller" w:date="2022-09-08T09:15:00Z">
        <w:r w:rsidR="00090482">
          <w:t>1.67</w:t>
        </w:r>
      </w:ins>
      <w:ins w:id="1429" w:author="Chen Heller" w:date="2022-08-29T11:13:00Z">
        <w:r>
          <w:t>, t</w:t>
        </w:r>
      </w:ins>
      <w:ins w:id="1430" w:author="Chen Heller" w:date="2022-08-30T13:57:00Z">
        <w:r w:rsidR="00342DA7" w:rsidRPr="00632924">
          <w:t>(29)</w:t>
        </w:r>
      </w:ins>
      <w:ins w:id="1431" w:author="Chen Heller" w:date="2022-08-29T11:13:00Z">
        <w:r>
          <w:t xml:space="preserve"> = -5</w:t>
        </w:r>
      </w:ins>
      <w:ins w:id="1432" w:author="Chen Heller" w:date="2022-09-08T09:15:00Z">
        <w:r w:rsidR="00AA5A37">
          <w:t>.19</w:t>
        </w:r>
      </w:ins>
      <w:ins w:id="1433" w:author="Chen Heller" w:date="2022-08-29T11:13:00Z">
        <w:r>
          <w:t xml:space="preserve">, p </w:t>
        </w:r>
      </w:ins>
      <w:ins w:id="1434" w:author="Chen Heller" w:date="2022-09-04T17:48:00Z">
        <w:r w:rsidR="00BD5703">
          <w:t>&lt; 0.001</w:t>
        </w:r>
      </w:ins>
      <w:ins w:id="1435" w:author="Chen Heller" w:date="2022-08-29T11:13:00Z">
        <w:r>
          <w:t>, 95% CI [-</w:t>
        </w:r>
      </w:ins>
      <w:ins w:id="1436" w:author="Chen Heller" w:date="2022-09-08T09:16:00Z">
        <w:r w:rsidR="00AA5A37">
          <w:t>1.25</w:t>
        </w:r>
      </w:ins>
      <w:ins w:id="1437" w:author="Chen Heller" w:date="2022-08-29T11:13:00Z">
        <w:r>
          <w:t>, -0.</w:t>
        </w:r>
      </w:ins>
      <w:ins w:id="1438" w:author="Chen Heller" w:date="2022-09-08T09:16:00Z">
        <w:r w:rsidR="00AA5A37">
          <w:t>54</w:t>
        </w:r>
      </w:ins>
      <w:ins w:id="1439" w:author="Chen Heller" w:date="2022-08-29T11:13:00Z">
        <w:r>
          <w:t xml:space="preserve">], Cohen's </w:t>
        </w:r>
        <w:proofErr w:type="spellStart"/>
        <w:r>
          <w:t>d</w:t>
        </w:r>
        <w:r>
          <w:rPr>
            <w:vertAlign w:val="subscript"/>
          </w:rPr>
          <w:t>z</w:t>
        </w:r>
        <w:proofErr w:type="spellEnd"/>
        <w:r>
          <w:t xml:space="preserve"> = -0.9</w:t>
        </w:r>
      </w:ins>
      <w:ins w:id="1440" w:author="Chen Heller" w:date="2022-09-08T09:16:00Z">
        <w:r w:rsidR="00AA5A37">
          <w:t>4</w:t>
        </w:r>
      </w:ins>
      <w:ins w:id="1441" w:author="Chen Heller" w:date="2022-08-29T11:13:00Z">
        <w:r>
          <w:t xml:space="preserve">) and </w:t>
        </w:r>
      </w:ins>
      <w:ins w:id="1442" w:author="Chen Heller" w:date="2022-09-10T08:55:00Z">
        <w:r w:rsidR="00285F78">
          <w:t xml:space="preserve">a </w:t>
        </w:r>
      </w:ins>
      <w:ins w:id="1443" w:author="Chen Heller" w:date="2022-08-29T11:13:00Z">
        <w:r>
          <w:t>prolonged movement duration (</w:t>
        </w:r>
        <w:proofErr w:type="spellStart"/>
        <w:r>
          <w:t>M</w:t>
        </w:r>
        <w:r>
          <w:rPr>
            <w:vertAlign w:val="subscript"/>
          </w:rPr>
          <w:t>con</w:t>
        </w:r>
        <w:proofErr w:type="spellEnd"/>
        <w:r>
          <w:t xml:space="preserve"> = 41</w:t>
        </w:r>
      </w:ins>
      <w:ins w:id="1444" w:author="Chen Heller" w:date="2022-09-08T09:16:00Z">
        <w:r w:rsidR="00665CA4">
          <w:t>5</w:t>
        </w:r>
      </w:ins>
      <w:ins w:id="1445" w:author="Chen Heller" w:date="2022-08-29T11:13:00Z">
        <w:r>
          <w:t>.</w:t>
        </w:r>
      </w:ins>
      <w:ins w:id="1446" w:author="Chen Heller" w:date="2022-09-08T09:16:00Z">
        <w:r w:rsidR="00665CA4">
          <w:t>88</w:t>
        </w:r>
      </w:ins>
      <w:ins w:id="1447" w:author="Chen Heller" w:date="2022-08-29T11:13:00Z">
        <w:r>
          <w:t xml:space="preserve">ms, </w:t>
        </w:r>
        <w:proofErr w:type="spellStart"/>
        <w:r>
          <w:t>SD</w:t>
        </w:r>
        <w:r>
          <w:rPr>
            <w:vertAlign w:val="subscript"/>
          </w:rPr>
          <w:t>con</w:t>
        </w:r>
        <w:proofErr w:type="spellEnd"/>
        <w:r>
          <w:t xml:space="preserve"> = 29.</w:t>
        </w:r>
      </w:ins>
      <w:ins w:id="1448" w:author="Chen Heller" w:date="2022-09-08T09:16:00Z">
        <w:r w:rsidR="00665CA4">
          <w:t>76</w:t>
        </w:r>
      </w:ins>
      <w:ins w:id="1449" w:author="Chen Heller" w:date="2022-08-29T11:13:00Z">
        <w:r>
          <w:t xml:space="preserve">, </w:t>
        </w:r>
        <w:proofErr w:type="spellStart"/>
        <w:r>
          <w:t>M</w:t>
        </w:r>
        <w:r>
          <w:rPr>
            <w:vertAlign w:val="subscript"/>
          </w:rPr>
          <w:t>incon</w:t>
        </w:r>
        <w:proofErr w:type="spellEnd"/>
        <w:r>
          <w:t xml:space="preserve"> = 4</w:t>
        </w:r>
      </w:ins>
      <w:ins w:id="1450" w:author="Chen Heller" w:date="2022-09-08T09:17:00Z">
        <w:r w:rsidR="00665CA4">
          <w:t>29</w:t>
        </w:r>
      </w:ins>
      <w:ins w:id="1451" w:author="Chen Heller" w:date="2022-08-29T11:13:00Z">
        <w:r>
          <w:t xml:space="preserve">ms, </w:t>
        </w:r>
        <w:proofErr w:type="spellStart"/>
        <w:r>
          <w:t>SD</w:t>
        </w:r>
        <w:r>
          <w:rPr>
            <w:vertAlign w:val="subscript"/>
          </w:rPr>
          <w:t>incon</w:t>
        </w:r>
        <w:proofErr w:type="spellEnd"/>
        <w:r>
          <w:t xml:space="preserve"> = 28.</w:t>
        </w:r>
      </w:ins>
      <w:ins w:id="1452" w:author="Chen Heller" w:date="2022-09-08T09:17:00Z">
        <w:r w:rsidR="00665CA4">
          <w:t>32</w:t>
        </w:r>
      </w:ins>
      <w:ins w:id="1453" w:author="Chen Heller" w:date="2022-08-29T11:13:00Z">
        <w:r>
          <w:t>, t</w:t>
        </w:r>
      </w:ins>
      <w:ins w:id="1454" w:author="Chen Heller" w:date="2022-08-30T13:57:00Z">
        <w:r w:rsidR="00342DA7" w:rsidRPr="00632924">
          <w:t>(29)</w:t>
        </w:r>
      </w:ins>
      <w:ins w:id="1455" w:author="Chen Heller" w:date="2022-08-29T11:13:00Z">
        <w:r>
          <w:t xml:space="preserve"> = -6.</w:t>
        </w:r>
      </w:ins>
      <w:ins w:id="1456" w:author="Chen Heller" w:date="2022-09-08T09:17:00Z">
        <w:r w:rsidR="00665CA4">
          <w:t>40</w:t>
        </w:r>
      </w:ins>
      <w:ins w:id="1457" w:author="Chen Heller" w:date="2022-08-29T11:13:00Z">
        <w:r>
          <w:t xml:space="preserve">, p </w:t>
        </w:r>
      </w:ins>
      <w:ins w:id="1458" w:author="Chen Heller" w:date="2022-09-04T17:48:00Z">
        <w:r w:rsidR="004A638A">
          <w:t>&lt; 0.001</w:t>
        </w:r>
      </w:ins>
      <w:ins w:id="1459" w:author="Chen Heller" w:date="2022-08-29T11:13:00Z">
        <w:r>
          <w:t>, 95% CI [-17.</w:t>
        </w:r>
      </w:ins>
      <w:ins w:id="1460" w:author="Chen Heller" w:date="2022-09-08T09:17:00Z">
        <w:r w:rsidR="00665CA4">
          <w:t>32</w:t>
        </w:r>
      </w:ins>
      <w:ins w:id="1461" w:author="Chen Heller" w:date="2022-08-29T11:13:00Z">
        <w:r>
          <w:t>, -</w:t>
        </w:r>
      </w:ins>
      <w:ins w:id="1462" w:author="Chen Heller" w:date="2022-09-08T09:17:00Z">
        <w:r w:rsidR="00665CA4">
          <w:t>8.93</w:t>
        </w:r>
      </w:ins>
      <w:ins w:id="1463" w:author="Chen Heller" w:date="2022-08-29T11:13:00Z">
        <w:r>
          <w:t xml:space="preserve">], Cohen's </w:t>
        </w:r>
        <w:proofErr w:type="spellStart"/>
        <w:r>
          <w:t>d</w:t>
        </w:r>
        <w:r>
          <w:rPr>
            <w:vertAlign w:val="subscript"/>
          </w:rPr>
          <w:t>z</w:t>
        </w:r>
        <w:proofErr w:type="spellEnd"/>
        <w:r>
          <w:t xml:space="preserve"> = -1.</w:t>
        </w:r>
      </w:ins>
      <w:ins w:id="1464" w:author="Chen Heller" w:date="2022-09-08T09:17:00Z">
        <w:r w:rsidR="000122BA">
          <w:t>16</w:t>
        </w:r>
      </w:ins>
      <w:ins w:id="1465" w:author="Chen Heller" w:date="2022-08-29T11:13:00Z">
        <w:r>
          <w:t>) in incongruent trials. Contrastingly, reaction time (</w:t>
        </w:r>
        <w:proofErr w:type="spellStart"/>
        <w:r>
          <w:t>M</w:t>
        </w:r>
        <w:r>
          <w:rPr>
            <w:vertAlign w:val="subscript"/>
          </w:rPr>
          <w:t>con</w:t>
        </w:r>
        <w:proofErr w:type="spellEnd"/>
        <w:r>
          <w:t xml:space="preserve"> = 17</w:t>
        </w:r>
      </w:ins>
      <w:ins w:id="1466" w:author="Chen Heller" w:date="2022-09-08T09:18:00Z">
        <w:r w:rsidR="009339FA">
          <w:t>1</w:t>
        </w:r>
      </w:ins>
      <w:ins w:id="1467" w:author="Chen Heller" w:date="2022-08-29T11:13:00Z">
        <w:r>
          <w:t>.</w:t>
        </w:r>
      </w:ins>
      <w:ins w:id="1468" w:author="Chen Heller" w:date="2022-09-08T09:18:00Z">
        <w:r w:rsidR="009339FA">
          <w:t>29</w:t>
        </w:r>
      </w:ins>
      <w:ins w:id="1469" w:author="Chen Heller" w:date="2022-08-29T11:13:00Z">
        <w:r>
          <w:t xml:space="preserve">ms, </w:t>
        </w:r>
        <w:proofErr w:type="spellStart"/>
        <w:r>
          <w:t>SD</w:t>
        </w:r>
        <w:r>
          <w:rPr>
            <w:vertAlign w:val="subscript"/>
          </w:rPr>
          <w:t>con</w:t>
        </w:r>
        <w:proofErr w:type="spellEnd"/>
        <w:r>
          <w:t xml:space="preserve"> = </w:t>
        </w:r>
      </w:ins>
      <w:ins w:id="1470" w:author="Chen Heller" w:date="2022-09-08T09:18:00Z">
        <w:r w:rsidR="009339FA">
          <w:t>22.42</w:t>
        </w:r>
      </w:ins>
      <w:ins w:id="1471" w:author="Chen Heller" w:date="2022-08-29T11:13:00Z">
        <w:r>
          <w:t xml:space="preserve">, </w:t>
        </w:r>
        <w:proofErr w:type="spellStart"/>
        <w:r>
          <w:t>M</w:t>
        </w:r>
        <w:r>
          <w:rPr>
            <w:vertAlign w:val="subscript"/>
          </w:rPr>
          <w:t>incon</w:t>
        </w:r>
        <w:proofErr w:type="spellEnd"/>
        <w:r>
          <w:t xml:space="preserve"> = 173.</w:t>
        </w:r>
      </w:ins>
      <w:ins w:id="1472" w:author="Chen Heller" w:date="2022-09-08T09:18:00Z">
        <w:r w:rsidR="009339FA">
          <w:t>06</w:t>
        </w:r>
      </w:ins>
      <w:ins w:id="1473" w:author="Chen Heller" w:date="2022-08-29T11:13:00Z">
        <w:r>
          <w:t xml:space="preserve">, </w:t>
        </w:r>
        <w:proofErr w:type="spellStart"/>
        <w:r>
          <w:t>SD</w:t>
        </w:r>
        <w:r>
          <w:rPr>
            <w:vertAlign w:val="subscript"/>
          </w:rPr>
          <w:t>incon</w:t>
        </w:r>
        <w:proofErr w:type="spellEnd"/>
        <w:r>
          <w:t xml:space="preserve"> = </w:t>
        </w:r>
      </w:ins>
      <w:ins w:id="1474" w:author="Chen Heller" w:date="2022-09-08T09:18:00Z">
        <w:r w:rsidR="009339FA">
          <w:t>23.95</w:t>
        </w:r>
      </w:ins>
      <w:ins w:id="1475" w:author="Chen Heller" w:date="2022-08-29T11:13:00Z">
        <w:r>
          <w:t>, t</w:t>
        </w:r>
      </w:ins>
      <w:ins w:id="1476" w:author="Chen Heller" w:date="2022-08-30T13:57:00Z">
        <w:r w:rsidR="00342DA7" w:rsidRPr="00632924">
          <w:t>(29)</w:t>
        </w:r>
      </w:ins>
      <w:ins w:id="1477" w:author="Chen Heller" w:date="2022-08-29T11:13:00Z">
        <w:r>
          <w:t xml:space="preserve"> = </w:t>
        </w:r>
      </w:ins>
      <w:ins w:id="1478" w:author="Chen Heller" w:date="2022-09-08T09:18:00Z">
        <w:r w:rsidR="009339FA">
          <w:t>-1.01</w:t>
        </w:r>
      </w:ins>
      <w:ins w:id="1479" w:author="Chen Heller" w:date="2022-08-29T11:13:00Z">
        <w:r>
          <w:t>, p = 0.</w:t>
        </w:r>
      </w:ins>
      <w:ins w:id="1480" w:author="Chen Heller" w:date="2022-09-04T17:49:00Z">
        <w:r w:rsidR="004818C9">
          <w:t>318</w:t>
        </w:r>
      </w:ins>
      <w:ins w:id="1481" w:author="Chen Heller" w:date="2022-08-29T11:13:00Z">
        <w:r>
          <w:t>, 95% CI [</w:t>
        </w:r>
      </w:ins>
      <w:ins w:id="1482" w:author="Chen Heller" w:date="2022-09-08T09:19:00Z">
        <w:r w:rsidR="00924F8B">
          <w:t>-5.31</w:t>
        </w:r>
      </w:ins>
      <w:ins w:id="1483" w:author="Chen Heller" w:date="2022-08-29T11:13:00Z">
        <w:r>
          <w:t xml:space="preserve">, </w:t>
        </w:r>
      </w:ins>
      <w:ins w:id="1484" w:author="Chen Heller" w:date="2022-09-08T09:19:00Z">
        <w:r w:rsidR="00924F8B">
          <w:t>1.79</w:t>
        </w:r>
      </w:ins>
      <w:ins w:id="1485" w:author="Chen Heller" w:date="2022-08-29T11:13:00Z">
        <w:r>
          <w:t>]) and the number of changes of mind (</w:t>
        </w:r>
        <w:proofErr w:type="spellStart"/>
        <w:r>
          <w:t>M</w:t>
        </w:r>
        <w:r>
          <w:rPr>
            <w:vertAlign w:val="subscript"/>
          </w:rPr>
          <w:t>con</w:t>
        </w:r>
        <w:proofErr w:type="spellEnd"/>
        <w:r>
          <w:t xml:space="preserve"> = 0.24, </w:t>
        </w:r>
        <w:proofErr w:type="spellStart"/>
        <w:r>
          <w:t>SD</w:t>
        </w:r>
        <w:r>
          <w:rPr>
            <w:vertAlign w:val="subscript"/>
          </w:rPr>
          <w:t>con</w:t>
        </w:r>
        <w:proofErr w:type="spellEnd"/>
        <w:r>
          <w:t xml:space="preserve"> = 0.12, </w:t>
        </w:r>
        <w:proofErr w:type="spellStart"/>
        <w:r>
          <w:t>M</w:t>
        </w:r>
        <w:r>
          <w:rPr>
            <w:vertAlign w:val="subscript"/>
          </w:rPr>
          <w:t>incon</w:t>
        </w:r>
        <w:proofErr w:type="spellEnd"/>
        <w:r>
          <w:t xml:space="preserve"> = 0.22, </w:t>
        </w:r>
        <w:proofErr w:type="spellStart"/>
        <w:r>
          <w:t>SD</w:t>
        </w:r>
        <w:r>
          <w:rPr>
            <w:vertAlign w:val="subscript"/>
          </w:rPr>
          <w:t>incon</w:t>
        </w:r>
        <w:proofErr w:type="spellEnd"/>
        <w:r>
          <w:t xml:space="preserve"> = 0.</w:t>
        </w:r>
      </w:ins>
      <w:ins w:id="1486" w:author="Chen Heller" w:date="2022-09-08T09:19:00Z">
        <w:r w:rsidR="00DC51F0">
          <w:t>1</w:t>
        </w:r>
      </w:ins>
      <w:ins w:id="1487" w:author="Chen Heller" w:date="2022-08-29T11:13:00Z">
        <w:r>
          <w:t>1, t</w:t>
        </w:r>
      </w:ins>
      <w:ins w:id="1488" w:author="Chen Heller" w:date="2022-08-30T13:57:00Z">
        <w:r w:rsidR="00342DA7" w:rsidRPr="00632924">
          <w:t>(29)</w:t>
        </w:r>
      </w:ins>
      <w:ins w:id="1489" w:author="Chen Heller" w:date="2022-08-29T11:13:00Z">
        <w:r>
          <w:t xml:space="preserve"> = 1.</w:t>
        </w:r>
      </w:ins>
      <w:ins w:id="1490" w:author="Chen Heller" w:date="2022-09-08T09:19:00Z">
        <w:r w:rsidR="00DC51F0">
          <w:t>06</w:t>
        </w:r>
      </w:ins>
      <w:ins w:id="1491" w:author="Chen Heller" w:date="2022-08-29T11:13:00Z">
        <w:r>
          <w:t>, p = 0.</w:t>
        </w:r>
      </w:ins>
      <w:ins w:id="1492" w:author="Chen Heller" w:date="2022-09-04T17:49:00Z">
        <w:r w:rsidR="004818C9">
          <w:t>318</w:t>
        </w:r>
      </w:ins>
      <w:ins w:id="1493" w:author="Chen Heller" w:date="2022-08-29T11:13:00Z">
        <w:r>
          <w:t>, 95% CI [-0.0</w:t>
        </w:r>
      </w:ins>
      <w:ins w:id="1494" w:author="Chen Heller" w:date="2022-09-08T09:20:00Z">
        <w:r w:rsidR="00243720">
          <w:t>2</w:t>
        </w:r>
      </w:ins>
      <w:ins w:id="1495" w:author="Chen Heller" w:date="2022-08-29T11:13:00Z">
        <w:r>
          <w:t xml:space="preserve">, 0.06]) </w:t>
        </w:r>
      </w:ins>
      <w:ins w:id="1496" w:author="Chen Heller" w:date="2022-09-10T08:56:00Z">
        <w:r w:rsidR="00404743">
          <w:t xml:space="preserve">in the reaching session </w:t>
        </w:r>
      </w:ins>
      <w:ins w:id="1497" w:author="Chen Heller" w:date="2022-08-29T11:13:00Z">
        <w:r>
          <w:t>did not differ between the conditions.</w:t>
        </w:r>
      </w:ins>
    </w:p>
    <w:p w14:paraId="1C709955" w14:textId="14B60BEF" w:rsidR="006119BA" w:rsidRPr="00F01249" w:rsidRDefault="00F01249" w:rsidP="00543E3D">
      <w:pPr>
        <w:pStyle w:val="NoSpacing"/>
        <w:bidi w:val="0"/>
      </w:pPr>
      <w:ins w:id="1498" w:author="Chen Heller" w:date="2022-08-29T11:13:00Z">
        <w:r>
          <w:t xml:space="preserve">As predicted by </w:t>
        </w:r>
      </w:ins>
      <w:ins w:id="1499" w:author="Chen Heller" w:date="2022-09-10T08:57:00Z">
        <w:r w:rsidR="00367B60">
          <w:t xml:space="preserve">Exp </w:t>
        </w:r>
        <w:r w:rsidR="00EB57B5">
          <w:t xml:space="preserve">2. and Exp 3. </w:t>
        </w:r>
      </w:ins>
      <w:ins w:id="1500" w:author="Chen Heller" w:date="2022-08-29T11:13:00Z">
        <w:r>
          <w:t>the number of excluded trials</w:t>
        </w:r>
      </w:ins>
      <w:ins w:id="1501" w:author="Chen Heller" w:date="2022-08-30T13:58:00Z">
        <w:r w:rsidR="001F3AF5">
          <w:t xml:space="preserve"> </w:t>
        </w:r>
      </w:ins>
      <w:ins w:id="1502" w:author="Chen Heller" w:date="2022-08-29T11:13:00Z">
        <w:r>
          <w:t>in the reaching task was high and</w:t>
        </w:r>
      </w:ins>
      <w:ins w:id="1503" w:author="Chen Heller" w:date="2022-09-10T08:57:00Z">
        <w:r w:rsidR="00367B60">
          <w:t xml:space="preserve"> in fact</w:t>
        </w:r>
      </w:ins>
      <w:ins w:id="1504" w:author="Chen Heller" w:date="2022-08-29T11:13:00Z">
        <w:r>
          <w:t xml:space="preserve"> exceeded that of the keyboard task (</w:t>
        </w:r>
        <w:proofErr w:type="spellStart"/>
        <w:r>
          <w:t>M</w:t>
        </w:r>
        <w:r>
          <w:rPr>
            <w:vertAlign w:val="subscript"/>
          </w:rPr>
          <w:t>reach</w:t>
        </w:r>
        <w:proofErr w:type="spellEnd"/>
        <w:r>
          <w:t xml:space="preserve"> = </w:t>
        </w:r>
      </w:ins>
      <w:ins w:id="1505" w:author="Chen Heller" w:date="2022-09-08T09:21:00Z">
        <w:r w:rsidR="00E24AF9">
          <w:t>128.76</w:t>
        </w:r>
      </w:ins>
      <w:ins w:id="1506" w:author="Chen Heller" w:date="2022-08-29T11:13:00Z">
        <w:r>
          <w:t xml:space="preserve">, </w:t>
        </w:r>
        <w:proofErr w:type="spellStart"/>
        <w:r>
          <w:t>SD</w:t>
        </w:r>
        <w:r>
          <w:rPr>
            <w:vertAlign w:val="subscript"/>
          </w:rPr>
          <w:t>reach</w:t>
        </w:r>
        <w:proofErr w:type="spellEnd"/>
        <w:r>
          <w:t xml:space="preserve"> = </w:t>
        </w:r>
      </w:ins>
      <w:ins w:id="1507" w:author="Chen Heller" w:date="2022-09-08T09:21:00Z">
        <w:r w:rsidR="00E24AF9">
          <w:t>35.52</w:t>
        </w:r>
      </w:ins>
      <w:ins w:id="1508" w:author="Chen Heller" w:date="2022-08-29T11:13:00Z">
        <w:r>
          <w:t xml:space="preserve">, </w:t>
        </w:r>
        <w:proofErr w:type="spellStart"/>
        <w:r>
          <w:t>M</w:t>
        </w:r>
        <w:r>
          <w:rPr>
            <w:vertAlign w:val="subscript"/>
          </w:rPr>
          <w:t>keyboard</w:t>
        </w:r>
        <w:proofErr w:type="spellEnd"/>
        <w:r>
          <w:t xml:space="preserve"> = 5</w:t>
        </w:r>
      </w:ins>
      <w:ins w:id="1509" w:author="Chen Heller" w:date="2022-09-08T09:21:00Z">
        <w:r w:rsidR="00E24AF9">
          <w:t>0</w:t>
        </w:r>
      </w:ins>
      <w:ins w:id="1510" w:author="Chen Heller" w:date="2022-08-29T11:13:00Z">
        <w:r>
          <w:t xml:space="preserve">.2, </w:t>
        </w:r>
        <w:proofErr w:type="spellStart"/>
        <w:r>
          <w:t>SD</w:t>
        </w:r>
        <w:r>
          <w:rPr>
            <w:vertAlign w:val="subscript"/>
          </w:rPr>
          <w:t>keyboard</w:t>
        </w:r>
        <w:proofErr w:type="spellEnd"/>
        <w:r>
          <w:t xml:space="preserve"> = </w:t>
        </w:r>
      </w:ins>
      <w:ins w:id="1511" w:author="Chen Heller" w:date="2022-09-08T09:21:00Z">
        <w:r w:rsidR="00E24AF9">
          <w:t>14.47</w:t>
        </w:r>
      </w:ins>
      <w:ins w:id="1512" w:author="Chen Heller" w:date="2022-08-29T11:13:00Z">
        <w:r>
          <w:t xml:space="preserve">, </w:t>
        </w:r>
        <w:proofErr w:type="gramStart"/>
        <w:r>
          <w:t>t</w:t>
        </w:r>
        <w:r w:rsidRPr="008C7284">
          <w:rPr>
            <w:rPrChange w:id="1513" w:author="Chen Heller" w:date="2022-08-30T13:57:00Z">
              <w:rPr>
                <w:vertAlign w:val="subscript"/>
              </w:rPr>
            </w:rPrChange>
          </w:rPr>
          <w:t>(</w:t>
        </w:r>
      </w:ins>
      <w:proofErr w:type="gramEnd"/>
      <w:ins w:id="1514" w:author="Chen Heller" w:date="2022-09-08T09:22:00Z">
        <w:r w:rsidR="00FC47E3">
          <w:t>29</w:t>
        </w:r>
      </w:ins>
      <w:ins w:id="1515" w:author="Chen Heller" w:date="2022-08-29T11:13:00Z">
        <w:r w:rsidRPr="008C7284">
          <w:rPr>
            <w:rPrChange w:id="1516" w:author="Chen Heller" w:date="2022-08-30T13:57:00Z">
              <w:rPr>
                <w:vertAlign w:val="subscript"/>
              </w:rPr>
            </w:rPrChange>
          </w:rPr>
          <w:t>)</w:t>
        </w:r>
        <w:r>
          <w:t xml:space="preserve"> = </w:t>
        </w:r>
      </w:ins>
      <w:ins w:id="1517" w:author="Chen Heller" w:date="2022-09-08T09:22:00Z">
        <w:r w:rsidR="00FC47E3">
          <w:t>12.70</w:t>
        </w:r>
      </w:ins>
      <w:ins w:id="1518" w:author="Chen Heller" w:date="2022-08-29T11:13:00Z">
        <w:r>
          <w:t xml:space="preserve">, p </w:t>
        </w:r>
      </w:ins>
      <w:ins w:id="1519" w:author="Chen Heller" w:date="2022-09-08T09:22:00Z">
        <w:r w:rsidR="00FC47E3">
          <w:t>&lt;</w:t>
        </w:r>
      </w:ins>
      <w:ins w:id="1520" w:author="Chen Heller" w:date="2022-08-29T11:13:00Z">
        <w:r>
          <w:t xml:space="preserve"> 0</w:t>
        </w:r>
      </w:ins>
      <w:ins w:id="1521" w:author="Chen Heller" w:date="2022-09-08T09:22:00Z">
        <w:r w:rsidR="00FC47E3">
          <w:t>.001</w:t>
        </w:r>
      </w:ins>
      <w:ins w:id="1522" w:author="Chen Heller" w:date="2022-08-29T11:13:00Z">
        <w:r>
          <w:t>, 95% CI [6</w:t>
        </w:r>
      </w:ins>
      <w:ins w:id="1523" w:author="Chen Heller" w:date="2022-09-08T09:22:00Z">
        <w:r w:rsidR="00FC47E3">
          <w:t>5</w:t>
        </w:r>
      </w:ins>
      <w:ins w:id="1524" w:author="Chen Heller" w:date="2022-08-29T11:13:00Z">
        <w:r>
          <w:t>.</w:t>
        </w:r>
      </w:ins>
      <w:ins w:id="1525" w:author="Chen Heller" w:date="2022-09-08T09:22:00Z">
        <w:r w:rsidR="00FC47E3">
          <w:t>91</w:t>
        </w:r>
      </w:ins>
      <w:ins w:id="1526" w:author="Chen Heller" w:date="2022-08-29T11:13:00Z">
        <w:r>
          <w:t xml:space="preserve">, </w:t>
        </w:r>
      </w:ins>
      <w:ins w:id="1527" w:author="Chen Heller" w:date="2022-09-08T09:22:00Z">
        <w:r w:rsidR="00FC47E3">
          <w:t>91.21</w:t>
        </w:r>
      </w:ins>
      <w:ins w:id="1528" w:author="Chen Heller" w:date="2022-08-29T11:13:00Z">
        <w:r>
          <w:t xml:space="preserve">], Cohen's </w:t>
        </w:r>
        <w:proofErr w:type="spellStart"/>
        <w:r>
          <w:t>d</w:t>
        </w:r>
        <w:r>
          <w:rPr>
            <w:vertAlign w:val="subscript"/>
          </w:rPr>
          <w:t>z</w:t>
        </w:r>
        <w:proofErr w:type="spellEnd"/>
        <w:r>
          <w:t xml:space="preserve"> = 2.3</w:t>
        </w:r>
      </w:ins>
      <w:ins w:id="1529" w:author="Chen Heller" w:date="2022-09-08T09:23:00Z">
        <w:r w:rsidR="00FC47E3">
          <w:t>1</w:t>
        </w:r>
      </w:ins>
      <w:ins w:id="1530" w:author="Chen Heller" w:date="2022-08-29T11:13:00Z">
        <w:r>
          <w:t>)</w:t>
        </w:r>
      </w:ins>
      <w:ins w:id="1531" w:author="Chen Heller" w:date="2022-09-10T08:57:00Z">
        <w:r w:rsidR="00EB57B5">
          <w:t>.</w:t>
        </w:r>
      </w:ins>
      <w:ins w:id="1532" w:author="Chen Heller" w:date="2022-08-29T11:13:00Z">
        <w:r>
          <w:t xml:space="preserve"> </w:t>
        </w:r>
      </w:ins>
      <w:ins w:id="1533" w:author="Chen Heller" w:date="2022-09-10T08:57:00Z">
        <w:r w:rsidR="00EB57B5">
          <w:t>F</w:t>
        </w:r>
      </w:ins>
      <w:ins w:id="1534" w:author="Chen Heller" w:date="2022-08-29T11:13:00Z">
        <w:r>
          <w:t xml:space="preserve">urther inspection </w:t>
        </w:r>
      </w:ins>
      <w:ins w:id="1535" w:author="Chen Heller" w:date="2022-09-10T08:58:00Z">
        <w:r w:rsidR="00EB57B5">
          <w:t xml:space="preserve">however </w:t>
        </w:r>
      </w:ins>
      <w:ins w:id="1536" w:author="Chen Heller" w:date="2022-08-29T11:13:00Z">
        <w:r>
          <w:t>reveal</w:t>
        </w:r>
      </w:ins>
      <w:ins w:id="1537" w:author="Chen Heller" w:date="2022-09-10T08:58:00Z">
        <w:r w:rsidR="00EB57B5">
          <w:t>ed</w:t>
        </w:r>
      </w:ins>
      <w:ins w:id="1538" w:author="Chen Heller" w:date="2022-08-29T11:13:00Z">
        <w:r>
          <w:t xml:space="preserve"> this was true for late responses (</w:t>
        </w:r>
        <w:proofErr w:type="spellStart"/>
        <w:r>
          <w:t>M</w:t>
        </w:r>
        <w:r>
          <w:rPr>
            <w:vertAlign w:val="subscript"/>
          </w:rPr>
          <w:t>reach</w:t>
        </w:r>
        <w:proofErr w:type="spellEnd"/>
        <w:r>
          <w:t xml:space="preserve"> = 32.</w:t>
        </w:r>
      </w:ins>
      <w:ins w:id="1539" w:author="Chen Heller" w:date="2022-09-08T09:25:00Z">
        <w:r w:rsidR="001979E7">
          <w:t>0</w:t>
        </w:r>
      </w:ins>
      <w:ins w:id="1540" w:author="Chen Heller" w:date="2022-08-29T11:13:00Z">
        <w:r>
          <w:t xml:space="preserve">6, </w:t>
        </w:r>
        <w:proofErr w:type="spellStart"/>
        <w:r>
          <w:t>SD</w:t>
        </w:r>
        <w:r>
          <w:rPr>
            <w:vertAlign w:val="subscript"/>
          </w:rPr>
          <w:t>reach</w:t>
        </w:r>
        <w:proofErr w:type="spellEnd"/>
        <w:r>
          <w:t xml:space="preserve"> = </w:t>
        </w:r>
      </w:ins>
      <w:ins w:id="1541" w:author="Chen Heller" w:date="2022-09-08T09:25:00Z">
        <w:r w:rsidR="001979E7">
          <w:t>19.24</w:t>
        </w:r>
      </w:ins>
      <w:ins w:id="1542" w:author="Chen Heller" w:date="2022-08-29T11:13:00Z">
        <w:r>
          <w:t xml:space="preserve">, </w:t>
        </w:r>
        <w:proofErr w:type="spellStart"/>
        <w:r>
          <w:t>M</w:t>
        </w:r>
        <w:r>
          <w:rPr>
            <w:vertAlign w:val="subscript"/>
          </w:rPr>
          <w:t>keyboard</w:t>
        </w:r>
        <w:proofErr w:type="spellEnd"/>
        <w:r>
          <w:t xml:space="preserve"> = 1</w:t>
        </w:r>
      </w:ins>
      <w:ins w:id="1543" w:author="Chen Heller" w:date="2022-09-08T09:25:00Z">
        <w:r w:rsidR="001979E7">
          <w:t>4.06</w:t>
        </w:r>
      </w:ins>
      <w:ins w:id="1544" w:author="Chen Heller" w:date="2022-08-29T11:13:00Z">
        <w:r>
          <w:t xml:space="preserve">, </w:t>
        </w:r>
        <w:proofErr w:type="spellStart"/>
        <w:r>
          <w:t>SD</w:t>
        </w:r>
        <w:r>
          <w:rPr>
            <w:vertAlign w:val="subscript"/>
          </w:rPr>
          <w:t>keyboard</w:t>
        </w:r>
        <w:proofErr w:type="spellEnd"/>
        <w:r>
          <w:t xml:space="preserve"> = 1</w:t>
        </w:r>
      </w:ins>
      <w:ins w:id="1545" w:author="Chen Heller" w:date="2022-09-08T09:25:00Z">
        <w:r w:rsidR="001979E7">
          <w:t>0.33</w:t>
        </w:r>
      </w:ins>
      <w:ins w:id="1546" w:author="Chen Heller" w:date="2022-08-29T11:13:00Z">
        <w:r>
          <w:t>, t</w:t>
        </w:r>
        <w:r w:rsidRPr="001F3AF5">
          <w:rPr>
            <w:rPrChange w:id="1547" w:author="Chen Heller" w:date="2022-08-30T13:58:00Z">
              <w:rPr>
                <w:vertAlign w:val="subscript"/>
              </w:rPr>
            </w:rPrChange>
          </w:rPr>
          <w:t>(</w:t>
        </w:r>
      </w:ins>
      <w:ins w:id="1548" w:author="Chen Heller" w:date="2022-09-08T09:25:00Z">
        <w:r w:rsidR="001979E7">
          <w:t>29</w:t>
        </w:r>
      </w:ins>
      <w:ins w:id="1549" w:author="Chen Heller" w:date="2022-08-29T11:13:00Z">
        <w:r w:rsidRPr="001F3AF5">
          <w:rPr>
            <w:rPrChange w:id="1550" w:author="Chen Heller" w:date="2022-08-30T13:58:00Z">
              <w:rPr>
                <w:vertAlign w:val="subscript"/>
              </w:rPr>
            </w:rPrChange>
          </w:rPr>
          <w:t>)</w:t>
        </w:r>
        <w:r>
          <w:t xml:space="preserve"> = 4</w:t>
        </w:r>
      </w:ins>
      <w:ins w:id="1551" w:author="Chen Heller" w:date="2022-09-08T09:25:00Z">
        <w:r w:rsidR="001979E7">
          <w:t>.71</w:t>
        </w:r>
      </w:ins>
      <w:ins w:id="1552" w:author="Chen Heller" w:date="2022-08-29T11:13:00Z">
        <w:r>
          <w:t xml:space="preserve">, p </w:t>
        </w:r>
      </w:ins>
      <w:ins w:id="1553" w:author="Chen Heller" w:date="2022-08-30T15:27:00Z">
        <w:r w:rsidR="0052374D">
          <w:t>&lt; 0.001</w:t>
        </w:r>
      </w:ins>
      <w:ins w:id="1554" w:author="Chen Heller" w:date="2022-08-29T11:13:00Z">
        <w:r>
          <w:t>, 95% CI [</w:t>
        </w:r>
      </w:ins>
      <w:ins w:id="1555" w:author="Chen Heller" w:date="2022-09-08T09:25:00Z">
        <w:r w:rsidR="001979E7">
          <w:t>10.19</w:t>
        </w:r>
      </w:ins>
      <w:ins w:id="1556" w:author="Chen Heller" w:date="2022-08-29T11:13:00Z">
        <w:r>
          <w:t>, 2</w:t>
        </w:r>
      </w:ins>
      <w:ins w:id="1557" w:author="Chen Heller" w:date="2022-09-08T09:26:00Z">
        <w:r w:rsidR="001979E7">
          <w:t>5</w:t>
        </w:r>
      </w:ins>
      <w:ins w:id="1558" w:author="Chen Heller" w:date="2022-08-29T11:13:00Z">
        <w:r>
          <w:t>.</w:t>
        </w:r>
      </w:ins>
      <w:ins w:id="1559" w:author="Chen Heller" w:date="2022-09-08T09:26:00Z">
        <w:r w:rsidR="001979E7">
          <w:t>80</w:t>
        </w:r>
      </w:ins>
      <w:ins w:id="1560" w:author="Chen Heller" w:date="2022-08-29T11:13:00Z">
        <w:r>
          <w:t xml:space="preserve">], Cohen's </w:t>
        </w:r>
        <w:proofErr w:type="spellStart"/>
        <w:r>
          <w:t>d</w:t>
        </w:r>
        <w:r>
          <w:rPr>
            <w:vertAlign w:val="subscript"/>
          </w:rPr>
          <w:t>z</w:t>
        </w:r>
        <w:proofErr w:type="spellEnd"/>
        <w:r>
          <w:t xml:space="preserve"> = 0.</w:t>
        </w:r>
      </w:ins>
      <w:ins w:id="1561" w:author="Chen Heller" w:date="2022-09-08T09:26:00Z">
        <w:r w:rsidR="001979E7">
          <w:t>86</w:t>
        </w:r>
      </w:ins>
      <w:ins w:id="1562" w:author="Chen Heller" w:date="2022-08-29T11:13:00Z">
        <w:r>
          <w:t>)</w:t>
        </w:r>
      </w:ins>
      <w:ins w:id="1563" w:author="Chen Heller" w:date="2022-09-10T08:58:00Z">
        <w:r w:rsidR="003A5BBB">
          <w:t xml:space="preserve"> and</w:t>
        </w:r>
      </w:ins>
      <w:ins w:id="1564" w:author="Chen Heller" w:date="2022-08-29T11:13:00Z">
        <w:r>
          <w:t xml:space="preserve"> early responses (</w:t>
        </w:r>
        <w:proofErr w:type="spellStart"/>
        <w:r>
          <w:t>M</w:t>
        </w:r>
        <w:r>
          <w:rPr>
            <w:vertAlign w:val="subscript"/>
          </w:rPr>
          <w:t>reach</w:t>
        </w:r>
        <w:proofErr w:type="spellEnd"/>
        <w:r>
          <w:t xml:space="preserve"> = </w:t>
        </w:r>
      </w:ins>
      <w:ins w:id="1565" w:author="Chen Heller" w:date="2022-09-08T09:27:00Z">
        <w:r w:rsidR="00B06F06">
          <w:t>23.26</w:t>
        </w:r>
      </w:ins>
      <w:ins w:id="1566" w:author="Chen Heller" w:date="2022-08-29T11:13:00Z">
        <w:r>
          <w:t xml:space="preserve">, </w:t>
        </w:r>
        <w:proofErr w:type="spellStart"/>
        <w:r>
          <w:t>SD</w:t>
        </w:r>
        <w:r>
          <w:rPr>
            <w:vertAlign w:val="subscript"/>
          </w:rPr>
          <w:t>reach</w:t>
        </w:r>
        <w:proofErr w:type="spellEnd"/>
        <w:r>
          <w:t xml:space="preserve"> = </w:t>
        </w:r>
      </w:ins>
      <w:ins w:id="1567" w:author="Chen Heller" w:date="2022-09-08T09:27:00Z">
        <w:r w:rsidR="00B06F06">
          <w:t>19.79</w:t>
        </w:r>
      </w:ins>
      <w:ins w:id="1568" w:author="Chen Heller" w:date="2022-08-29T11:13:00Z">
        <w:r>
          <w:t xml:space="preserve">, </w:t>
        </w:r>
        <w:proofErr w:type="spellStart"/>
        <w:r>
          <w:t>M</w:t>
        </w:r>
        <w:r>
          <w:rPr>
            <w:vertAlign w:val="subscript"/>
          </w:rPr>
          <w:t>keyboard</w:t>
        </w:r>
        <w:proofErr w:type="spellEnd"/>
        <w:r>
          <w:t xml:space="preserve"> = </w:t>
        </w:r>
      </w:ins>
      <w:ins w:id="1569" w:author="Chen Heller" w:date="2022-09-08T09:28:00Z">
        <w:r w:rsidR="00466CE8">
          <w:t>0</w:t>
        </w:r>
      </w:ins>
      <w:ins w:id="1570" w:author="Chen Heller" w:date="2022-08-29T11:13:00Z">
        <w:r>
          <w:t xml:space="preserve">, </w:t>
        </w:r>
        <w:proofErr w:type="spellStart"/>
        <w:r>
          <w:t>SD</w:t>
        </w:r>
        <w:r>
          <w:rPr>
            <w:vertAlign w:val="subscript"/>
          </w:rPr>
          <w:t>keyboard</w:t>
        </w:r>
        <w:proofErr w:type="spellEnd"/>
        <w:r>
          <w:t xml:space="preserve"> = </w:t>
        </w:r>
      </w:ins>
      <w:ins w:id="1571" w:author="Chen Heller" w:date="2022-09-08T09:28:00Z">
        <w:r w:rsidR="00466CE8">
          <w:t>0</w:t>
        </w:r>
      </w:ins>
      <w:ins w:id="1572" w:author="Chen Heller" w:date="2022-08-29T11:13:00Z">
        <w:r>
          <w:t>, t</w:t>
        </w:r>
        <w:r w:rsidRPr="001F3AF5">
          <w:rPr>
            <w:rPrChange w:id="1573" w:author="Chen Heller" w:date="2022-08-30T13:58:00Z">
              <w:rPr>
                <w:vertAlign w:val="subscript"/>
              </w:rPr>
            </w:rPrChange>
          </w:rPr>
          <w:t>(</w:t>
        </w:r>
      </w:ins>
      <w:ins w:id="1574" w:author="Chen Heller" w:date="2022-09-08T09:28:00Z">
        <w:r w:rsidR="008257B9">
          <w:t>29</w:t>
        </w:r>
      </w:ins>
      <w:ins w:id="1575" w:author="Chen Heller" w:date="2022-08-29T11:13:00Z">
        <w:r w:rsidRPr="001F3AF5">
          <w:rPr>
            <w:rPrChange w:id="1576" w:author="Chen Heller" w:date="2022-08-30T13:58:00Z">
              <w:rPr>
                <w:vertAlign w:val="subscript"/>
              </w:rPr>
            </w:rPrChange>
          </w:rPr>
          <w:t>)</w:t>
        </w:r>
        <w:r>
          <w:t xml:space="preserve"> = </w:t>
        </w:r>
      </w:ins>
      <w:ins w:id="1577" w:author="Chen Heller" w:date="2022-09-08T09:28:00Z">
        <w:r w:rsidR="008257B9">
          <w:t>6.43</w:t>
        </w:r>
      </w:ins>
      <w:ins w:id="1578" w:author="Chen Heller" w:date="2022-08-29T11:13:00Z">
        <w:r>
          <w:t xml:space="preserve">, p </w:t>
        </w:r>
      </w:ins>
      <w:ins w:id="1579" w:author="Chen Heller" w:date="2022-09-08T09:28:00Z">
        <w:r w:rsidR="008257B9">
          <w:t>&lt; 0.001</w:t>
        </w:r>
      </w:ins>
      <w:ins w:id="1580" w:author="Chen Heller" w:date="2022-08-29T11:13:00Z">
        <w:r>
          <w:t xml:space="preserve"> , 95% CI [1</w:t>
        </w:r>
      </w:ins>
      <w:ins w:id="1581" w:author="Chen Heller" w:date="2022-09-08T09:29:00Z">
        <w:r w:rsidR="00BB5023">
          <w:t>5.87</w:t>
        </w:r>
      </w:ins>
      <w:ins w:id="1582" w:author="Chen Heller" w:date="2022-08-29T11:13:00Z">
        <w:r>
          <w:t>, 30</w:t>
        </w:r>
      </w:ins>
      <w:ins w:id="1583" w:author="Chen Heller" w:date="2022-09-08T09:29:00Z">
        <w:r w:rsidR="00BB5023">
          <w:t>.65</w:t>
        </w:r>
      </w:ins>
      <w:ins w:id="1584" w:author="Chen Heller" w:date="2022-08-29T11:13:00Z">
        <w:r>
          <w:t xml:space="preserve">], Cohen's </w:t>
        </w:r>
        <w:proofErr w:type="spellStart"/>
        <w:r>
          <w:t>d</w:t>
        </w:r>
        <w:r>
          <w:rPr>
            <w:vertAlign w:val="subscript"/>
          </w:rPr>
          <w:t>z</w:t>
        </w:r>
        <w:proofErr w:type="spellEnd"/>
        <w:r>
          <w:t xml:space="preserve"> = 1.1</w:t>
        </w:r>
      </w:ins>
      <w:ins w:id="1585" w:author="Chen Heller" w:date="2022-09-08T09:29:00Z">
        <w:r w:rsidR="00BB5023">
          <w:t>7</w:t>
        </w:r>
      </w:ins>
      <w:ins w:id="1586" w:author="Chen Heller" w:date="2022-08-29T11:13:00Z">
        <w:r>
          <w:t xml:space="preserve">) </w:t>
        </w:r>
      </w:ins>
      <w:ins w:id="1587" w:author="Chen Heller" w:date="2022-09-10T08:59:00Z">
        <w:r w:rsidR="003A5BBB">
          <w:t>b</w:t>
        </w:r>
      </w:ins>
      <w:ins w:id="1588" w:author="Chen Heller" w:date="2022-08-29T11:13:00Z">
        <w:r>
          <w:t xml:space="preserve">ut not for incorrect answers </w:t>
        </w:r>
      </w:ins>
      <w:ins w:id="1589" w:author="Chen Heller" w:date="2022-09-10T08:59:00Z">
        <w:r w:rsidR="00531D8F">
          <w:t xml:space="preserve">which were less common in the reaching task </w:t>
        </w:r>
      </w:ins>
      <w:ins w:id="1590" w:author="Chen Heller" w:date="2022-08-29T11:13:00Z">
        <w:r>
          <w:t>(</w:t>
        </w:r>
        <w:proofErr w:type="spellStart"/>
        <w:r>
          <w:t>M</w:t>
        </w:r>
        <w:r>
          <w:rPr>
            <w:vertAlign w:val="subscript"/>
          </w:rPr>
          <w:t>reach</w:t>
        </w:r>
        <w:proofErr w:type="spellEnd"/>
        <w:r>
          <w:t xml:space="preserve"> = </w:t>
        </w:r>
      </w:ins>
      <w:ins w:id="1591" w:author="Chen Heller" w:date="2022-09-08T09:30:00Z">
        <w:r w:rsidR="007471EE">
          <w:t>21.90</w:t>
        </w:r>
      </w:ins>
      <w:ins w:id="1592" w:author="Chen Heller" w:date="2022-08-29T11:13:00Z">
        <w:r>
          <w:t xml:space="preserve">, </w:t>
        </w:r>
        <w:proofErr w:type="spellStart"/>
        <w:r>
          <w:t>SD</w:t>
        </w:r>
        <w:r>
          <w:rPr>
            <w:vertAlign w:val="subscript"/>
          </w:rPr>
          <w:t>reach</w:t>
        </w:r>
        <w:proofErr w:type="spellEnd"/>
        <w:r>
          <w:t xml:space="preserve"> = </w:t>
        </w:r>
      </w:ins>
      <w:ins w:id="1593" w:author="Chen Heller" w:date="2022-09-08T09:30:00Z">
        <w:r w:rsidR="007471EE">
          <w:t>12.33</w:t>
        </w:r>
      </w:ins>
      <w:ins w:id="1594" w:author="Chen Heller" w:date="2022-08-29T11:13:00Z">
        <w:r>
          <w:t xml:space="preserve">, </w:t>
        </w:r>
        <w:proofErr w:type="spellStart"/>
        <w:r>
          <w:t>M</w:t>
        </w:r>
        <w:r>
          <w:rPr>
            <w:vertAlign w:val="subscript"/>
          </w:rPr>
          <w:t>keyboard</w:t>
        </w:r>
        <w:proofErr w:type="spellEnd"/>
        <w:r>
          <w:t xml:space="preserve"> = 3</w:t>
        </w:r>
      </w:ins>
      <w:ins w:id="1595" w:author="Chen Heller" w:date="2022-09-08T09:30:00Z">
        <w:r w:rsidR="007471EE">
          <w:t>6.13</w:t>
        </w:r>
      </w:ins>
      <w:ins w:id="1596" w:author="Chen Heller" w:date="2022-08-29T11:13:00Z">
        <w:r>
          <w:t xml:space="preserve">, </w:t>
        </w:r>
        <w:proofErr w:type="spellStart"/>
        <w:r>
          <w:t>SD</w:t>
        </w:r>
        <w:r>
          <w:rPr>
            <w:vertAlign w:val="subscript"/>
          </w:rPr>
          <w:t>keyboard</w:t>
        </w:r>
        <w:proofErr w:type="spellEnd"/>
        <w:r>
          <w:t xml:space="preserve"> = </w:t>
        </w:r>
      </w:ins>
      <w:ins w:id="1597" w:author="Chen Heller" w:date="2022-09-08T09:30:00Z">
        <w:r w:rsidR="007471EE">
          <w:t>15.29</w:t>
        </w:r>
      </w:ins>
      <w:ins w:id="1598" w:author="Chen Heller" w:date="2022-08-29T11:13:00Z">
        <w:r>
          <w:t>, t</w:t>
        </w:r>
        <w:r w:rsidRPr="001F3AF5">
          <w:rPr>
            <w:rPrChange w:id="1599" w:author="Chen Heller" w:date="2022-08-30T13:58:00Z">
              <w:rPr>
                <w:vertAlign w:val="subscript"/>
              </w:rPr>
            </w:rPrChange>
          </w:rPr>
          <w:t>(</w:t>
        </w:r>
      </w:ins>
      <w:ins w:id="1600" w:author="Chen Heller" w:date="2022-09-08T09:31:00Z">
        <w:r w:rsidR="007471EE">
          <w:t>29</w:t>
        </w:r>
      </w:ins>
      <w:ins w:id="1601" w:author="Chen Heller" w:date="2022-08-29T11:13:00Z">
        <w:r w:rsidRPr="001F3AF5">
          <w:rPr>
            <w:rPrChange w:id="1602" w:author="Chen Heller" w:date="2022-08-30T13:58:00Z">
              <w:rPr>
                <w:vertAlign w:val="subscript"/>
              </w:rPr>
            </w:rPrChange>
          </w:rPr>
          <w:t>)</w:t>
        </w:r>
        <w:r>
          <w:t xml:space="preserve"> = -</w:t>
        </w:r>
      </w:ins>
      <w:ins w:id="1603" w:author="Chen Heller" w:date="2022-09-08T09:31:00Z">
        <w:r w:rsidR="007471EE">
          <w:t>6.31</w:t>
        </w:r>
      </w:ins>
      <w:ins w:id="1604" w:author="Chen Heller" w:date="2022-08-29T11:13:00Z">
        <w:r>
          <w:t xml:space="preserve">, p </w:t>
        </w:r>
      </w:ins>
      <w:ins w:id="1605" w:author="Chen Heller" w:date="2022-09-08T09:31:00Z">
        <w:r w:rsidR="007471EE">
          <w:t>&lt; 0.001</w:t>
        </w:r>
      </w:ins>
      <w:ins w:id="1606" w:author="Chen Heller" w:date="2022-08-29T11:13:00Z">
        <w:r>
          <w:t>, 95% CI [-1</w:t>
        </w:r>
      </w:ins>
      <w:ins w:id="1607" w:author="Chen Heller" w:date="2022-09-08T09:31:00Z">
        <w:r w:rsidR="007471EE">
          <w:t>8</w:t>
        </w:r>
      </w:ins>
      <w:ins w:id="1608" w:author="Chen Heller" w:date="2022-08-29T11:13:00Z">
        <w:r>
          <w:t>.</w:t>
        </w:r>
      </w:ins>
      <w:ins w:id="1609" w:author="Chen Heller" w:date="2022-09-08T09:31:00Z">
        <w:r w:rsidR="007471EE">
          <w:t>84</w:t>
        </w:r>
      </w:ins>
      <w:ins w:id="1610" w:author="Chen Heller" w:date="2022-08-29T11:13:00Z">
        <w:r>
          <w:t>, -</w:t>
        </w:r>
      </w:ins>
      <w:ins w:id="1611" w:author="Chen Heller" w:date="2022-09-08T09:31:00Z">
        <w:r w:rsidR="007471EE">
          <w:t>9</w:t>
        </w:r>
      </w:ins>
      <w:ins w:id="1612" w:author="Chen Heller" w:date="2022-08-29T11:13:00Z">
        <w:r>
          <w:t>.</w:t>
        </w:r>
      </w:ins>
      <w:ins w:id="1613" w:author="Chen Heller" w:date="2022-09-08T09:31:00Z">
        <w:r w:rsidR="007471EE">
          <w:t>62</w:t>
        </w:r>
      </w:ins>
      <w:ins w:id="1614" w:author="Chen Heller" w:date="2022-08-29T11:13:00Z">
        <w:r>
          <w:t xml:space="preserve">], Cohen's </w:t>
        </w:r>
        <w:proofErr w:type="spellStart"/>
        <w:r>
          <w:t>d</w:t>
        </w:r>
        <w:r>
          <w:rPr>
            <w:vertAlign w:val="subscript"/>
          </w:rPr>
          <w:t>z</w:t>
        </w:r>
        <w:proofErr w:type="spellEnd"/>
        <w:r>
          <w:t xml:space="preserve"> = -</w:t>
        </w:r>
      </w:ins>
      <w:ins w:id="1615" w:author="Chen Heller" w:date="2022-09-08T09:31:00Z">
        <w:r w:rsidR="00521B41">
          <w:t>1.15</w:t>
        </w:r>
      </w:ins>
      <w:ins w:id="1616" w:author="Chen Heller" w:date="2022-08-29T11:13:00Z">
        <w:r>
          <w:t>).</w:t>
        </w:r>
      </w:ins>
    </w:p>
    <w:p w14:paraId="35CAFCBB" w14:textId="5F68A3C4" w:rsidR="006A7738" w:rsidRDefault="00D826D9" w:rsidP="00F01249">
      <w:pPr>
        <w:pStyle w:val="Heading4"/>
        <w:bidi w:val="0"/>
      </w:pPr>
      <w:r>
        <w:t>Discussion</w:t>
      </w:r>
    </w:p>
    <w:p w14:paraId="4C5F7A9B" w14:textId="0C57B68C" w:rsidR="00F01249" w:rsidDel="00FC39C9" w:rsidRDefault="00F01249" w:rsidP="00C03B8E">
      <w:pPr>
        <w:pStyle w:val="NoSpacing"/>
        <w:bidi w:val="0"/>
        <w:rPr>
          <w:del w:id="1617" w:author="Chen Heller" w:date="2022-09-01T10:54:00Z"/>
        </w:rPr>
      </w:pPr>
      <w:ins w:id="1618" w:author="Chen Heller" w:date="2022-08-29T11:13:00Z">
        <w:r>
          <w:t xml:space="preserve">Experiment four utilized motion tracking and keyboard </w:t>
        </w:r>
      </w:ins>
      <w:ins w:id="1619" w:author="Chen Heller" w:date="2022-09-10T09:00:00Z">
        <w:r w:rsidR="00E75A76">
          <w:t>measures</w:t>
        </w:r>
      </w:ins>
      <w:ins w:id="1620" w:author="Chen Heller" w:date="2022-08-29T11:13:00Z">
        <w:r>
          <w:t xml:space="preserve"> to probe unconscious processing. Despite previous criticisms about the robustness and reliability of evidence [</w:t>
        </w:r>
        <w:commentRangeStart w:id="1621"/>
        <w:r>
          <w:t>ref, take from introduction</w:t>
        </w:r>
      </w:ins>
      <w:commentRangeEnd w:id="1621"/>
      <w:ins w:id="1622" w:author="Chen Heller" w:date="2022-09-10T09:00:00Z">
        <w:r w:rsidR="00C73F3D">
          <w:rPr>
            <w:rStyle w:val="CommentReference"/>
          </w:rPr>
          <w:commentReference w:id="1621"/>
        </w:r>
      </w:ins>
      <w:ins w:id="1623" w:author="Chen Heller" w:date="2022-08-29T11:13:00Z">
        <w:r>
          <w:t>], a large congruency effect was found using each measure. In the reaching session, movements were clearly biased towards the incorrect answer when primed by an incongruent word, as was evident by the centrally oriented reaching trajectories</w:t>
        </w:r>
      </w:ins>
      <w:ins w:id="1624" w:author="Chen Heller" w:date="2022-09-10T09:01:00Z">
        <w:r w:rsidR="008B65A5">
          <w:t xml:space="preserve"> which produced a</w:t>
        </w:r>
      </w:ins>
      <w:ins w:id="1625" w:author="Chen Heller" w:date="2022-08-29T11:13:00Z">
        <w:r>
          <w:t xml:space="preserve"> smaller reach area</w:t>
        </w:r>
      </w:ins>
      <w:ins w:id="1626" w:author="Chen Heller" w:date="2022-09-10T09:01:00Z">
        <w:r w:rsidR="00C73F3D">
          <w:t>,</w:t>
        </w:r>
      </w:ins>
      <w:ins w:id="1627" w:author="Chen Heller" w:date="2022-08-29T11:13:00Z">
        <w:r>
          <w:t xml:space="preserve"> longer traveled distance and </w:t>
        </w:r>
      </w:ins>
      <w:ins w:id="1628" w:author="Chen Heller" w:date="2022-09-10T09:01:00Z">
        <w:r w:rsidR="008B65A5">
          <w:t xml:space="preserve">longer </w:t>
        </w:r>
      </w:ins>
      <w:ins w:id="1629" w:author="Chen Heller" w:date="2022-08-29T11:13:00Z">
        <w:r>
          <w:t>movement duration. The difference between congruent and incongruent trajectories was significant approximately around 155ms to 398ms (%path 17.5-95.5) post target onset</w:t>
        </w:r>
      </w:ins>
      <w:ins w:id="1630" w:author="Chen Heller" w:date="2022-09-01T10:08:00Z">
        <w:r w:rsidR="00CB60D0" w:rsidRPr="00CB60D0">
          <w:rPr>
            <w:rPrChange w:id="1631" w:author="Chen Heller" w:date="2022-09-01T10:08:00Z">
              <w:rPr>
                <w:strike/>
              </w:rPr>
            </w:rPrChange>
          </w:rPr>
          <w:t xml:space="preserve"> </w:t>
        </w:r>
        <w:r w:rsidR="00CB60D0">
          <w:lastRenderedPageBreak/>
          <w:t>showing that the prime exert</w:t>
        </w:r>
      </w:ins>
      <w:ins w:id="1632" w:author="Chen Heller" w:date="2022-09-01T10:09:00Z">
        <w:r w:rsidR="00CB60D0">
          <w:t>s its effect almost through</w:t>
        </w:r>
        <w:r w:rsidR="00BB2A79">
          <w:t>ou</w:t>
        </w:r>
        <w:r w:rsidR="00CB60D0">
          <w:t>t the entire movement</w:t>
        </w:r>
      </w:ins>
      <w:ins w:id="1633" w:author="Chen Heller" w:date="2022-08-29T11:13:00Z">
        <w:r>
          <w:t xml:space="preserve">. Surprisingly, the significant effect found </w:t>
        </w:r>
      </w:ins>
      <w:ins w:id="1634" w:author="Chen Heller" w:date="2022-09-01T14:04:00Z">
        <w:r w:rsidR="006A52EC">
          <w:t xml:space="preserve">with the reach area </w:t>
        </w:r>
        <w:r w:rsidR="005217F0">
          <w:t xml:space="preserve">variable </w:t>
        </w:r>
      </w:ins>
      <w:ins w:id="1635" w:author="Chen Heller" w:date="2022-08-29T11:13:00Z">
        <w:r>
          <w:t xml:space="preserve">was smaller than that </w:t>
        </w:r>
      </w:ins>
      <w:ins w:id="1636" w:author="Chen Heller" w:date="2022-09-01T14:04:00Z">
        <w:r w:rsidR="005217F0">
          <w:t xml:space="preserve">found with the keyboard-RT, although noticeably the reaching movement </w:t>
        </w:r>
      </w:ins>
      <w:ins w:id="1637" w:author="Chen Heller" w:date="2022-09-04T12:21:00Z">
        <w:r w:rsidR="006B03CC">
          <w:t>duration</w:t>
        </w:r>
      </w:ins>
      <w:ins w:id="1638" w:author="Chen Heller" w:date="2022-09-01T14:04:00Z">
        <w:r w:rsidR="005217F0">
          <w:t xml:space="preserve"> was not </w:t>
        </w:r>
      </w:ins>
      <w:ins w:id="1639" w:author="Chen Heller" w:date="2022-09-01T14:05:00Z">
        <w:r w:rsidR="005217F0">
          <w:t>less sensitive than the keyboard. P</w:t>
        </w:r>
      </w:ins>
      <w:ins w:id="1640" w:author="Chen Heller" w:date="2022-08-29T11:13:00Z">
        <w:r>
          <w:t>ossible explanations are discussed below.</w:t>
        </w:r>
      </w:ins>
    </w:p>
    <w:p w14:paraId="372C0DE3" w14:textId="77777777" w:rsidR="00FC39C9" w:rsidRPr="00F01249" w:rsidRDefault="00FC39C9" w:rsidP="00FC39C9">
      <w:pPr>
        <w:pStyle w:val="NoSpacing"/>
        <w:bidi w:val="0"/>
        <w:rPr>
          <w:ins w:id="1641" w:author="Chen Heller" w:date="2022-09-01T11:23:00Z"/>
        </w:rPr>
      </w:pPr>
    </w:p>
    <w:p w14:paraId="0950B412" w14:textId="03C490CC" w:rsidR="00E668B7" w:rsidRDefault="0001046E" w:rsidP="00E668B7">
      <w:pPr>
        <w:pStyle w:val="Heading3"/>
        <w:bidi w:val="0"/>
      </w:pPr>
      <w:commentRangeStart w:id="1642"/>
      <w:r>
        <w:t xml:space="preserve">General </w:t>
      </w:r>
      <w:r w:rsidR="00E668B7">
        <w:t>Discussion</w:t>
      </w:r>
      <w:commentRangeEnd w:id="1642"/>
      <w:r w:rsidR="00E5510C">
        <w:rPr>
          <w:rStyle w:val="CommentReference"/>
          <w:rFonts w:eastAsia="David" w:cs="David"/>
          <w:b w:val="0"/>
          <w:bCs w:val="0"/>
          <w:color w:val="auto"/>
        </w:rPr>
        <w:commentReference w:id="1642"/>
      </w:r>
    </w:p>
    <w:p w14:paraId="1B2C9F20" w14:textId="50FE7A58" w:rsidR="00B00AED" w:rsidRDefault="00595024" w:rsidP="00B00AED">
      <w:pPr>
        <w:pStyle w:val="NoSpacing"/>
        <w:bidi w:val="0"/>
        <w:rPr>
          <w:ins w:id="1643" w:author="Chen Heller" w:date="2022-08-29T11:18:00Z"/>
        </w:rPr>
      </w:pPr>
      <w:ins w:id="1644" w:author="Chen Heller" w:date="2022-09-10T09:11:00Z">
        <w:r>
          <w:t>Increased sensitivity to unconscious effects is necessary to settle the long-lasting debate about the extent of unconscious processing [</w:t>
        </w:r>
        <w:commentRangeStart w:id="1645"/>
        <w:r>
          <w:t>ref</w:t>
        </w:r>
        <w:commentRangeEnd w:id="1645"/>
        <w:r>
          <w:rPr>
            <w:rStyle w:val="CommentReference"/>
          </w:rPr>
          <w:commentReference w:id="1645"/>
        </w:r>
        <w:r>
          <w:t xml:space="preserve">]. </w:t>
        </w:r>
      </w:ins>
      <w:del w:id="1646" w:author="Chen Heller" w:date="2022-09-10T08:14:00Z">
        <w:r w:rsidR="00FF06FA" w:rsidDel="00C46CA3">
          <w:delText>We</w:delText>
        </w:r>
      </w:del>
      <w:ins w:id="1647" w:author="Chen Heller" w:date="2022-09-10T09:12:00Z">
        <w:r w:rsidR="00B35F4E">
          <w:t xml:space="preserve">Consequently </w:t>
        </w:r>
      </w:ins>
      <w:ins w:id="1648" w:author="Chen Heller" w:date="2022-09-10T08:14:00Z">
        <w:r w:rsidR="00C46CA3">
          <w:t>I</w:t>
        </w:r>
      </w:ins>
      <w:r w:rsidR="00FF06FA">
        <w:t xml:space="preserve"> set out to examine if motion tracking can serve as a solution for the small effect sizes that are usually found in the field of unconscious processing</w:t>
      </w:r>
      <w:ins w:id="1649" w:author="Chen Heller" w:date="2022-08-29T11:15:00Z">
        <w:r w:rsidR="00353F1B">
          <w:t xml:space="preserve"> [</w:t>
        </w:r>
        <w:commentRangeStart w:id="1650"/>
        <w:r w:rsidR="00353F1B">
          <w:t>ref</w:t>
        </w:r>
      </w:ins>
      <w:commentRangeEnd w:id="1650"/>
      <w:ins w:id="1651" w:author="Chen Heller" w:date="2022-09-10T09:04:00Z">
        <w:r w:rsidR="009F25EA">
          <w:rPr>
            <w:rStyle w:val="CommentReference"/>
          </w:rPr>
          <w:commentReference w:id="1650"/>
        </w:r>
      </w:ins>
      <w:ins w:id="1652" w:author="Chen Heller" w:date="2022-08-29T11:15:00Z">
        <w:r w:rsidR="00353F1B">
          <w:t>]</w:t>
        </w:r>
      </w:ins>
      <w:r w:rsidR="00FF06FA">
        <w:t>.</w:t>
      </w:r>
      <w:del w:id="1653" w:author="Chen Heller" w:date="2022-09-10T09:11:00Z">
        <w:r w:rsidR="00FF06FA" w:rsidDel="00595024">
          <w:delText xml:space="preserve"> Increased sensitivity to unconscious effects </w:delText>
        </w:r>
      </w:del>
      <w:del w:id="1654" w:author="Chen Heller" w:date="2022-09-10T09:07:00Z">
        <w:r w:rsidR="00FF06FA" w:rsidDel="003A7204">
          <w:delText>will allow</w:delText>
        </w:r>
      </w:del>
      <w:del w:id="1655" w:author="Chen Heller" w:date="2022-09-10T09:11:00Z">
        <w:r w:rsidR="00FF06FA" w:rsidDel="00595024">
          <w:delText xml:space="preserve"> to settle the </w:delText>
        </w:r>
      </w:del>
      <w:del w:id="1656" w:author="Chen Heller" w:date="2022-08-29T11:15:00Z">
        <w:r w:rsidR="00FF06FA" w:rsidDel="006F7B28">
          <w:delText xml:space="preserve">long </w:delText>
        </w:r>
      </w:del>
      <w:del w:id="1657" w:author="Chen Heller" w:date="2022-09-10T09:11:00Z">
        <w:r w:rsidR="00FF06FA" w:rsidDel="00595024">
          <w:delText>lasting debate about the extent of unconscious processing</w:delText>
        </w:r>
      </w:del>
      <w:r w:rsidR="00FF06FA">
        <w:t xml:space="preserve">. To do so </w:t>
      </w:r>
      <w:del w:id="1658" w:author="Chen Heller" w:date="2022-09-10T08:14:00Z">
        <w:r w:rsidR="00FF06FA" w:rsidDel="00C46CA3">
          <w:delText>we</w:delText>
        </w:r>
      </w:del>
      <w:ins w:id="1659" w:author="Chen Heller" w:date="2022-09-10T08:14:00Z">
        <w:r w:rsidR="00C46CA3">
          <w:t>I</w:t>
        </w:r>
      </w:ins>
      <w:r w:rsidR="00FF06FA">
        <w:t xml:space="preserve"> </w:t>
      </w:r>
      <w:del w:id="1660" w:author="Chen Heller" w:date="2022-09-10T09:07:00Z">
        <w:r w:rsidR="00FF06FA" w:rsidDel="003A7204">
          <w:delText xml:space="preserve">used </w:delText>
        </w:r>
      </w:del>
      <w:ins w:id="1661" w:author="Chen Heller" w:date="2022-09-10T09:13:00Z">
        <w:r w:rsidR="00420327">
          <w:t xml:space="preserve">integrated reaching responses </w:t>
        </w:r>
      </w:ins>
      <w:ins w:id="1662" w:author="Chen Heller" w:date="2022-09-10T09:14:00Z">
        <w:r w:rsidR="00E02767">
          <w:t>in</w:t>
        </w:r>
      </w:ins>
      <w:ins w:id="1663" w:author="Chen Heller" w:date="2022-09-10T09:13:00Z">
        <w:r w:rsidR="00420327">
          <w:t>to</w:t>
        </w:r>
      </w:ins>
      <w:ins w:id="1664" w:author="Chen Heller" w:date="2022-09-10T09:07:00Z">
        <w:r w:rsidR="003A7204">
          <w:t xml:space="preserve"> </w:t>
        </w:r>
      </w:ins>
      <w:r w:rsidR="00FF06FA">
        <w:t xml:space="preserve">a classical semantic priming paradigm that was previously used by </w:t>
      </w:r>
      <w:proofErr w:type="spellStart"/>
      <w:r w:rsidR="00FF06FA">
        <w:t>Dehaene</w:t>
      </w:r>
      <w:proofErr w:type="spellEnd"/>
      <w:r w:rsidR="00FF06FA">
        <w:t xml:space="preserve"> and colleagues [</w:t>
      </w:r>
      <w:commentRangeStart w:id="1665"/>
      <w:r w:rsidR="00FF06FA">
        <w:t>ref</w:t>
      </w:r>
      <w:commentRangeEnd w:id="1665"/>
      <w:r w:rsidR="009F25EA">
        <w:rPr>
          <w:rStyle w:val="CommentReference"/>
        </w:rPr>
        <w:commentReference w:id="1665"/>
      </w:r>
      <w:r w:rsidR="00FF06FA">
        <w:t xml:space="preserve">] and was proven to exhibit extensive unconscious effects. </w:t>
      </w:r>
      <w:del w:id="1666" w:author="Chen Heller" w:date="2022-09-10T09:08:00Z">
        <w:r w:rsidR="00FF06FA" w:rsidDel="00333DEB">
          <w:delText>Our</w:delText>
        </w:r>
      </w:del>
      <w:ins w:id="1667" w:author="Chen Heller" w:date="2022-09-10T09:08:00Z">
        <w:r w:rsidR="00333DEB">
          <w:t>My</w:t>
        </w:r>
      </w:ins>
      <w:r w:rsidR="00FF06FA">
        <w:t xml:space="preserve"> first experiment required participants to make a semantic judgment regarding a target </w:t>
      </w:r>
      <w:del w:id="1668" w:author="Chen Heller" w:date="2022-09-10T09:15:00Z">
        <w:r w:rsidR="00FF06FA" w:rsidDel="000022AB">
          <w:delText xml:space="preserve">stimulus </w:delText>
        </w:r>
      </w:del>
      <w:ins w:id="1669" w:author="Chen Heller" w:date="2022-09-10T09:15:00Z">
        <w:r w:rsidR="000022AB">
          <w:t xml:space="preserve">word </w:t>
        </w:r>
      </w:ins>
      <w:r w:rsidR="00FF06FA">
        <w:t>that was preceded by a congruent/incongruent subliminal prime</w:t>
      </w:r>
      <w:ins w:id="1670" w:author="Chen Heller" w:date="2022-09-10T09:15:00Z">
        <w:r w:rsidR="000022AB">
          <w:t xml:space="preserve"> word</w:t>
        </w:r>
      </w:ins>
      <w:r w:rsidR="00FF06FA">
        <w:t xml:space="preserve">. Analysis of the results revealed a hint of unconscious processing </w:t>
      </w:r>
      <w:del w:id="1671" w:author="Chen Heller" w:date="2022-08-29T11:15:00Z">
        <w:r w:rsidR="00FF06FA" w:rsidDel="00601EDA">
          <w:delText xml:space="preserve">only </w:delText>
        </w:r>
      </w:del>
      <w:r w:rsidR="00FF06FA">
        <w:t xml:space="preserve">in the reach area variable which was smaller for incongruent trials. Since this experiment allowed for relatively slow responses, </w:t>
      </w:r>
      <w:del w:id="1672" w:author="Chen Heller" w:date="2022-09-10T09:16:00Z">
        <w:r w:rsidR="00FF06FA" w:rsidDel="002F522D">
          <w:delText xml:space="preserve">it was </w:delText>
        </w:r>
      </w:del>
      <w:ins w:id="1673" w:author="Chen Heller" w:date="2022-09-10T09:16:00Z">
        <w:r w:rsidR="002F522D">
          <w:t xml:space="preserve">I </w:t>
        </w:r>
      </w:ins>
      <w:r w:rsidR="00FF06FA">
        <w:t>suspected that the</w:t>
      </w:r>
      <w:ins w:id="1674" w:author="Chen Heller" w:date="2022-08-29T11:15:00Z">
        <w:r w:rsidR="00601EDA" w:rsidRPr="00601EDA">
          <w:t xml:space="preserve"> </w:t>
        </w:r>
      </w:ins>
      <w:ins w:id="1675" w:author="Chen Heller" w:date="2022-09-10T09:26:00Z">
        <w:r w:rsidR="00C54EA9">
          <w:t>evidence accumulation processes end</w:t>
        </w:r>
      </w:ins>
      <w:ins w:id="1676" w:author="Chen Heller" w:date="2022-09-10T09:27:00Z">
        <w:r w:rsidR="00C54EA9">
          <w:t xml:space="preserve">ed and a final decision was reached </w:t>
        </w:r>
      </w:ins>
      <w:ins w:id="1677" w:author="Chen Heller" w:date="2022-09-10T09:26:00Z">
        <w:r w:rsidR="00C54EA9">
          <w:t>[</w:t>
        </w:r>
        <w:commentRangeStart w:id="1678"/>
        <w:r w:rsidR="00C54EA9">
          <w:t>ref</w:t>
        </w:r>
      </w:ins>
      <w:commentRangeEnd w:id="1678"/>
      <w:ins w:id="1679" w:author="Chen Heller" w:date="2022-09-10T09:27:00Z">
        <w:r w:rsidR="00CE3813">
          <w:rPr>
            <w:rStyle w:val="CommentReference"/>
          </w:rPr>
          <w:commentReference w:id="1678"/>
        </w:r>
      </w:ins>
      <w:ins w:id="1680" w:author="Chen Heller" w:date="2022-09-10T09:26:00Z">
        <w:r w:rsidR="00C54EA9">
          <w:t xml:space="preserve">] </w:t>
        </w:r>
      </w:ins>
      <w:del w:id="1681" w:author="Chen Heller" w:date="2022-09-10T09:22:00Z">
        <w:r w:rsidR="00FF06FA" w:rsidDel="005D09A7">
          <w:delText xml:space="preserve"> prime</w:delText>
        </w:r>
      </w:del>
      <w:del w:id="1682" w:author="Chen Heller" w:date="2022-08-29T11:16:00Z">
        <w:r w:rsidR="00FF06FA" w:rsidDel="00E314F6">
          <w:delText>'s activity is diluted</w:delText>
        </w:r>
      </w:del>
      <w:del w:id="1683" w:author="Chen Heller" w:date="2022-09-10T09:22:00Z">
        <w:r w:rsidR="00FF06FA" w:rsidDel="005D09A7">
          <w:delText xml:space="preserve"> </w:delText>
        </w:r>
      </w:del>
      <w:r w:rsidR="00FF06FA">
        <w:t xml:space="preserve">before the movement </w:t>
      </w:r>
      <w:del w:id="1684" w:author="Chen Heller" w:date="2022-09-10T09:22:00Z">
        <w:r w:rsidR="00FF06FA" w:rsidDel="005D09A7">
          <w:delText xml:space="preserve">is </w:delText>
        </w:r>
      </w:del>
      <w:ins w:id="1685" w:author="Chen Heller" w:date="2022-09-10T09:22:00Z">
        <w:r w:rsidR="005D09A7">
          <w:t xml:space="preserve">was </w:t>
        </w:r>
      </w:ins>
      <w:r w:rsidR="00FF06FA">
        <w:t xml:space="preserve">initiated, which explains why a robust congruency effect was not </w:t>
      </w:r>
      <w:del w:id="1686" w:author="Chen Heller" w:date="2022-09-10T09:22:00Z">
        <w:r w:rsidR="00FF06FA" w:rsidDel="005D09A7">
          <w:delText>observed</w:delText>
        </w:r>
      </w:del>
      <w:ins w:id="1687" w:author="Chen Heller" w:date="2022-09-10T09:22:00Z">
        <w:r w:rsidR="005D09A7">
          <w:t>reflected in the movement</w:t>
        </w:r>
      </w:ins>
      <w:r w:rsidR="00FF06FA" w:rsidRPr="00B61294">
        <w:t xml:space="preserve">. Supportive evidence for this assumption was provided by the longer </w:t>
      </w:r>
      <w:del w:id="1688" w:author="Chen Heller" w:date="2022-08-29T11:16:00Z">
        <w:r w:rsidR="00FF06FA" w:rsidRPr="00B61294" w:rsidDel="00E314F6">
          <w:delText>movement onset</w:delText>
        </w:r>
      </w:del>
      <w:ins w:id="1689" w:author="Chen Heller" w:date="2022-08-29T11:16:00Z">
        <w:r w:rsidR="00E314F6">
          <w:t>reaction</w:t>
        </w:r>
      </w:ins>
      <w:r w:rsidR="00FF06FA" w:rsidRPr="00B61294">
        <w:t xml:space="preserve"> times</w:t>
      </w:r>
      <w:ins w:id="1690" w:author="Chen Heller" w:date="2022-09-10T09:23:00Z">
        <w:r w:rsidR="00C1383D">
          <w:t xml:space="preserve">, </w:t>
        </w:r>
        <w:r w:rsidR="00C1383D" w:rsidRPr="00B61294">
          <w:t>but not movement durations</w:t>
        </w:r>
        <w:r w:rsidR="00C1383D">
          <w:t>,</w:t>
        </w:r>
      </w:ins>
      <w:r w:rsidR="00FF06FA" w:rsidRPr="00B61294">
        <w:t xml:space="preserve"> in incongruent trials</w:t>
      </w:r>
      <w:del w:id="1691" w:author="Chen Heller" w:date="2022-09-10T09:23:00Z">
        <w:r w:rsidR="00FF06FA" w:rsidDel="00C1383D">
          <w:delText xml:space="preserve">, </w:delText>
        </w:r>
        <w:r w:rsidR="00FF06FA" w:rsidRPr="00B61294" w:rsidDel="00C1383D">
          <w:delText>but not movement durations</w:delText>
        </w:r>
      </w:del>
      <w:r w:rsidR="00FF06FA">
        <w:t xml:space="preserve">. </w:t>
      </w:r>
      <w:del w:id="1692" w:author="Chen Heller" w:date="2022-08-29T11:17:00Z">
        <w:r w:rsidR="00FF06FA" w:rsidDel="0038647F">
          <w:delText>For the unconscious effect to be reflected in the movement trajectory instead of the movement onset, it is preferable that the cognitive conflict between the prime and the target will overlap with the reaching movement. For this reason</w:delText>
        </w:r>
      </w:del>
      <w:ins w:id="1693" w:author="Chen Heller" w:date="2022-09-10T09:28:00Z">
        <w:r w:rsidR="006528C3">
          <w:t>Considering these results</w:t>
        </w:r>
      </w:ins>
      <w:r w:rsidR="00FF06FA">
        <w:t xml:space="preserve">, the </w:t>
      </w:r>
      <w:del w:id="1694" w:author="Chen Heller" w:date="2022-09-10T09:28:00Z">
        <w:r w:rsidR="00FF06FA" w:rsidDel="006528C3">
          <w:delText xml:space="preserve">participants' </w:delText>
        </w:r>
      </w:del>
      <w:r w:rsidR="00FF06FA">
        <w:t xml:space="preserve">response window in the second experiment was </w:t>
      </w:r>
      <w:del w:id="1695" w:author="Chen Heller" w:date="2022-09-10T09:28:00Z">
        <w:r w:rsidR="00FF06FA" w:rsidDel="006528C3">
          <w:delText xml:space="preserve">diminished </w:delText>
        </w:r>
      </w:del>
      <w:ins w:id="1696" w:author="Chen Heller" w:date="2022-09-10T09:28:00Z">
        <w:r w:rsidR="006528C3">
          <w:t xml:space="preserve">reduced </w:t>
        </w:r>
      </w:ins>
      <w:r w:rsidR="00FF06FA">
        <w:t xml:space="preserve">and limitations were placed on </w:t>
      </w:r>
      <w:del w:id="1697" w:author="Chen Heller" w:date="2022-09-10T09:28:00Z">
        <w:r w:rsidR="00FF06FA" w:rsidDel="006528C3">
          <w:delText xml:space="preserve">their </w:delText>
        </w:r>
      </w:del>
      <w:r w:rsidR="00FF06FA">
        <w:t xml:space="preserve">movement onset time and movement duration. Unfortunately, the strict timing constraints resulted in many excluded trials </w:t>
      </w:r>
      <w:del w:id="1698" w:author="Chen Heller" w:date="2022-09-10T09:32:00Z">
        <w:r w:rsidR="00FF06FA" w:rsidDel="00136091">
          <w:delText xml:space="preserve">and </w:delText>
        </w:r>
      </w:del>
      <w:ins w:id="1699" w:author="Chen Heller" w:date="2022-09-10T09:32:00Z">
        <w:r w:rsidR="00136091">
          <w:t xml:space="preserve">which </w:t>
        </w:r>
        <w:r w:rsidR="00EC097D">
          <w:t xml:space="preserve">increased the </w:t>
        </w:r>
      </w:ins>
      <w:ins w:id="1700" w:author="Chen Heller" w:date="2022-09-10T09:33:00Z">
        <w:r w:rsidR="00EC097D">
          <w:t>measured noise</w:t>
        </w:r>
      </w:ins>
      <w:ins w:id="1701" w:author="Chen Heller" w:date="2022-09-10T09:31:00Z">
        <w:r w:rsidR="00136091">
          <w:t xml:space="preserve">. </w:t>
        </w:r>
      </w:ins>
      <w:del w:id="1702" w:author="Chen Heller" w:date="2022-09-10T09:32:00Z">
        <w:r w:rsidR="00FF06FA" w:rsidDel="00EC097D">
          <w:delText xml:space="preserve">therefore </w:delText>
        </w:r>
      </w:del>
      <w:ins w:id="1703" w:author="Chen Heller" w:date="2022-09-10T09:33:00Z">
        <w:r w:rsidR="00EC097D">
          <w:t>A lower signal to noise ratio</w:t>
        </w:r>
      </w:ins>
      <w:ins w:id="1704" w:author="Chen Heller" w:date="2022-09-10T10:15:00Z">
        <w:r w:rsidR="0019030C">
          <w:t xml:space="preserve"> (SNR)</w:t>
        </w:r>
      </w:ins>
      <w:ins w:id="1705" w:author="Chen Heller" w:date="2022-09-10T09:33:00Z">
        <w:r w:rsidR="00EC097D">
          <w:t xml:space="preserve"> together with a </w:t>
        </w:r>
      </w:ins>
      <w:ins w:id="1706" w:author="Chen Heller" w:date="2022-09-10T09:36:00Z">
        <w:r w:rsidR="00276F6F">
          <w:t>single participant with an extreme opposite effect to</w:t>
        </w:r>
      </w:ins>
      <w:ins w:id="1707" w:author="Chen Heller" w:date="2022-09-10T09:35:00Z">
        <w:r w:rsidR="00276F6F">
          <w:t xml:space="preserve"> the rest of the sample</w:t>
        </w:r>
      </w:ins>
      <w:ins w:id="1708" w:author="Chen Heller" w:date="2022-09-10T09:36:00Z">
        <w:r w:rsidR="00276F6F">
          <w:t xml:space="preserve">, </w:t>
        </w:r>
      </w:ins>
      <w:ins w:id="1709" w:author="Chen Heller" w:date="2022-09-10T09:33:00Z">
        <w:r w:rsidR="00E72C37">
          <w:t>occluded the congruency effect</w:t>
        </w:r>
      </w:ins>
      <w:ins w:id="1710" w:author="Chen Heller" w:date="2022-09-10T09:34:00Z">
        <w:r w:rsidR="00E72C37">
          <w:t>.</w:t>
        </w:r>
      </w:ins>
      <w:del w:id="1711" w:author="Chen Heller" w:date="2022-09-10T09:34:00Z">
        <w:r w:rsidR="00FF06FA" w:rsidDel="00E72C37">
          <w:delText>a significant congruency effect was not found</w:delText>
        </w:r>
      </w:del>
      <w:r w:rsidR="00FF06FA">
        <w:t xml:space="preserve">. To solve </w:t>
      </w:r>
      <w:del w:id="1712" w:author="Chen Heller" w:date="2022-09-10T09:36:00Z">
        <w:r w:rsidR="00FF06FA" w:rsidDel="0014206C">
          <w:delText xml:space="preserve">this </w:delText>
        </w:r>
      </w:del>
      <w:ins w:id="1713" w:author="Chen Heller" w:date="2022-09-10T09:36:00Z">
        <w:r w:rsidR="0014206C">
          <w:t xml:space="preserve">these </w:t>
        </w:r>
      </w:ins>
      <w:r w:rsidR="00FF06FA">
        <w:t>problem</w:t>
      </w:r>
      <w:ins w:id="1714" w:author="Chen Heller" w:date="2022-09-10T09:37:00Z">
        <w:r w:rsidR="0014206C">
          <w:t>s</w:t>
        </w:r>
      </w:ins>
      <w:r w:rsidR="00FF06FA">
        <w:t xml:space="preserve">, an additional training day was added in experiment three, which was intended to improve the participants' response speed and increase the </w:t>
      </w:r>
      <w:del w:id="1715" w:author="Chen Heller" w:date="2022-08-29T11:17:00Z">
        <w:r w:rsidR="00FF06FA" w:rsidDel="0038647F">
          <w:delText xml:space="preserve">amount </w:delText>
        </w:r>
      </w:del>
      <w:ins w:id="1716" w:author="Chen Heller" w:date="2022-08-29T11:17:00Z">
        <w:r w:rsidR="0038647F">
          <w:t xml:space="preserve">number </w:t>
        </w:r>
      </w:ins>
      <w:r w:rsidR="00FF06FA">
        <w:t xml:space="preserve">of valid trials. </w:t>
      </w:r>
      <w:proofErr w:type="gramStart"/>
      <w:ins w:id="1717" w:author="Chen Heller" w:date="2022-09-10T09:48:00Z">
        <w:r w:rsidR="007F6E99">
          <w:t>Consequently</w:t>
        </w:r>
        <w:proofErr w:type="gramEnd"/>
        <w:r w:rsidR="007F6E99">
          <w:t xml:space="preserve"> numerically lower RT was observed in the second day of Exp 3. And a significant congruency effect was detected in the reach area variable. </w:t>
        </w:r>
      </w:ins>
      <w:ins w:id="1718" w:author="Chen Heller" w:date="2022-09-10T09:49:00Z">
        <w:r w:rsidR="007F6E99">
          <w:t xml:space="preserve">Surprisingly, the additional training day did not increase the number of valid trails and was </w:t>
        </w:r>
      </w:ins>
      <w:ins w:id="1719" w:author="Chen Heller" w:date="2022-09-10T09:50:00Z">
        <w:r w:rsidR="00A53F64">
          <w:t>therefore</w:t>
        </w:r>
      </w:ins>
      <w:ins w:id="1720" w:author="Chen Heller" w:date="2022-09-10T09:49:00Z">
        <w:r w:rsidR="007F6E99">
          <w:t xml:space="preserve"> omitted in </w:t>
        </w:r>
        <w:r w:rsidR="00FB05DB">
          <w:t xml:space="preserve">Exp 4. </w:t>
        </w:r>
      </w:ins>
      <w:del w:id="1721" w:author="Chen Heller" w:date="2022-09-10T09:39:00Z">
        <w:r w:rsidR="00FF06FA" w:rsidDel="00200A9F">
          <w:delText xml:space="preserve">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delText>
        </w:r>
      </w:del>
      <w:del w:id="1722" w:author="Chen Heller" w:date="2022-09-10T09:50:00Z">
        <w:r w:rsidR="00FF06FA" w:rsidDel="00A53F64">
          <w:delText xml:space="preserve">Therefor in the fourth experiment the additional training day was discarded. </w:delText>
        </w:r>
      </w:del>
      <w:r w:rsidR="00FF06FA">
        <w:t xml:space="preserve">The goal of the fourth experiment was to examine if motion </w:t>
      </w:r>
      <w:del w:id="1723" w:author="Chen Heller" w:date="2022-08-29T11:17:00Z">
        <w:r w:rsidR="00FF06FA" w:rsidDel="0038647F">
          <w:delText xml:space="preserve">capture </w:delText>
        </w:r>
      </w:del>
      <w:ins w:id="1724" w:author="Chen Heller" w:date="2022-08-29T11:17:00Z">
        <w:r w:rsidR="0038647F">
          <w:t xml:space="preserve">tracking </w:t>
        </w:r>
      </w:ins>
      <w:r w:rsidR="00FF06FA">
        <w:t xml:space="preserve">is superior to keyboard-RT when probing unconscious processing, consequently </w:t>
      </w:r>
    </w:p>
    <w:p w14:paraId="2562AA90" w14:textId="77777777" w:rsidR="001A0B21" w:rsidRDefault="00B00AED" w:rsidP="00B00AED">
      <w:pPr>
        <w:pStyle w:val="NoSpacing"/>
        <w:bidi w:val="0"/>
      </w:pPr>
      <w:ins w:id="1725" w:author="Chen Heller" w:date="2022-08-29T11:18:00Z">
        <w:r>
          <w:lastRenderedPageBreak/>
          <w:t>both measures were used in two consecutive sessions, both of which yielded robust effects.</w:t>
        </w:r>
      </w:ins>
    </w:p>
    <w:p w14:paraId="78EFCD56" w14:textId="38E2B9BA" w:rsidR="001A0B21" w:rsidRDefault="001A0B21" w:rsidP="001A0B21">
      <w:pPr>
        <w:pStyle w:val="Heading3"/>
        <w:bidi w:val="0"/>
      </w:pPr>
      <w:r>
        <w:t>Results cannot be attributed to conscious processing</w:t>
      </w:r>
    </w:p>
    <w:p w14:paraId="4C2B4096" w14:textId="22219081" w:rsidR="00B00AED" w:rsidRDefault="00B00AED" w:rsidP="001A0B21">
      <w:pPr>
        <w:pStyle w:val="NoSpacing"/>
        <w:bidi w:val="0"/>
        <w:rPr>
          <w:ins w:id="1726" w:author="Chen Heller" w:date="2022-08-29T11:18:00Z"/>
        </w:rPr>
      </w:pPr>
      <w:ins w:id="1727" w:author="Chen Heller" w:date="2022-08-29T11:18:00Z">
        <w:r>
          <w:t>Since the experiment included stringent awareness measures, criticisms attributing unconscious effects to residual undetected awareness [</w:t>
        </w:r>
        <w:commentRangeStart w:id="1728"/>
        <w:r>
          <w:t>ref</w:t>
        </w:r>
      </w:ins>
      <w:commentRangeEnd w:id="1728"/>
      <w:ins w:id="1729" w:author="Chen Heller" w:date="2022-09-07T10:32:00Z">
        <w:r w:rsidR="00A716DC">
          <w:rPr>
            <w:rStyle w:val="CommentReference"/>
          </w:rPr>
          <w:commentReference w:id="1728"/>
        </w:r>
      </w:ins>
      <w:ins w:id="1730" w:author="Chen Heller" w:date="2022-08-29T11:18:00Z">
        <w:r>
          <w:t xml:space="preserve">] should not apply for these results. Similarly, </w:t>
        </w:r>
      </w:ins>
      <w:ins w:id="1731" w:author="Chen Heller" w:date="2022-09-10T09:56:00Z">
        <w:r w:rsidR="00A0070E">
          <w:t xml:space="preserve">the </w:t>
        </w:r>
      </w:ins>
      <w:ins w:id="1732" w:author="Chen Heller" w:date="2022-09-10T09:57:00Z">
        <w:r w:rsidR="00A0070E">
          <w:t xml:space="preserve">unconscious effect does not stem from regression to the mean of the awareness measurement </w:t>
        </w:r>
      </w:ins>
      <w:ins w:id="1733" w:author="Chen Heller" w:date="2022-09-10T09:58:00Z">
        <w:r w:rsidR="00A26212">
          <w:t xml:space="preserve">[ref to shanks 2017] </w:t>
        </w:r>
      </w:ins>
      <w:ins w:id="1734" w:author="Chen Heller" w:date="2022-09-10T09:57:00Z">
        <w:r w:rsidR="00A0070E">
          <w:t xml:space="preserve">since </w:t>
        </w:r>
      </w:ins>
      <w:ins w:id="1735" w:author="Chen Heller" w:date="2022-09-10T09:58:00Z">
        <w:r w:rsidR="00A26212">
          <w:t xml:space="preserve">no </w:t>
        </w:r>
      </w:ins>
      <w:ins w:id="1736" w:author="Chen Heller" w:date="2022-08-29T11:18:00Z">
        <w:r>
          <w:t xml:space="preserve">participants </w:t>
        </w:r>
      </w:ins>
      <w:ins w:id="1737" w:author="Chen Heller" w:date="2022-09-10T09:58:00Z">
        <w:r w:rsidR="00A26212">
          <w:t>were excluded because they saw the prime</w:t>
        </w:r>
      </w:ins>
      <w:ins w:id="1738" w:author="Chen Heller" w:date="2022-08-29T11:18:00Z">
        <w:r>
          <w:t xml:space="preserve">. </w:t>
        </w:r>
      </w:ins>
      <w:ins w:id="1739" w:author="Chen Heller" w:date="2022-09-10T09:59:00Z">
        <w:r w:rsidR="000D14BE">
          <w:t>Furthermore</w:t>
        </w:r>
      </w:ins>
      <w:ins w:id="1740" w:author="Chen Heller" w:date="2022-08-29T11:18:00Z">
        <w:r>
          <w:t xml:space="preserve">, the distribution of the objective awareness measure is centered around 50% correct answers [ref to figure] </w:t>
        </w:r>
      </w:ins>
      <w:ins w:id="1741" w:author="Chen Heller" w:date="2022-09-10T09:59:00Z">
        <w:r w:rsidR="000D14BE">
          <w:t xml:space="preserve">which </w:t>
        </w:r>
      </w:ins>
      <w:ins w:id="1742" w:author="Chen Heller" w:date="2022-08-29T11:18:00Z">
        <w:r>
          <w:t xml:space="preserve">indicates that the masking manipulation was successful. To conclude, the observed unconscious effect is not easily refuted and therefore provides a solid testimony </w:t>
        </w:r>
      </w:ins>
      <w:ins w:id="1743" w:author="Chen Heller" w:date="2022-09-10T10:00:00Z">
        <w:r w:rsidR="00D80B9B">
          <w:t xml:space="preserve">for </w:t>
        </w:r>
      </w:ins>
      <w:ins w:id="1744" w:author="Chen Heller" w:date="2022-08-29T11:18:00Z">
        <w:r>
          <w:t xml:space="preserve">unconscious processing in the debate regarding its </w:t>
        </w:r>
      </w:ins>
      <w:ins w:id="1745" w:author="Chen Heller" w:date="2022-09-10T10:00:00Z">
        <w:r w:rsidR="00D80B9B">
          <w:t xml:space="preserve">extent </w:t>
        </w:r>
      </w:ins>
      <w:ins w:id="1746" w:author="Chen Heller" w:date="2022-08-29T11:18:00Z">
        <w:r>
          <w:t>[</w:t>
        </w:r>
        <w:commentRangeStart w:id="1747"/>
        <w:r>
          <w:t>ref</w:t>
        </w:r>
      </w:ins>
      <w:commentRangeEnd w:id="1747"/>
      <w:ins w:id="1748" w:author="Chen Heller" w:date="2022-09-10T10:00:00Z">
        <w:r w:rsidR="00D80B9B">
          <w:rPr>
            <w:rStyle w:val="CommentReference"/>
          </w:rPr>
          <w:commentReference w:id="1747"/>
        </w:r>
      </w:ins>
      <w:ins w:id="1749" w:author="Chen Heller" w:date="2022-08-29T11:18:00Z">
        <w:r>
          <w:t>].</w:t>
        </w:r>
      </w:ins>
    </w:p>
    <w:p w14:paraId="0BBEAF13" w14:textId="7F6AF3AE" w:rsidR="00FD5BFF" w:rsidRDefault="00FD5BFF" w:rsidP="00400473">
      <w:pPr>
        <w:pStyle w:val="Heading3"/>
        <w:bidi w:val="0"/>
      </w:pPr>
      <w:r>
        <w:t>Advantages of motion tracking</w:t>
      </w:r>
    </w:p>
    <w:p w14:paraId="451352B2" w14:textId="553CEFEF" w:rsidR="005F0446" w:rsidRDefault="00B92907" w:rsidP="005F0446">
      <w:pPr>
        <w:pStyle w:val="NoSpacing"/>
        <w:bidi w:val="0"/>
        <w:rPr>
          <w:ins w:id="1750" w:author="Chen Heller" w:date="2022-09-10T09:03:00Z"/>
        </w:rPr>
      </w:pPr>
      <w:ins w:id="1751" w:author="Chen Heller" w:date="2022-09-10T10:07:00Z">
        <w:r>
          <w:t xml:space="preserve">My experiment demonstrated why </w:t>
        </w:r>
      </w:ins>
      <w:ins w:id="1752" w:author="Chen Heller" w:date="2022-08-29T11:18:00Z">
        <w:r w:rsidR="005F0446">
          <w:t>motion tracking</w:t>
        </w:r>
      </w:ins>
      <w:ins w:id="1753" w:author="Chen Heller" w:date="2022-09-10T10:08:00Z">
        <w:r>
          <w:t xml:space="preserve"> </w:t>
        </w:r>
      </w:ins>
      <w:ins w:id="1754" w:author="Chen Heller" w:date="2022-08-29T11:18:00Z">
        <w:r w:rsidR="005F0446">
          <w:t xml:space="preserve">can be beneficial to the study of unconscious processes. Unlike keyboard </w:t>
        </w:r>
      </w:ins>
      <w:ins w:id="1755" w:author="Chen Heller" w:date="2022-09-10T10:01:00Z">
        <w:r w:rsidR="00560A4A">
          <w:t>response,</w:t>
        </w:r>
      </w:ins>
      <w:ins w:id="1756" w:author="Chen Heller" w:date="2022-08-29T11:18:00Z">
        <w:r w:rsidR="005F0446">
          <w:t xml:space="preserve"> which is definitive and final, the reaching measure allows participants to change their mind while providing the answer and correct it if necessary. This type of </w:t>
        </w:r>
      </w:ins>
      <w:ins w:id="1757" w:author="Chen Heller" w:date="2022-09-10T10:04:00Z">
        <w:r w:rsidR="00E8307D">
          <w:t xml:space="preserve">behavior </w:t>
        </w:r>
      </w:ins>
      <w:ins w:id="1758" w:author="Chen Heller" w:date="2022-08-29T11:18:00Z">
        <w:r w:rsidR="005F0446">
          <w:t xml:space="preserve">is particularly interesting because it might </w:t>
        </w:r>
      </w:ins>
      <w:ins w:id="1759" w:author="Chen Heller" w:date="2022-09-10T10:03:00Z">
        <w:r w:rsidR="00235A05">
          <w:t xml:space="preserve">reflect a strong conflict between </w:t>
        </w:r>
      </w:ins>
      <w:ins w:id="1760" w:author="Chen Heller" w:date="2022-09-10T10:05:00Z">
        <w:r w:rsidR="00B53C5F">
          <w:t xml:space="preserve">and </w:t>
        </w:r>
      </w:ins>
      <w:ins w:id="1761" w:author="Chen Heller" w:date="2022-09-10T10:04:00Z">
        <w:r w:rsidR="00A23426">
          <w:t xml:space="preserve">incongruent </w:t>
        </w:r>
      </w:ins>
      <w:ins w:id="1762" w:author="Chen Heller" w:date="2022-09-10T10:03:00Z">
        <w:r w:rsidR="00235A05">
          <w:t xml:space="preserve">prime </w:t>
        </w:r>
      </w:ins>
      <w:ins w:id="1763" w:author="Chen Heller" w:date="2022-09-10T10:04:00Z">
        <w:r w:rsidR="00E8307D">
          <w:t xml:space="preserve">and </w:t>
        </w:r>
      </w:ins>
      <w:ins w:id="1764" w:author="Chen Heller" w:date="2022-09-10T10:03:00Z">
        <w:r w:rsidR="00235A05">
          <w:t>target</w:t>
        </w:r>
      </w:ins>
      <w:ins w:id="1765" w:author="Chen Heller" w:date="2022-08-29T11:18:00Z">
        <w:r w:rsidR="005F0446">
          <w:t xml:space="preserve">. </w:t>
        </w:r>
      </w:ins>
      <w:ins w:id="1766" w:author="Chen Heller" w:date="2022-09-10T10:05:00Z">
        <w:r w:rsidR="00B53C5F">
          <w:t>Additionally</w:t>
        </w:r>
      </w:ins>
      <w:ins w:id="1767" w:author="Chen Heller" w:date="2022-08-29T11:18:00Z">
        <w:r w:rsidR="005F0446">
          <w:t>, the possibility to regret and correct could</w:t>
        </w:r>
      </w:ins>
      <w:ins w:id="1768" w:author="Chen Heller" w:date="2022-09-04T12:41:00Z">
        <w:r w:rsidR="002A3AD3">
          <w:t xml:space="preserve"> decrease the </w:t>
        </w:r>
      </w:ins>
      <w:ins w:id="1769" w:author="Chen Heller" w:date="2022-09-10T10:06:00Z">
        <w:r w:rsidR="0018566B">
          <w:t>number</w:t>
        </w:r>
      </w:ins>
      <w:ins w:id="1770" w:author="Chen Heller" w:date="2022-09-04T12:41:00Z">
        <w:r w:rsidR="002A3AD3">
          <w:t xml:space="preserve"> of incorrect answers as was demonstrated </w:t>
        </w:r>
      </w:ins>
      <w:ins w:id="1771" w:author="Chen Heller" w:date="2022-09-10T10:06:00Z">
        <w:r w:rsidR="00A96FFC">
          <w:t>in Exp 4</w:t>
        </w:r>
      </w:ins>
      <w:ins w:id="1772" w:author="Chen Heller" w:date="2022-08-29T11:18:00Z">
        <w:r w:rsidR="005F0446">
          <w:t>.</w:t>
        </w:r>
      </w:ins>
    </w:p>
    <w:p w14:paraId="09E56D6E" w14:textId="0536CE3F" w:rsidR="002117CC" w:rsidRPr="005F0446" w:rsidDel="00B53C5F" w:rsidRDefault="002117CC" w:rsidP="002117CC">
      <w:pPr>
        <w:pStyle w:val="NoSpacing"/>
        <w:bidi w:val="0"/>
        <w:rPr>
          <w:del w:id="1773" w:author="Chen Heller" w:date="2022-09-10T10:05:00Z"/>
        </w:rPr>
      </w:pPr>
    </w:p>
    <w:p w14:paraId="6DD230E8" w14:textId="146BEF0E" w:rsidR="00B00AED" w:rsidRDefault="00400473" w:rsidP="00FD5BFF">
      <w:pPr>
        <w:pStyle w:val="Heading3"/>
        <w:bidi w:val="0"/>
      </w:pPr>
      <w:commentRangeStart w:id="1774"/>
      <w:r>
        <w:t>Why keyboard &gt; reaching</w:t>
      </w:r>
      <w:commentRangeEnd w:id="1774"/>
      <w:r w:rsidR="0094652B">
        <w:rPr>
          <w:rStyle w:val="CommentReference"/>
          <w:rFonts w:eastAsia="David" w:cs="David"/>
          <w:b w:val="0"/>
          <w:bCs w:val="0"/>
          <w:color w:val="auto"/>
        </w:rPr>
        <w:commentReference w:id="1774"/>
      </w:r>
    </w:p>
    <w:p w14:paraId="76FB0ECF" w14:textId="65B27E5B" w:rsidR="00400473" w:rsidRDefault="00E207FB" w:rsidP="00E207FB">
      <w:pPr>
        <w:pStyle w:val="Heading4"/>
        <w:bidi w:val="0"/>
        <w:rPr>
          <w:ins w:id="1775" w:author="Chen Heller" w:date="2022-09-01T11:57:00Z"/>
        </w:rPr>
      </w:pPr>
      <w:r>
        <w:t>Noisy reach</w:t>
      </w:r>
    </w:p>
    <w:p w14:paraId="0BA66345" w14:textId="6F4879F3" w:rsidR="00472332" w:rsidRPr="00472332" w:rsidDel="00535B09" w:rsidRDefault="00ED63BF">
      <w:pPr>
        <w:pStyle w:val="NoSpacing"/>
        <w:bidi w:val="0"/>
        <w:rPr>
          <w:del w:id="1776" w:author="Chen Heller" w:date="2022-09-04T13:41:00Z"/>
          <w:rtl/>
        </w:rPr>
        <w:pPrChange w:id="1777" w:author="Chen Heller" w:date="2022-09-04T13:46:00Z">
          <w:pPr>
            <w:pStyle w:val="Heading4"/>
            <w:bidi w:val="0"/>
          </w:pPr>
        </w:pPrChange>
      </w:pPr>
      <w:ins w:id="1778" w:author="Chen Heller" w:date="2022-09-01T13:47:00Z">
        <w:r>
          <w:t xml:space="preserve">Although </w:t>
        </w:r>
      </w:ins>
      <w:ins w:id="1779" w:author="Chen Heller" w:date="2022-09-04T12:52:00Z">
        <w:r w:rsidR="00AC70BA">
          <w:t xml:space="preserve">I </w:t>
        </w:r>
      </w:ins>
      <w:ins w:id="1780" w:author="Chen Heller" w:date="2022-09-01T14:02:00Z">
        <w:r w:rsidR="006A52EC">
          <w:t xml:space="preserve">expected </w:t>
        </w:r>
      </w:ins>
      <w:ins w:id="1781" w:author="Chen Heller" w:date="2022-09-04T12:52:00Z">
        <w:r w:rsidR="00AC70BA">
          <w:t xml:space="preserve">the keyboard </w:t>
        </w:r>
      </w:ins>
      <w:ins w:id="1782" w:author="Chen Heller" w:date="2022-09-01T14:03:00Z">
        <w:r w:rsidR="006A52EC">
          <w:t>session</w:t>
        </w:r>
      </w:ins>
      <w:ins w:id="1783" w:author="Chen Heller" w:date="2022-09-04T12:53:00Z">
        <w:r w:rsidR="00AC70BA">
          <w:t xml:space="preserve"> to produce a smaller effect</w:t>
        </w:r>
      </w:ins>
      <w:ins w:id="1784" w:author="Chen Heller" w:date="2022-09-01T14:03:00Z">
        <w:r w:rsidR="006A52EC">
          <w:t xml:space="preserve">, </w:t>
        </w:r>
      </w:ins>
      <w:ins w:id="1785" w:author="Chen Heller" w:date="2022-09-01T14:08:00Z">
        <w:r w:rsidR="002B6B6F">
          <w:t xml:space="preserve">in practice </w:t>
        </w:r>
      </w:ins>
      <w:ins w:id="1786" w:author="Chen Heller" w:date="2022-09-04T13:41:00Z">
        <w:r w:rsidR="003B1BD0">
          <w:t xml:space="preserve">its size was </w:t>
        </w:r>
      </w:ins>
      <w:ins w:id="1787" w:author="Chen Heller" w:date="2022-09-01T14:08:00Z">
        <w:r w:rsidR="002B6B6F">
          <w:t xml:space="preserve">comparable </w:t>
        </w:r>
      </w:ins>
      <w:ins w:id="1788" w:author="Chen Heller" w:date="2022-09-04T13:42:00Z">
        <w:r w:rsidR="003B1BD0">
          <w:t xml:space="preserve">to that </w:t>
        </w:r>
      </w:ins>
      <w:ins w:id="1789" w:author="Chen Heller" w:date="2022-09-10T10:08:00Z">
        <w:r w:rsidR="009245E5">
          <w:t xml:space="preserve">found in the </w:t>
        </w:r>
      </w:ins>
      <w:ins w:id="1790" w:author="Chen Heller" w:date="2022-09-04T13:42:00Z">
        <w:r w:rsidR="003B1BD0">
          <w:t xml:space="preserve">movement duration </w:t>
        </w:r>
      </w:ins>
      <w:ins w:id="1791" w:author="Chen Heller" w:date="2022-09-10T10:08:00Z">
        <w:r w:rsidR="009245E5">
          <w:t>variable</w:t>
        </w:r>
      </w:ins>
      <w:ins w:id="1792" w:author="Chen Heller" w:date="2022-09-04T13:42:00Z">
        <w:r w:rsidR="003B1BD0">
          <w:t>.</w:t>
        </w:r>
      </w:ins>
      <w:ins w:id="1793" w:author="Chen Heller" w:date="2022-09-04T12:53:00Z">
        <w:r w:rsidR="00C13750">
          <w:t xml:space="preserve"> </w:t>
        </w:r>
      </w:ins>
      <w:ins w:id="1794" w:author="Chen Heller" w:date="2022-09-04T13:43:00Z">
        <w:r w:rsidR="00115AEF">
          <w:t xml:space="preserve">Conversely, the effect size of </w:t>
        </w:r>
      </w:ins>
      <w:ins w:id="1795" w:author="Chen Heller" w:date="2022-09-04T13:44:00Z">
        <w:r w:rsidR="00115AEF">
          <w:t xml:space="preserve">the </w:t>
        </w:r>
        <w:r w:rsidR="00C0281E">
          <w:t>reach area measure was smaller than that of the keyboard</w:t>
        </w:r>
      </w:ins>
      <w:ins w:id="1796" w:author="Chen Heller" w:date="2022-09-04T12:53:00Z">
        <w:r w:rsidR="00C13750">
          <w:t xml:space="preserve">. </w:t>
        </w:r>
      </w:ins>
      <w:ins w:id="1797" w:author="Chen Heller" w:date="2022-09-04T12:54:00Z">
        <w:r w:rsidR="00C13750">
          <w:t xml:space="preserve">One possible explanation for this pattern </w:t>
        </w:r>
        <w:r w:rsidR="007F0B60">
          <w:t xml:space="preserve">of results </w:t>
        </w:r>
      </w:ins>
      <w:ins w:id="1798" w:author="Chen Heller" w:date="2022-09-10T10:09:00Z">
        <w:r w:rsidR="005500AD">
          <w:t xml:space="preserve">is provided by </w:t>
        </w:r>
      </w:ins>
      <w:ins w:id="1799" w:author="Chen Heller" w:date="2022-09-10T10:11:00Z">
        <w:r w:rsidR="00B300C4">
          <w:t>the</w:t>
        </w:r>
      </w:ins>
      <w:ins w:id="1800" w:author="Chen Heller" w:date="2022-09-10T10:09:00Z">
        <w:r w:rsidR="005500AD">
          <w:t xml:space="preserve"> </w:t>
        </w:r>
      </w:ins>
      <w:ins w:id="1801" w:author="Chen Heller" w:date="2022-09-04T12:54:00Z">
        <w:r w:rsidR="007F0B60">
          <w:t xml:space="preserve">larger amount of noise in the </w:t>
        </w:r>
        <w:commentRangeStart w:id="1802"/>
        <w:r w:rsidR="007F0B60">
          <w:t>reaching measure</w:t>
        </w:r>
      </w:ins>
      <w:commentRangeEnd w:id="1802"/>
      <w:ins w:id="1803" w:author="Chen Heller" w:date="2022-09-04T13:36:00Z">
        <w:r w:rsidR="009E3931">
          <w:rPr>
            <w:rStyle w:val="CommentReference"/>
          </w:rPr>
          <w:commentReference w:id="1802"/>
        </w:r>
      </w:ins>
      <w:ins w:id="1804" w:author="Chen Heller" w:date="2022-09-04T13:44:00Z">
        <w:r w:rsidR="00C0281E">
          <w:t xml:space="preserve"> which </w:t>
        </w:r>
      </w:ins>
      <w:ins w:id="1805" w:author="Chen Heller" w:date="2022-09-10T10:10:00Z">
        <w:r w:rsidR="005500AD">
          <w:t xml:space="preserve">decreased </w:t>
        </w:r>
      </w:ins>
      <w:ins w:id="1806" w:author="Chen Heller" w:date="2022-09-10T10:11:00Z">
        <w:r w:rsidR="00694406">
          <w:t>its</w:t>
        </w:r>
      </w:ins>
      <w:ins w:id="1807" w:author="Chen Heller" w:date="2022-09-04T13:44:00Z">
        <w:r w:rsidR="00C0281E">
          <w:t xml:space="preserve"> </w:t>
        </w:r>
      </w:ins>
      <w:ins w:id="1808" w:author="Chen Heller" w:date="2022-09-10T10:15:00Z">
        <w:r w:rsidR="0019030C">
          <w:t>SNR</w:t>
        </w:r>
      </w:ins>
      <w:ins w:id="1809" w:author="Chen Heller" w:date="2022-09-04T12:54:00Z">
        <w:r w:rsidR="007F0B60">
          <w:t xml:space="preserve">. </w:t>
        </w:r>
      </w:ins>
      <w:ins w:id="1810" w:author="Chen Heller" w:date="2022-09-04T13:44:00Z">
        <w:r w:rsidR="00C0281E">
          <w:t xml:space="preserve">Specifically, </w:t>
        </w:r>
      </w:ins>
      <w:ins w:id="1811" w:author="Chen Heller" w:date="2022-09-04T12:54:00Z">
        <w:r w:rsidR="007F0B60">
          <w:t xml:space="preserve">reaching movements </w:t>
        </w:r>
      </w:ins>
      <w:ins w:id="1812" w:author="Chen Heller" w:date="2022-09-11T13:35:00Z">
        <w:r w:rsidR="00B160A8">
          <w:t xml:space="preserve">require planning a </w:t>
        </w:r>
      </w:ins>
      <w:ins w:id="1813" w:author="Chen Heller" w:date="2022-09-11T13:36:00Z">
        <w:r w:rsidR="00B160A8">
          <w:t>trajectory in space towards a target which makes them more comple</w:t>
        </w:r>
        <w:r w:rsidR="00ED1528">
          <w:t>x</w:t>
        </w:r>
        <w:r w:rsidR="00B160A8">
          <w:t>, and t</w:t>
        </w:r>
      </w:ins>
      <w:ins w:id="1814" w:author="Chen Heller" w:date="2022-09-04T12:55:00Z">
        <w:r w:rsidR="00EE0803">
          <w:t>he more complex a proce</w:t>
        </w:r>
      </w:ins>
      <w:ins w:id="1815" w:author="Chen Heller" w:date="2022-09-04T12:56:00Z">
        <w:r w:rsidR="00EE0803">
          <w:t>ss is, the more room there is for error and variability when executing it</w:t>
        </w:r>
      </w:ins>
      <w:ins w:id="1816" w:author="Chen Heller" w:date="2022-09-04T12:59:00Z">
        <w:r w:rsidR="00F77750">
          <w:t xml:space="preserve">. Hence, </w:t>
        </w:r>
      </w:ins>
      <w:ins w:id="1817" w:author="Chen Heller" w:date="2022-09-04T13:01:00Z">
        <w:r w:rsidR="007B612C">
          <w:t xml:space="preserve">the expression of </w:t>
        </w:r>
      </w:ins>
      <w:ins w:id="1818" w:author="Chen Heller" w:date="2022-09-10T10:12:00Z">
        <w:r w:rsidR="00D544FE">
          <w:t>a</w:t>
        </w:r>
      </w:ins>
      <w:ins w:id="1819" w:author="Chen Heller" w:date="2022-09-04T13:01:00Z">
        <w:r w:rsidR="007B612C">
          <w:t xml:space="preserve"> congruency effect </w:t>
        </w:r>
      </w:ins>
      <w:ins w:id="1820" w:author="Chen Heller" w:date="2022-09-04T13:02:00Z">
        <w:r w:rsidR="001841B2">
          <w:t xml:space="preserve">in </w:t>
        </w:r>
      </w:ins>
      <w:ins w:id="1821" w:author="Chen Heller" w:date="2022-09-10T10:12:00Z">
        <w:r w:rsidR="00D544FE">
          <w:t>a</w:t>
        </w:r>
      </w:ins>
      <w:ins w:id="1822" w:author="Chen Heller" w:date="2022-09-04T13:12:00Z">
        <w:r w:rsidR="005E3892">
          <w:t xml:space="preserve"> complex </w:t>
        </w:r>
      </w:ins>
      <w:ins w:id="1823" w:author="Chen Heller" w:date="2022-09-04T13:01:00Z">
        <w:r w:rsidR="007B612C">
          <w:t xml:space="preserve">reaching </w:t>
        </w:r>
      </w:ins>
      <w:ins w:id="1824" w:author="Chen Heller" w:date="2022-09-04T13:12:00Z">
        <w:r w:rsidR="005E3892">
          <w:t xml:space="preserve">movement </w:t>
        </w:r>
      </w:ins>
      <w:ins w:id="1825" w:author="Chen Heller" w:date="2022-09-04T13:01:00Z">
        <w:r w:rsidR="007B612C">
          <w:t xml:space="preserve">might </w:t>
        </w:r>
      </w:ins>
      <w:ins w:id="1826" w:author="Chen Heller" w:date="2022-09-10T10:12:00Z">
        <w:r w:rsidR="00D544FE">
          <w:t xml:space="preserve">be less consistent across participants when compared to a </w:t>
        </w:r>
      </w:ins>
      <w:ins w:id="1827" w:author="Chen Heller" w:date="2022-09-04T13:33:00Z">
        <w:r w:rsidR="00D21B46">
          <w:t xml:space="preserve">simple </w:t>
        </w:r>
      </w:ins>
      <w:ins w:id="1828" w:author="Chen Heller" w:date="2022-09-04T13:02:00Z">
        <w:r w:rsidR="001841B2">
          <w:t>keypress</w:t>
        </w:r>
      </w:ins>
      <w:ins w:id="1829" w:author="Chen Heller" w:date="2022-09-04T13:37:00Z">
        <w:r w:rsidR="00F22DA9">
          <w:t>. This is supported</w:t>
        </w:r>
      </w:ins>
      <w:ins w:id="1830" w:author="Chen Heller" w:date="2022-09-04T13:38:00Z">
        <w:r w:rsidR="00F22DA9">
          <w:t xml:space="preserve"> by the larger relative standard </w:t>
        </w:r>
        <w:r w:rsidR="00553B76">
          <w:t>deviation</w:t>
        </w:r>
        <w:r w:rsidR="00F22DA9">
          <w:t xml:space="preserve"> </w:t>
        </w:r>
        <w:r w:rsidR="00553B76">
          <w:t>[</w:t>
        </w:r>
        <w:commentRangeStart w:id="1831"/>
        <w:r w:rsidR="00553B76">
          <w:t>ref</w:t>
        </w:r>
        <w:commentRangeEnd w:id="1831"/>
        <w:r w:rsidR="00553B76">
          <w:rPr>
            <w:rStyle w:val="CommentReference"/>
          </w:rPr>
          <w:commentReference w:id="1831"/>
        </w:r>
        <w:r w:rsidR="00553B76">
          <w:t xml:space="preserve">] </w:t>
        </w:r>
        <w:r w:rsidR="00F22DA9">
          <w:t>observe</w:t>
        </w:r>
        <w:r w:rsidR="00553B76">
          <w:t>d</w:t>
        </w:r>
        <w:r w:rsidR="00F22DA9">
          <w:t xml:space="preserve"> in the </w:t>
        </w:r>
        <w:r w:rsidR="00553B76">
          <w:t xml:space="preserve">reaching </w:t>
        </w:r>
      </w:ins>
      <w:ins w:id="1832" w:author="Chen Heller" w:date="2022-09-11T13:42:00Z">
        <w:r w:rsidR="00DD09D4">
          <w:t>area</w:t>
        </w:r>
      </w:ins>
      <w:ins w:id="1833" w:author="Chen Heller" w:date="2022-09-10T10:13:00Z">
        <w:r w:rsidR="009E579C">
          <w:t xml:space="preserve"> </w:t>
        </w:r>
      </w:ins>
      <w:ins w:id="1834" w:author="Chen Heller" w:date="2022-09-04T13:39:00Z">
        <w:r w:rsidR="001700A8">
          <w:t xml:space="preserve">(SD = 1.45) </w:t>
        </w:r>
      </w:ins>
      <w:ins w:id="1835" w:author="Chen Heller" w:date="2022-09-04T13:38:00Z">
        <w:r w:rsidR="00553B76">
          <w:t>compared to the keyboard</w:t>
        </w:r>
      </w:ins>
      <w:ins w:id="1836" w:author="Chen Heller" w:date="2022-09-11T13:42:00Z">
        <w:r w:rsidR="0041600A">
          <w:t xml:space="preserve"> RT</w:t>
        </w:r>
      </w:ins>
      <w:ins w:id="1837" w:author="Chen Heller" w:date="2022-09-04T13:39:00Z">
        <w:r w:rsidR="001700A8">
          <w:t xml:space="preserve"> (SD = 0.85)</w:t>
        </w:r>
      </w:ins>
      <w:ins w:id="1838" w:author="Chen Heller" w:date="2022-09-04T13:38:00Z">
        <w:r w:rsidR="00553B76">
          <w:t>.</w:t>
        </w:r>
      </w:ins>
      <w:ins w:id="1839" w:author="Chen Heller" w:date="2022-09-04T13:39:00Z">
        <w:r w:rsidR="00553B76">
          <w:t xml:space="preserve"> </w:t>
        </w:r>
      </w:ins>
      <w:ins w:id="1840" w:author="Chen Heller" w:date="2022-09-10T10:14:00Z">
        <w:r w:rsidR="00C674B7">
          <w:t>The SNR was further decreased in the reaching session due to the higher number of excluded trials.</w:t>
        </w:r>
      </w:ins>
    </w:p>
    <w:p w14:paraId="41D88695" w14:textId="52FACAC9" w:rsidR="00E207FB" w:rsidRDefault="00E207FB" w:rsidP="00231102">
      <w:pPr>
        <w:pStyle w:val="NoSpacing"/>
        <w:bidi w:val="0"/>
      </w:pPr>
    </w:p>
    <w:p w14:paraId="7CC483FF" w14:textId="673040BC" w:rsidR="005F0446" w:rsidRDefault="005F0446" w:rsidP="005F0446">
      <w:pPr>
        <w:pStyle w:val="Heading4"/>
        <w:bidi w:val="0"/>
      </w:pPr>
      <w:r>
        <w:t>Reaching is less sensitive than keyboard</w:t>
      </w:r>
    </w:p>
    <w:p w14:paraId="1B5218A9" w14:textId="36C9CF58" w:rsidR="00535B09" w:rsidRPr="008B22C0" w:rsidRDefault="003F6AD7">
      <w:pPr>
        <w:pStyle w:val="NoSpacing"/>
        <w:bidi w:val="0"/>
        <w:rPr>
          <w:ins w:id="1841" w:author="Chen Heller" w:date="2022-09-04T12:49:00Z"/>
        </w:rPr>
        <w:pPrChange w:id="1842" w:author="Chen Heller" w:date="2022-09-04T14:41:00Z">
          <w:pPr>
            <w:pStyle w:val="NoSpacing"/>
            <w:numPr>
              <w:ilvl w:val="1"/>
              <w:numId w:val="14"/>
            </w:numPr>
            <w:tabs>
              <w:tab w:val="num" w:pos="1440"/>
            </w:tabs>
            <w:ind w:left="1440" w:hanging="360"/>
          </w:pPr>
        </w:pPrChange>
      </w:pPr>
      <w:ins w:id="1843" w:author="Chen Heller" w:date="2022-09-04T14:33:00Z">
        <w:r>
          <w:t xml:space="preserve">An alternative explanation of the results </w:t>
        </w:r>
      </w:ins>
      <w:ins w:id="1844" w:author="Chen Heller" w:date="2022-09-04T14:34:00Z">
        <w:r>
          <w:t xml:space="preserve">suggests that unconscious </w:t>
        </w:r>
      </w:ins>
      <w:ins w:id="1845" w:author="Chen Heller" w:date="2022-09-10T10:17:00Z">
        <w:r w:rsidR="006300F3">
          <w:t>processing</w:t>
        </w:r>
      </w:ins>
      <w:ins w:id="1846" w:author="Chen Heller" w:date="2022-09-04T14:34:00Z">
        <w:r>
          <w:t xml:space="preserve"> do</w:t>
        </w:r>
      </w:ins>
      <w:ins w:id="1847" w:author="Chen Heller" w:date="2022-09-10T10:17:00Z">
        <w:r w:rsidR="006300F3">
          <w:t>es</w:t>
        </w:r>
      </w:ins>
      <w:ins w:id="1848" w:author="Chen Heller" w:date="2022-09-04T14:34:00Z">
        <w:r>
          <w:t xml:space="preserve"> not exert </w:t>
        </w:r>
      </w:ins>
      <w:ins w:id="1849" w:author="Chen Heller" w:date="2022-09-10T10:17:00Z">
        <w:r w:rsidR="006300F3">
          <w:t>its</w:t>
        </w:r>
      </w:ins>
      <w:ins w:id="1850" w:author="Chen Heller" w:date="2022-09-04T14:34:00Z">
        <w:r>
          <w:t xml:space="preserve"> effect </w:t>
        </w:r>
        <w:proofErr w:type="gramStart"/>
        <w:r>
          <w:t>over reaching</w:t>
        </w:r>
        <w:proofErr w:type="gramEnd"/>
        <w:r>
          <w:t xml:space="preserve"> responses as </w:t>
        </w:r>
      </w:ins>
      <w:ins w:id="1851" w:author="Chen Heller" w:date="2022-09-10T10:16:00Z">
        <w:r w:rsidR="0099617E">
          <w:t xml:space="preserve">well as </w:t>
        </w:r>
      </w:ins>
      <w:ins w:id="1852" w:author="Chen Heller" w:date="2022-09-10T10:18:00Z">
        <w:r w:rsidR="006C2C93">
          <w:t xml:space="preserve">it </w:t>
        </w:r>
      </w:ins>
      <w:ins w:id="1853" w:author="Chen Heller" w:date="2022-09-04T14:34:00Z">
        <w:r>
          <w:t>do</w:t>
        </w:r>
      </w:ins>
      <w:ins w:id="1854" w:author="Chen Heller" w:date="2022-09-10T10:18:00Z">
        <w:r w:rsidR="006C2C93">
          <w:t>es</w:t>
        </w:r>
      </w:ins>
      <w:ins w:id="1855" w:author="Chen Heller" w:date="2022-09-04T14:34:00Z">
        <w:r>
          <w:t xml:space="preserve"> </w:t>
        </w:r>
      </w:ins>
      <w:ins w:id="1856" w:author="Chen Heller" w:date="2022-09-10T10:16:00Z">
        <w:r w:rsidR="0099617E">
          <w:t>over</w:t>
        </w:r>
      </w:ins>
      <w:ins w:id="1857" w:author="Chen Heller" w:date="2022-09-04T14:34:00Z">
        <w:r>
          <w:t xml:space="preserve"> keypresses</w:t>
        </w:r>
      </w:ins>
      <w:ins w:id="1858" w:author="Chen Heller" w:date="2022-09-10T10:16:00Z">
        <w:r w:rsidR="00D81E44">
          <w:t>. The reason being</w:t>
        </w:r>
      </w:ins>
      <w:ins w:id="1859" w:author="Chen Heller" w:date="2022-09-10T10:18:00Z">
        <w:r w:rsidR="00110288">
          <w:t xml:space="preserve"> that</w:t>
        </w:r>
      </w:ins>
      <w:ins w:id="1860" w:author="Chen Heller" w:date="2022-09-10T10:16:00Z">
        <w:r w:rsidR="00D81E44">
          <w:t xml:space="preserve"> the unconscious effects</w:t>
        </w:r>
      </w:ins>
      <w:ins w:id="1861" w:author="Chen Heller" w:date="2022-09-04T14:34:00Z">
        <w:r>
          <w:t xml:space="preserve"> are short-lived</w:t>
        </w:r>
      </w:ins>
      <w:ins w:id="1862" w:author="Chen Heller" w:date="2022-09-10T10:17:00Z">
        <w:r w:rsidR="00D81E44">
          <w:t xml:space="preserve"> [</w:t>
        </w:r>
        <w:commentRangeStart w:id="1863"/>
        <w:r w:rsidR="00D81E44">
          <w:t>ref to Greenwald</w:t>
        </w:r>
        <w:commentRangeEnd w:id="1863"/>
        <w:r w:rsidR="00D81E44">
          <w:rPr>
            <w:rStyle w:val="CommentReference"/>
          </w:rPr>
          <w:commentReference w:id="1863"/>
        </w:r>
        <w:r w:rsidR="00D81E44">
          <w:t>]</w:t>
        </w:r>
      </w:ins>
      <w:ins w:id="1864" w:author="Chen Heller" w:date="2022-09-04T14:34:00Z">
        <w:r>
          <w:t xml:space="preserve"> while the reaching res</w:t>
        </w:r>
      </w:ins>
      <w:ins w:id="1865" w:author="Chen Heller" w:date="2022-09-04T14:35:00Z">
        <w:r>
          <w:t xml:space="preserve">ponses are </w:t>
        </w:r>
        <w:r w:rsidR="00924FB7">
          <w:t>a relatively long ongoing procedure. However</w:t>
        </w:r>
      </w:ins>
      <w:ins w:id="1866" w:author="Chen Heller" w:date="2022-09-04T14:37:00Z">
        <w:r w:rsidR="00E4682C">
          <w:t>,</w:t>
        </w:r>
      </w:ins>
      <w:ins w:id="1867" w:author="Chen Heller" w:date="2022-09-04T14:35:00Z">
        <w:r w:rsidR="00924FB7">
          <w:t xml:space="preserve"> this </w:t>
        </w:r>
      </w:ins>
      <w:ins w:id="1868" w:author="Chen Heller" w:date="2022-09-04T14:37:00Z">
        <w:r w:rsidR="00E4682C">
          <w:t>interpretation</w:t>
        </w:r>
      </w:ins>
      <w:ins w:id="1869" w:author="Chen Heller" w:date="2022-09-04T14:35:00Z">
        <w:r w:rsidR="00924FB7">
          <w:t xml:space="preserve"> seems unlikely </w:t>
        </w:r>
      </w:ins>
      <w:ins w:id="1870" w:author="Chen Heller" w:date="2022-09-04T14:45:00Z">
        <w:r w:rsidR="00FC7606">
          <w:t xml:space="preserve">considering the clustering results which show that primes exert their effects almost throughout the entire movement. In addition, </w:t>
        </w:r>
      </w:ins>
      <w:ins w:id="1871" w:author="Chen Heller" w:date="2022-09-04T14:40:00Z">
        <w:r w:rsidR="00050F36">
          <w:t xml:space="preserve">given </w:t>
        </w:r>
      </w:ins>
      <w:ins w:id="1872" w:author="Chen Heller" w:date="2022-09-04T14:37:00Z">
        <w:r w:rsidR="00E4682C">
          <w:t xml:space="preserve">that </w:t>
        </w:r>
      </w:ins>
      <w:ins w:id="1873" w:author="Chen Heller" w:date="2022-09-04T14:40:00Z">
        <w:r w:rsidR="00374877">
          <w:t>the reaction times</w:t>
        </w:r>
      </w:ins>
      <w:ins w:id="1874" w:author="Chen Heller" w:date="2022-09-10T10:19:00Z">
        <w:r w:rsidR="009E3F49">
          <w:t xml:space="preserve"> of the two measures</w:t>
        </w:r>
      </w:ins>
      <w:ins w:id="1875" w:author="Chen Heller" w:date="2022-09-04T14:40:00Z">
        <w:r w:rsidR="00374877">
          <w:t xml:space="preserve"> differ in only 60 </w:t>
        </w:r>
        <w:proofErr w:type="spellStart"/>
        <w:r w:rsidR="00374877">
          <w:t>ms</w:t>
        </w:r>
        <w:proofErr w:type="spellEnd"/>
        <w:r w:rsidR="00374877">
          <w:t xml:space="preserve"> (</w:t>
        </w:r>
      </w:ins>
      <w:proofErr w:type="spellStart"/>
      <w:ins w:id="1876" w:author="Chen Heller" w:date="2022-09-04T14:39:00Z">
        <w:r w:rsidR="00264247">
          <w:t>M</w:t>
        </w:r>
      </w:ins>
      <w:ins w:id="1877" w:author="Chen Heller" w:date="2022-09-04T14:40:00Z">
        <w:r w:rsidR="00374877">
          <w:rPr>
            <w:vertAlign w:val="subscript"/>
          </w:rPr>
          <w:t>reaching</w:t>
        </w:r>
      </w:ins>
      <w:proofErr w:type="spellEnd"/>
      <w:ins w:id="1878" w:author="Chen Heller" w:date="2022-09-04T14:39:00Z">
        <w:r w:rsidR="00264247">
          <w:t xml:space="preserve"> = 594.62</w:t>
        </w:r>
      </w:ins>
      <w:ins w:id="1879" w:author="Chen Heller" w:date="2022-09-04T14:40:00Z">
        <w:r w:rsidR="00374877">
          <w:t xml:space="preserve">, </w:t>
        </w:r>
      </w:ins>
      <w:proofErr w:type="spellStart"/>
      <w:ins w:id="1880" w:author="Chen Heller" w:date="2022-09-04T14:39:00Z">
        <w:r w:rsidR="00264247">
          <w:lastRenderedPageBreak/>
          <w:t>M</w:t>
        </w:r>
      </w:ins>
      <w:ins w:id="1881" w:author="Chen Heller" w:date="2022-09-04T14:40:00Z">
        <w:r w:rsidR="00374877">
          <w:rPr>
            <w:vertAlign w:val="subscript"/>
          </w:rPr>
          <w:t>keyboard</w:t>
        </w:r>
      </w:ins>
      <w:proofErr w:type="spellEnd"/>
      <w:ins w:id="1882" w:author="Chen Heller" w:date="2022-09-04T14:39:00Z">
        <w:r w:rsidR="00264247">
          <w:t xml:space="preserve"> = 535.49) </w:t>
        </w:r>
      </w:ins>
      <w:ins w:id="1883" w:author="Chen Heller" w:date="2022-09-04T14:40:00Z">
        <w:r w:rsidR="00050F36">
          <w:t xml:space="preserve">and </w:t>
        </w:r>
      </w:ins>
      <w:ins w:id="1884" w:author="Chen Heller" w:date="2022-09-04T14:37:00Z">
        <w:r w:rsidR="00E4682C">
          <w:t xml:space="preserve">are </w:t>
        </w:r>
      </w:ins>
      <w:ins w:id="1885" w:author="Chen Heller" w:date="2022-09-04T14:40:00Z">
        <w:r w:rsidR="00050F36">
          <w:t xml:space="preserve">both </w:t>
        </w:r>
      </w:ins>
      <w:ins w:id="1886" w:author="Chen Heller" w:date="2022-09-04T14:39:00Z">
        <w:r w:rsidR="00264247">
          <w:t xml:space="preserve">below </w:t>
        </w:r>
      </w:ins>
      <w:ins w:id="1887" w:author="Chen Heller" w:date="2022-09-04T14:37:00Z">
        <w:r w:rsidR="00E4682C">
          <w:t xml:space="preserve">the </w:t>
        </w:r>
      </w:ins>
      <w:ins w:id="1888" w:author="Chen Heller" w:date="2022-09-04T14:38:00Z">
        <w:r w:rsidR="00E4682C">
          <w:t xml:space="preserve">600ms </w:t>
        </w:r>
      </w:ins>
      <w:ins w:id="1889" w:author="Chen Heller" w:date="2022-09-04T14:41:00Z">
        <w:r w:rsidR="00050F36">
          <w:t xml:space="preserve">threshold of prime dilution that </w:t>
        </w:r>
      </w:ins>
      <w:ins w:id="1890" w:author="Chen Heller" w:date="2022-09-04T14:38:00Z">
        <w:r w:rsidR="00E4682C">
          <w:t>was suggested by Greenwald et al 1996 [</w:t>
        </w:r>
        <w:commentRangeStart w:id="1891"/>
        <w:r w:rsidR="00E4682C">
          <w:t>ref</w:t>
        </w:r>
      </w:ins>
      <w:commentRangeEnd w:id="1891"/>
      <w:ins w:id="1892" w:author="Chen Heller" w:date="2022-09-10T10:19:00Z">
        <w:r w:rsidR="009E3F49">
          <w:rPr>
            <w:rStyle w:val="CommentReference"/>
          </w:rPr>
          <w:commentReference w:id="1891"/>
        </w:r>
      </w:ins>
      <w:ins w:id="1893" w:author="Chen Heller" w:date="2022-09-04T14:38:00Z">
        <w:r w:rsidR="00E4682C">
          <w:t>]</w:t>
        </w:r>
      </w:ins>
      <w:ins w:id="1894" w:author="Chen Heller" w:date="2022-09-04T14:45:00Z">
        <w:r w:rsidR="00FC7606">
          <w:t xml:space="preserve">, this </w:t>
        </w:r>
      </w:ins>
      <w:ins w:id="1895" w:author="Chen Heller" w:date="2022-09-10T10:19:00Z">
        <w:r w:rsidR="00FE7F45">
          <w:t xml:space="preserve">explanation </w:t>
        </w:r>
      </w:ins>
      <w:ins w:id="1896" w:author="Chen Heller" w:date="2022-09-04T14:45:00Z">
        <w:r w:rsidR="00FC7606">
          <w:t>does</w:t>
        </w:r>
      </w:ins>
      <w:ins w:id="1897" w:author="Chen Heller" w:date="2022-09-10T10:19:00Z">
        <w:r w:rsidR="00FE7F45">
          <w:t xml:space="preserve"> </w:t>
        </w:r>
      </w:ins>
      <w:ins w:id="1898" w:author="Chen Heller" w:date="2022-09-04T14:45:00Z">
        <w:r w:rsidR="00FC7606">
          <w:t>n</w:t>
        </w:r>
      </w:ins>
      <w:ins w:id="1899" w:author="Chen Heller" w:date="2022-09-10T10:19:00Z">
        <w:r w:rsidR="00FE7F45">
          <w:t>o</w:t>
        </w:r>
      </w:ins>
      <w:ins w:id="1900" w:author="Chen Heller" w:date="2022-09-04T14:45:00Z">
        <w:r w:rsidR="00FC7606">
          <w:t xml:space="preserve">t seem </w:t>
        </w:r>
      </w:ins>
      <w:ins w:id="1901" w:author="Chen Heller" w:date="2022-09-10T10:19:00Z">
        <w:r w:rsidR="00FE7F45">
          <w:t>likely.</w:t>
        </w:r>
      </w:ins>
    </w:p>
    <w:p w14:paraId="72F779C2" w14:textId="01740C66" w:rsidR="00BD6016" w:rsidRPr="00BD6016" w:rsidRDefault="00BD6016" w:rsidP="00633C98">
      <w:pPr>
        <w:pStyle w:val="NoSpacing"/>
        <w:bidi w:val="0"/>
      </w:pPr>
    </w:p>
    <w:p w14:paraId="67AF3BA9" w14:textId="724A5D98" w:rsidR="00400473" w:rsidRDefault="00400473" w:rsidP="00400473">
      <w:pPr>
        <w:pStyle w:val="Heading3"/>
        <w:bidi w:val="0"/>
      </w:pPr>
      <w:r>
        <w:t>Discrepancy with Xiao</w:t>
      </w:r>
    </w:p>
    <w:p w14:paraId="237F4921" w14:textId="77777777" w:rsidR="002E61A9" w:rsidRDefault="002E61A9" w:rsidP="002E61A9">
      <w:pPr>
        <w:pStyle w:val="Heading4"/>
        <w:bidi w:val="0"/>
      </w:pPr>
      <w:r>
        <w:t>Mouse is more sensitive than keyboard</w:t>
      </w:r>
    </w:p>
    <w:p w14:paraId="70FF187A" w14:textId="7EB92CE5" w:rsidR="00B00AED" w:rsidRDefault="008009E2" w:rsidP="00B00AED">
      <w:pPr>
        <w:pStyle w:val="NoSpacing"/>
        <w:bidi w:val="0"/>
        <w:rPr>
          <w:ins w:id="1902" w:author="Chen Heller" w:date="2022-09-04T12:50:00Z"/>
        </w:rPr>
      </w:pPr>
      <w:ins w:id="1903" w:author="Chen Heller" w:date="2022-09-04T14:55:00Z">
        <w:r>
          <w:t xml:space="preserve">Finding a similar effect size for the keyboard and the reaching measures does not fall in line with the effects </w:t>
        </w:r>
      </w:ins>
      <w:ins w:id="1904" w:author="Chen Heller" w:date="2022-09-04T14:48:00Z">
        <w:r w:rsidR="001F14C2">
          <w:t xml:space="preserve">discovered </w:t>
        </w:r>
        <w:r w:rsidR="0090476F">
          <w:t xml:space="preserve">by </w:t>
        </w:r>
      </w:ins>
      <w:commentRangeStart w:id="1905"/>
      <w:ins w:id="1906" w:author="Chen Heller" w:date="2022-08-29T11:18:00Z">
        <w:r w:rsidR="00B00AED">
          <w:t>Xia</w:t>
        </w:r>
      </w:ins>
      <w:ins w:id="1907" w:author="Chen Heller" w:date="2022-09-01T11:28:00Z">
        <w:r w:rsidR="00BB4AAF">
          <w:t>o</w:t>
        </w:r>
      </w:ins>
      <w:ins w:id="1908" w:author="Chen Heller" w:date="2022-08-29T11:18:00Z">
        <w:r w:rsidR="00B00AED">
          <w:t xml:space="preserve"> </w:t>
        </w:r>
      </w:ins>
      <w:commentRangeEnd w:id="1905"/>
      <w:ins w:id="1909" w:author="Chen Heller" w:date="2022-09-01T11:08:00Z">
        <w:r w:rsidR="00102041">
          <w:rPr>
            <w:rStyle w:val="CommentReference"/>
          </w:rPr>
          <w:commentReference w:id="1905"/>
        </w:r>
      </w:ins>
      <w:ins w:id="1910" w:author="Chen Heller" w:date="2022-08-29T11:18:00Z">
        <w:r w:rsidR="00B00AED">
          <w:t>and colleagues [</w:t>
        </w:r>
        <w:commentRangeStart w:id="1911"/>
        <w:r w:rsidR="00B00AED">
          <w:t>ref</w:t>
        </w:r>
      </w:ins>
      <w:commentRangeEnd w:id="1911"/>
      <w:ins w:id="1912" w:author="Chen Heller" w:date="2022-09-10T10:20:00Z">
        <w:r w:rsidR="00316A29">
          <w:rPr>
            <w:rStyle w:val="CommentReference"/>
          </w:rPr>
          <w:commentReference w:id="1911"/>
        </w:r>
      </w:ins>
      <w:ins w:id="1913" w:author="Chen Heller" w:date="2022-08-29T11:18:00Z">
        <w:r w:rsidR="00B00AED">
          <w:t>]</w:t>
        </w:r>
      </w:ins>
      <w:ins w:id="1914" w:author="Chen Heller" w:date="2022-09-04T14:54:00Z">
        <w:r w:rsidR="00B7572A">
          <w:t xml:space="preserve">, which showed </w:t>
        </w:r>
      </w:ins>
      <w:ins w:id="1915" w:author="Chen Heller" w:date="2022-09-04T14:55:00Z">
        <w:r>
          <w:t xml:space="preserve">an advantage for </w:t>
        </w:r>
      </w:ins>
      <w:ins w:id="1916" w:author="Chen Heller" w:date="2022-09-04T14:54:00Z">
        <w:r w:rsidR="00B7572A">
          <w:t xml:space="preserve">mouse tracking </w:t>
        </w:r>
      </w:ins>
      <w:ins w:id="1917" w:author="Chen Heller" w:date="2022-09-04T14:55:00Z">
        <w:r>
          <w:t>over keyboard responses</w:t>
        </w:r>
      </w:ins>
      <w:ins w:id="1918" w:author="Chen Heller" w:date="2022-09-04T14:48:00Z">
        <w:r w:rsidR="001F14C2">
          <w:t xml:space="preserve">. </w:t>
        </w:r>
      </w:ins>
      <w:ins w:id="1919" w:author="Chen Heller" w:date="2022-09-04T14:49:00Z">
        <w:r w:rsidR="005A0BA0">
          <w:t xml:space="preserve">The </w:t>
        </w:r>
      </w:ins>
      <w:ins w:id="1920" w:author="Chen Heller" w:date="2022-09-04T14:52:00Z">
        <w:r w:rsidR="002F360B">
          <w:t xml:space="preserve">simplest explanation </w:t>
        </w:r>
      </w:ins>
      <w:ins w:id="1921" w:author="Chen Heller" w:date="2022-09-10T10:21:00Z">
        <w:r w:rsidR="0024685B">
          <w:t>for</w:t>
        </w:r>
      </w:ins>
      <w:ins w:id="1922" w:author="Chen Heller" w:date="2022-09-04T14:54:00Z">
        <w:r w:rsidR="00B7572A">
          <w:t xml:space="preserve"> this </w:t>
        </w:r>
      </w:ins>
      <w:ins w:id="1923" w:author="Chen Heller" w:date="2022-09-10T10:22:00Z">
        <w:r w:rsidR="00A854EF">
          <w:t>discrepancy</w:t>
        </w:r>
      </w:ins>
      <w:ins w:id="1924" w:author="Chen Heller" w:date="2022-09-04T14:55:00Z">
        <w:r w:rsidR="00D704AE">
          <w:t xml:space="preserve"> </w:t>
        </w:r>
      </w:ins>
      <w:ins w:id="1925" w:author="Chen Heller" w:date="2022-09-10T10:22:00Z">
        <w:r w:rsidR="00A854EF">
          <w:t>is</w:t>
        </w:r>
      </w:ins>
      <w:ins w:id="1926" w:author="Chen Heller" w:date="2022-09-04T14:54:00Z">
        <w:r w:rsidR="00B7572A">
          <w:t xml:space="preserve"> that mouse tracking </w:t>
        </w:r>
      </w:ins>
      <w:ins w:id="1927" w:author="Chen Heller" w:date="2022-09-04T14:55:00Z">
        <w:r w:rsidR="00D704AE">
          <w:t xml:space="preserve">is </w:t>
        </w:r>
      </w:ins>
      <w:ins w:id="1928" w:author="Chen Heller" w:date="2022-09-04T14:56:00Z">
        <w:r w:rsidR="00D704AE">
          <w:t xml:space="preserve">more sensitive than reaching responses. Then again, </w:t>
        </w:r>
      </w:ins>
      <w:ins w:id="1929" w:author="Chen Heller" w:date="2022-09-10T10:23:00Z">
        <w:r w:rsidR="009D1829">
          <w:t xml:space="preserve">it </w:t>
        </w:r>
      </w:ins>
      <w:ins w:id="1930" w:author="Chen Heller" w:date="2022-09-04T14:56:00Z">
        <w:r w:rsidR="00D704AE">
          <w:t xml:space="preserve">does not sit well with </w:t>
        </w:r>
      </w:ins>
      <w:ins w:id="1931" w:author="Chen Heller" w:date="2022-09-10T10:25:00Z">
        <w:r w:rsidR="000061CE">
          <w:t>the more intuitive use of reaching which places less constraints on movement</w:t>
        </w:r>
      </w:ins>
      <w:ins w:id="1932" w:author="Chen Heller" w:date="2022-09-10T10:26:00Z">
        <w:r w:rsidR="00E91B50">
          <w:t>s</w:t>
        </w:r>
      </w:ins>
      <w:ins w:id="1933" w:author="Chen Heller" w:date="2022-09-10T10:25:00Z">
        <w:r w:rsidR="000061CE">
          <w:t xml:space="preserve"> and with </w:t>
        </w:r>
      </w:ins>
      <w:ins w:id="1934" w:author="Chen Heller" w:date="2022-09-04T14:56:00Z">
        <w:r w:rsidR="00D704AE">
          <w:t xml:space="preserve">previous findings that showed </w:t>
        </w:r>
        <w:r w:rsidR="00354FA9">
          <w:t xml:space="preserve">reaching </w:t>
        </w:r>
      </w:ins>
      <w:ins w:id="1935" w:author="Chen Heller" w:date="2022-09-04T14:59:00Z">
        <w:r w:rsidR="008F440E">
          <w:t xml:space="preserve">responds </w:t>
        </w:r>
      </w:ins>
      <w:ins w:id="1936" w:author="Chen Heller" w:date="2022-09-04T15:00:00Z">
        <w:r w:rsidR="008F440E">
          <w:t xml:space="preserve">faster </w:t>
        </w:r>
      </w:ins>
      <w:ins w:id="1937" w:author="Chen Heller" w:date="2022-09-04T15:01:00Z">
        <w:r w:rsidR="00EE4142">
          <w:t xml:space="preserve">and with greater </w:t>
        </w:r>
      </w:ins>
      <w:ins w:id="1938" w:author="Chen Heller" w:date="2022-09-10T10:23:00Z">
        <w:r w:rsidR="009D1829">
          <w:t>curvatures</w:t>
        </w:r>
      </w:ins>
      <w:ins w:id="1939" w:author="Chen Heller" w:date="2022-09-04T15:01:00Z">
        <w:r w:rsidR="00EE4142">
          <w:t xml:space="preserve"> to </w:t>
        </w:r>
      </w:ins>
      <w:ins w:id="1940" w:author="Chen Heller" w:date="2022-09-04T15:00:00Z">
        <w:r w:rsidR="008F440E">
          <w:t xml:space="preserve">changes of mind </w:t>
        </w:r>
      </w:ins>
      <w:ins w:id="1941" w:author="Chen Heller" w:date="2022-09-10T10:24:00Z">
        <w:r w:rsidR="00FE3C9C">
          <w:t>[</w:t>
        </w:r>
        <w:commentRangeStart w:id="1942"/>
        <w:r w:rsidR="00FE3C9C">
          <w:t>ref</w:t>
        </w:r>
        <w:commentRangeEnd w:id="1942"/>
        <w:r w:rsidR="00FE3C9C">
          <w:rPr>
            <w:rStyle w:val="CommentReference"/>
          </w:rPr>
          <w:commentReference w:id="1942"/>
        </w:r>
        <w:r w:rsidR="00FE3C9C">
          <w:t>]</w:t>
        </w:r>
      </w:ins>
      <w:ins w:id="1943" w:author="Chen Heller" w:date="2022-09-10T10:25:00Z">
        <w:r w:rsidR="000061CE">
          <w:t>.</w:t>
        </w:r>
      </w:ins>
    </w:p>
    <w:p w14:paraId="4488DD54" w14:textId="1B039E5A" w:rsidR="00FB5ABF" w:rsidRDefault="00FB5ABF" w:rsidP="0011641E">
      <w:pPr>
        <w:pStyle w:val="Heading4"/>
        <w:bidi w:val="0"/>
      </w:pPr>
      <w:r>
        <w:t>AUC is more sensitive than reach area</w:t>
      </w:r>
    </w:p>
    <w:p w14:paraId="74DEB590" w14:textId="4CD7B438" w:rsidR="00FB5ABF" w:rsidRPr="00FB5ABF" w:rsidRDefault="00965706" w:rsidP="00FB5ABF">
      <w:pPr>
        <w:pStyle w:val="NoSpacing"/>
        <w:bidi w:val="0"/>
      </w:pPr>
      <w:ins w:id="1944" w:author="Chen Heller" w:date="2022-09-04T17:34:00Z">
        <w:r>
          <w:t xml:space="preserve">Notably, </w:t>
        </w:r>
      </w:ins>
      <w:ins w:id="1945" w:author="Chen Heller" w:date="2022-09-04T17:35:00Z">
        <w:r>
          <w:t xml:space="preserve">the current study differs from </w:t>
        </w:r>
        <w:r w:rsidR="00070B6C">
          <w:t>the one conducted by Xiao et al.</w:t>
        </w:r>
      </w:ins>
      <w:ins w:id="1946" w:author="Chen Heller" w:date="2022-09-10T10:30:00Z">
        <w:r w:rsidR="007C5787">
          <w:t xml:space="preserve"> [</w:t>
        </w:r>
        <w:commentRangeStart w:id="1947"/>
        <w:r w:rsidR="007C5787">
          <w:t>ref</w:t>
        </w:r>
      </w:ins>
      <w:commentRangeEnd w:id="1947"/>
      <w:ins w:id="1948" w:author="Chen Heller" w:date="2022-09-10T10:31:00Z">
        <w:r w:rsidR="007C5787">
          <w:rPr>
            <w:rStyle w:val="CommentReference"/>
          </w:rPr>
          <w:commentReference w:id="1947"/>
        </w:r>
      </w:ins>
      <w:ins w:id="1949" w:author="Chen Heller" w:date="2022-09-10T10:30:00Z">
        <w:r w:rsidR="007C5787">
          <w:t>]</w:t>
        </w:r>
      </w:ins>
      <w:ins w:id="1950" w:author="Chen Heller" w:date="2022-09-04T17:35:00Z">
        <w:r w:rsidR="00070B6C">
          <w:t xml:space="preserve"> by the parameter that was extracted from the trajectories. While </w:t>
        </w:r>
      </w:ins>
      <w:ins w:id="1951" w:author="Chen Heller" w:date="2022-09-04T17:36:00Z">
        <w:r w:rsidR="00070B6C">
          <w:t>I used an area measure that is calculated using the average trajectories</w:t>
        </w:r>
      </w:ins>
      <w:ins w:id="1952" w:author="Chen Heller" w:date="2022-09-04T17:37:00Z">
        <w:r w:rsidR="0037721D">
          <w:t>, and therefor produces a single value per participant,</w:t>
        </w:r>
      </w:ins>
      <w:ins w:id="1953" w:author="Chen Heller" w:date="2022-09-04T17:36:00Z">
        <w:r w:rsidR="00070B6C">
          <w:t xml:space="preserve"> Xiao et al. used </w:t>
        </w:r>
        <w:r w:rsidR="0037721D">
          <w:t xml:space="preserve">Area Under the Curve (AUC) </w:t>
        </w:r>
      </w:ins>
      <w:ins w:id="1954" w:author="Chen Heller" w:date="2022-09-04T17:37:00Z">
        <w:r w:rsidR="0037721D">
          <w:t>which is computed separately for each trial</w:t>
        </w:r>
      </w:ins>
      <w:ins w:id="1955" w:author="Chen Heller" w:date="2022-09-10T10:32:00Z">
        <w:r w:rsidR="000D7B1C">
          <w:t xml:space="preserve">. This type of measure </w:t>
        </w:r>
      </w:ins>
      <w:ins w:id="1956" w:author="Chen Heller" w:date="2022-09-04T17:37:00Z">
        <w:r w:rsidR="0037721D">
          <w:t xml:space="preserve">might include much of the variance </w:t>
        </w:r>
      </w:ins>
      <w:ins w:id="1957" w:author="Chen Heller" w:date="2022-09-10T10:32:00Z">
        <w:r w:rsidR="00BB1D45">
          <w:t xml:space="preserve">I </w:t>
        </w:r>
      </w:ins>
      <w:ins w:id="1958" w:author="Chen Heller" w:date="2022-09-10T10:33:00Z">
        <w:r w:rsidR="000D7B1C">
          <w:t xml:space="preserve">that is lost when averaging </w:t>
        </w:r>
      </w:ins>
      <w:ins w:id="1959" w:author="Chen Heller" w:date="2022-09-04T17:37:00Z">
        <w:r w:rsidR="0037721D">
          <w:t>trajectories</w:t>
        </w:r>
      </w:ins>
      <w:ins w:id="1960" w:author="Chen Heller" w:date="2022-09-10T10:33:00Z">
        <w:r w:rsidR="000D7B1C">
          <w:t xml:space="preserve"> over trials</w:t>
        </w:r>
      </w:ins>
      <w:ins w:id="1961" w:author="Chen Heller" w:date="2022-09-04T17:37:00Z">
        <w:r w:rsidR="0037721D">
          <w:t xml:space="preserve">. </w:t>
        </w:r>
      </w:ins>
      <w:ins w:id="1962" w:author="Chen Heller" w:date="2022-09-04T17:38:00Z">
        <w:r w:rsidR="00C76F74">
          <w:t>However, a post ho</w:t>
        </w:r>
      </w:ins>
      <w:ins w:id="1963" w:author="Chen Heller" w:date="2022-09-04T17:39:00Z">
        <w:r w:rsidR="00C76F74">
          <w:t>c analysis of the AUC measure on my data reveled similar effect size to that produced by the reach area measure.</w:t>
        </w:r>
      </w:ins>
    </w:p>
    <w:p w14:paraId="6F384A7D" w14:textId="2A8ED4DD" w:rsidR="00BE0B86" w:rsidRDefault="0011641E" w:rsidP="00FB5ABF">
      <w:pPr>
        <w:pStyle w:val="Heading4"/>
        <w:bidi w:val="0"/>
        <w:rPr>
          <w:ins w:id="1964" w:author="Chen Heller" w:date="2022-09-04T15:03:00Z"/>
        </w:rPr>
      </w:pPr>
      <w:r>
        <w:t>Participants are conscious</w:t>
      </w:r>
    </w:p>
    <w:p w14:paraId="77CDE194" w14:textId="62AB14C8" w:rsidR="002E61A9" w:rsidRPr="002E61A9" w:rsidRDefault="001340B5">
      <w:pPr>
        <w:pStyle w:val="NoSpacing"/>
        <w:bidi w:val="0"/>
        <w:pPrChange w:id="1965" w:author="Chen Heller" w:date="2022-09-04T15:03:00Z">
          <w:pPr>
            <w:pStyle w:val="Heading4"/>
            <w:bidi w:val="0"/>
          </w:pPr>
        </w:pPrChange>
      </w:pPr>
      <w:ins w:id="1966" w:author="Chen Heller" w:date="2022-09-04T16:00:00Z">
        <w:r>
          <w:t>Alternatively</w:t>
        </w:r>
      </w:ins>
      <w:ins w:id="1967" w:author="Chen Heller" w:date="2022-09-04T15:04:00Z">
        <w:r w:rsidR="00AD5A71">
          <w:t xml:space="preserve">, a different explanation can be conceived when examining </w:t>
        </w:r>
      </w:ins>
      <w:ins w:id="1968" w:author="Chen Heller" w:date="2022-09-10T10:37:00Z">
        <w:r w:rsidR="008D33FF">
          <w:t xml:space="preserve">the objective measure results </w:t>
        </w:r>
        <w:r w:rsidR="00800E91">
          <w:t xml:space="preserve">reported by </w:t>
        </w:r>
      </w:ins>
      <w:ins w:id="1969" w:author="Chen Heller" w:date="2022-09-04T15:04:00Z">
        <w:r w:rsidR="00AD5A71">
          <w:t>Xiao et al. [ref]</w:t>
        </w:r>
        <w:r w:rsidR="006222C6">
          <w:t xml:space="preserve">. </w:t>
        </w:r>
      </w:ins>
      <w:ins w:id="1970" w:author="Chen Heller" w:date="2022-09-04T15:05:00Z">
        <w:r w:rsidR="006222C6">
          <w:t xml:space="preserve">The awareness was assessed by examining the correlation between the objective visibility of the prime and the </w:t>
        </w:r>
        <w:r w:rsidR="00C7145C">
          <w:t>size of the congruency effect.</w:t>
        </w:r>
      </w:ins>
      <w:ins w:id="1971" w:author="Chen Heller" w:date="2022-09-04T15:06:00Z">
        <w:r w:rsidR="00C7145C">
          <w:t xml:space="preserve"> This type of analysis has been shown to inflate unconscious effects </w:t>
        </w:r>
        <w:r w:rsidR="000227A2">
          <w:t xml:space="preserve">since </w:t>
        </w:r>
      </w:ins>
      <w:ins w:id="1972" w:author="Chen Heller" w:date="2022-09-04T15:59:00Z">
        <w:r w:rsidR="00BD3911">
          <w:t xml:space="preserve">the correlation measurement is limited by the reliability of </w:t>
        </w:r>
      </w:ins>
      <w:ins w:id="1973" w:author="Chen Heller" w:date="2022-09-10T10:35:00Z">
        <w:r w:rsidR="00C95F7C">
          <w:t xml:space="preserve">either of the </w:t>
        </w:r>
      </w:ins>
      <w:ins w:id="1974" w:author="Chen Heller" w:date="2022-09-10T10:36:00Z">
        <w:r w:rsidR="00C95F7C">
          <w:t>variables</w:t>
        </w:r>
      </w:ins>
      <w:ins w:id="1975" w:author="Chen Heller" w:date="2022-09-04T16:00:00Z">
        <w:r>
          <w:t xml:space="preserve"> [</w:t>
        </w:r>
        <w:commentRangeStart w:id="1976"/>
        <w:r>
          <w:t>ref</w:t>
        </w:r>
      </w:ins>
      <w:commentRangeEnd w:id="1976"/>
      <w:ins w:id="1977" w:author="Chen Heller" w:date="2022-09-04T16:01:00Z">
        <w:r w:rsidR="00BB5162">
          <w:rPr>
            <w:rStyle w:val="CommentReference"/>
          </w:rPr>
          <w:commentReference w:id="1976"/>
        </w:r>
      </w:ins>
      <w:ins w:id="1978" w:author="Chen Heller" w:date="2022-09-04T16:00:00Z">
        <w:r>
          <w:t>]</w:t>
        </w:r>
        <w:r w:rsidR="00BD3911">
          <w:t>.</w:t>
        </w:r>
      </w:ins>
      <w:ins w:id="1979" w:author="Chen Heller" w:date="2022-09-04T16:02:00Z">
        <w:r w:rsidR="00D70179">
          <w:t xml:space="preserve"> </w:t>
        </w:r>
        <w:r w:rsidR="001A2F5A">
          <w:t>Furthermore, visual examination of the report</w:t>
        </w:r>
      </w:ins>
      <w:ins w:id="1980" w:author="Chen Heller" w:date="2022-09-04T16:03:00Z">
        <w:r w:rsidR="001A2F5A">
          <w:t xml:space="preserve">ed d' </w:t>
        </w:r>
      </w:ins>
      <w:ins w:id="1981" w:author="Chen Heller" w:date="2022-09-04T16:06:00Z">
        <w:r w:rsidR="00E12CF5">
          <w:t>reve</w:t>
        </w:r>
      </w:ins>
      <w:ins w:id="1982" w:author="Chen Heller" w:date="2022-09-04T16:07:00Z">
        <w:r w:rsidR="00EF789A">
          <w:t>a</w:t>
        </w:r>
      </w:ins>
      <w:ins w:id="1983" w:author="Chen Heller" w:date="2022-09-04T16:06:00Z">
        <w:r w:rsidR="00E12CF5">
          <w:t xml:space="preserve">ls that the masking procedure was </w:t>
        </w:r>
      </w:ins>
      <w:ins w:id="1984" w:author="Chen Heller" w:date="2022-09-04T16:08:00Z">
        <w:r w:rsidR="00EF789A">
          <w:t>unable to render the prime completely invisible, allowing it to be consciously processed</w:t>
        </w:r>
      </w:ins>
      <w:ins w:id="1985" w:author="Chen Heller" w:date="2022-09-04T16:07:00Z">
        <w:r w:rsidR="00E12CF5">
          <w:t>.</w:t>
        </w:r>
      </w:ins>
      <w:ins w:id="1986" w:author="Chen Heller" w:date="2022-09-04T16:04:00Z">
        <w:r w:rsidR="00D304B4">
          <w:t xml:space="preserve"> It is plausible </w:t>
        </w:r>
        <w:r w:rsidR="005210F3">
          <w:t xml:space="preserve">that </w:t>
        </w:r>
      </w:ins>
      <w:ins w:id="1987" w:author="Chen Heller" w:date="2022-09-04T16:08:00Z">
        <w:r w:rsidR="00C529D0">
          <w:t>conscious</w:t>
        </w:r>
      </w:ins>
      <w:ins w:id="1988" w:author="Chen Heller" w:date="2022-09-10T10:36:00Z">
        <w:r w:rsidR="00C95F7C">
          <w:t>ly</w:t>
        </w:r>
      </w:ins>
      <w:ins w:id="1989" w:author="Chen Heller" w:date="2022-09-04T16:08:00Z">
        <w:r w:rsidR="00C529D0">
          <w:t xml:space="preserve"> pro</w:t>
        </w:r>
      </w:ins>
      <w:ins w:id="1990" w:author="Chen Heller" w:date="2022-09-04T16:09:00Z">
        <w:r w:rsidR="00C529D0">
          <w:t>cess</w:t>
        </w:r>
      </w:ins>
      <w:ins w:id="1991" w:author="Chen Heller" w:date="2022-09-10T10:38:00Z">
        <w:r w:rsidR="00FC5963">
          <w:t>ed</w:t>
        </w:r>
      </w:ins>
      <w:ins w:id="1992" w:author="Chen Heller" w:date="2022-09-04T16:09:00Z">
        <w:r w:rsidR="00C529D0">
          <w:t xml:space="preserve"> </w:t>
        </w:r>
      </w:ins>
      <w:ins w:id="1993" w:author="Chen Heller" w:date="2022-09-04T16:05:00Z">
        <w:r w:rsidR="005210F3">
          <w:t xml:space="preserve">primes </w:t>
        </w:r>
      </w:ins>
      <w:ins w:id="1994" w:author="Chen Heller" w:date="2022-09-04T16:09:00Z">
        <w:r w:rsidR="00C529D0">
          <w:t xml:space="preserve">affect movements to a larger extent than unconscious </w:t>
        </w:r>
      </w:ins>
      <w:ins w:id="1995" w:author="Chen Heller" w:date="2022-09-10T10:38:00Z">
        <w:r w:rsidR="0062314C">
          <w:t>ones</w:t>
        </w:r>
      </w:ins>
      <w:ins w:id="1996" w:author="Chen Heller" w:date="2022-09-04T16:09:00Z">
        <w:r w:rsidR="00C529D0">
          <w:t xml:space="preserve">, </w:t>
        </w:r>
      </w:ins>
      <w:ins w:id="1997" w:author="Chen Heller" w:date="2022-09-04T16:05:00Z">
        <w:r w:rsidR="005210F3">
          <w:t xml:space="preserve">which could account for the large effect found </w:t>
        </w:r>
      </w:ins>
      <w:ins w:id="1998" w:author="Chen Heller" w:date="2022-09-04T16:09:00Z">
        <w:r w:rsidR="00C529D0">
          <w:t xml:space="preserve">by </w:t>
        </w:r>
      </w:ins>
      <w:ins w:id="1999" w:author="Chen Heller" w:date="2022-09-04T16:05:00Z">
        <w:r w:rsidR="005210F3">
          <w:t>Xiao</w:t>
        </w:r>
      </w:ins>
      <w:ins w:id="2000" w:author="Chen Heller" w:date="2022-09-04T16:09:00Z">
        <w:r w:rsidR="00C529D0">
          <w:t xml:space="preserve"> et al.</w:t>
        </w:r>
      </w:ins>
    </w:p>
    <w:p w14:paraId="148EE7C2" w14:textId="77777777" w:rsidR="00174143" w:rsidRDefault="00174143" w:rsidP="00174143">
      <w:pPr>
        <w:pStyle w:val="Heading4"/>
        <w:bidi w:val="0"/>
      </w:pPr>
      <w:r>
        <w:t>Results are a fluke</w:t>
      </w:r>
    </w:p>
    <w:p w14:paraId="23C17FDD" w14:textId="63E1DBF2" w:rsidR="0012779F" w:rsidRDefault="00174143" w:rsidP="00EF3A26">
      <w:pPr>
        <w:pStyle w:val="NoSpacing"/>
        <w:bidi w:val="0"/>
        <w:rPr>
          <w:ins w:id="2001" w:author="Chen Heller" w:date="2022-09-04T16:11:00Z"/>
        </w:rPr>
      </w:pPr>
      <w:ins w:id="2002" w:author="Chen Heller" w:date="2022-09-04T14:41:00Z">
        <w:r>
          <w:t xml:space="preserve">Finally, </w:t>
        </w:r>
      </w:ins>
      <w:ins w:id="2003" w:author="Chen Heller" w:date="2022-09-04T16:10:00Z">
        <w:r w:rsidR="00EC1384">
          <w:t xml:space="preserve">the </w:t>
        </w:r>
      </w:ins>
      <w:ins w:id="2004" w:author="Chen Heller" w:date="2022-09-04T16:11:00Z">
        <w:r w:rsidR="00EC1384">
          <w:t>discrepancy</w:t>
        </w:r>
      </w:ins>
      <w:ins w:id="2005" w:author="Chen Heller" w:date="2022-09-04T16:10:00Z">
        <w:r w:rsidR="00EC1384">
          <w:t xml:space="preserve"> </w:t>
        </w:r>
      </w:ins>
      <w:ins w:id="2006" w:author="Chen Heller" w:date="2022-09-04T16:11:00Z">
        <w:r w:rsidR="00EC1384">
          <w:t xml:space="preserve">could also be </w:t>
        </w:r>
      </w:ins>
      <w:ins w:id="2007" w:author="Chen Heller" w:date="2022-09-04T16:12:00Z">
        <w:r w:rsidR="00A23704">
          <w:t xml:space="preserve">due to </w:t>
        </w:r>
      </w:ins>
      <w:ins w:id="2008" w:author="Chen Heller" w:date="2022-09-04T14:42:00Z">
        <w:r>
          <w:t>accidental</w:t>
        </w:r>
      </w:ins>
      <w:ins w:id="2009" w:author="Chen Heller" w:date="2022-09-04T16:12:00Z">
        <w:r w:rsidR="00A23704">
          <w:t xml:space="preserve"> findings</w:t>
        </w:r>
      </w:ins>
      <w:ins w:id="2010" w:author="Chen Heller" w:date="2022-09-04T16:11:00Z">
        <w:r w:rsidR="0012779F">
          <w:t xml:space="preserve">. </w:t>
        </w:r>
      </w:ins>
      <w:ins w:id="2011" w:author="Chen Heller" w:date="2022-09-10T10:39:00Z">
        <w:r w:rsidR="00B352DE">
          <w:t>F</w:t>
        </w:r>
      </w:ins>
      <w:ins w:id="2012" w:author="Chen Heller" w:date="2022-09-04T16:18:00Z">
        <w:r w:rsidR="00F86A8B">
          <w:t xml:space="preserve">urther studies will have to examine the relation between reaching and keyboard responses. </w:t>
        </w:r>
      </w:ins>
      <w:ins w:id="2013" w:author="Chen Heller" w:date="2022-09-04T16:19:00Z">
        <w:r w:rsidR="00A806F1">
          <w:t xml:space="preserve">One </w:t>
        </w:r>
      </w:ins>
      <w:ins w:id="2014" w:author="Chen Heller" w:date="2022-09-10T10:39:00Z">
        <w:r w:rsidR="00365BE2">
          <w:t>augmentati</w:t>
        </w:r>
      </w:ins>
      <w:ins w:id="2015" w:author="Chen Heller" w:date="2022-09-10T10:40:00Z">
        <w:r w:rsidR="00365BE2">
          <w:t xml:space="preserve">on possible for future studies </w:t>
        </w:r>
      </w:ins>
      <w:ins w:id="2016" w:author="Chen Heller" w:date="2022-09-04T16:19:00Z">
        <w:r w:rsidR="00A806F1">
          <w:t>would be to use a dynamic starting condition in which the stimuli is presented only after the movement</w:t>
        </w:r>
      </w:ins>
      <w:ins w:id="2017" w:author="Chen Heller" w:date="2022-09-10T10:40:00Z">
        <w:r w:rsidR="00365BE2">
          <w:t xml:space="preserve"> was initiated</w:t>
        </w:r>
      </w:ins>
      <w:ins w:id="2018" w:author="Chen Heller" w:date="2022-09-04T16:19:00Z">
        <w:r w:rsidR="00A806F1">
          <w:t xml:space="preserve">. This paradigm </w:t>
        </w:r>
      </w:ins>
      <w:ins w:id="2019" w:author="Chen Heller" w:date="2022-09-10T10:40:00Z">
        <w:r w:rsidR="00365BE2">
          <w:t>has</w:t>
        </w:r>
      </w:ins>
      <w:ins w:id="2020" w:author="Chen Heller" w:date="2022-09-04T16:19:00Z">
        <w:r w:rsidR="00A806F1">
          <w:t xml:space="preserve"> been shown to </w:t>
        </w:r>
      </w:ins>
      <w:ins w:id="2021" w:author="Chen Heller" w:date="2022-09-04T17:21:00Z">
        <w:r w:rsidR="00012DA6">
          <w:t>increase the movement consistency</w:t>
        </w:r>
      </w:ins>
      <w:ins w:id="2022" w:author="Chen Heller" w:date="2022-09-04T17:22:00Z">
        <w:r w:rsidR="00012DA6">
          <w:t xml:space="preserve"> and </w:t>
        </w:r>
      </w:ins>
      <w:ins w:id="2023" w:author="Chen Heller" w:date="2022-09-04T16:24:00Z">
        <w:r w:rsidR="00D47A1A">
          <w:t>curv</w:t>
        </w:r>
      </w:ins>
      <w:ins w:id="2024" w:author="Chen Heller" w:date="2022-09-04T17:22:00Z">
        <w:r w:rsidR="00012DA6">
          <w:t>a</w:t>
        </w:r>
      </w:ins>
      <w:ins w:id="2025" w:author="Chen Heller" w:date="2022-09-04T16:24:00Z">
        <w:r w:rsidR="00D47A1A">
          <w:t>tu</w:t>
        </w:r>
      </w:ins>
      <w:ins w:id="2026" w:author="Chen Heller" w:date="2022-09-04T17:22:00Z">
        <w:r w:rsidR="00012DA6">
          <w:t>r</w:t>
        </w:r>
      </w:ins>
      <w:ins w:id="2027" w:author="Chen Heller" w:date="2022-09-04T16:24:00Z">
        <w:r w:rsidR="00D47A1A">
          <w:t>e</w:t>
        </w:r>
      </w:ins>
      <w:ins w:id="2028" w:author="Chen Heller" w:date="2022-09-04T17:25:00Z">
        <w:r w:rsidR="00AB39EF">
          <w:t xml:space="preserve"> and decrease the amount of noise</w:t>
        </w:r>
      </w:ins>
      <w:ins w:id="2029" w:author="Chen Heller" w:date="2022-09-04T17:29:00Z">
        <w:r w:rsidR="00E01C39">
          <w:t xml:space="preserve"> [ref "stuck at the starting line…"]</w:t>
        </w:r>
      </w:ins>
      <w:ins w:id="2030" w:author="Chen Heller" w:date="2022-09-04T16:21:00Z">
        <w:r w:rsidR="001E53E4">
          <w:t xml:space="preserve">. Moreover, the number of excluded trials will decrease with such paradigm as no </w:t>
        </w:r>
      </w:ins>
      <w:ins w:id="2031" w:author="Chen Heller" w:date="2022-09-04T16:22:00Z">
        <w:r w:rsidR="001E53E4">
          <w:t>trials will be excluded due to early or late responses</w:t>
        </w:r>
        <w:r w:rsidR="00EF3A26">
          <w:t>. This could potentially increase the signal to noise ratio in the reaching task</w:t>
        </w:r>
      </w:ins>
      <w:ins w:id="2032" w:author="Chen Heller" w:date="2022-09-10T10:40:00Z">
        <w:r w:rsidR="00457E54">
          <w:t xml:space="preserve"> and allow</w:t>
        </w:r>
      </w:ins>
      <w:ins w:id="2033" w:author="Chen Heller" w:date="2022-09-10T10:41:00Z">
        <w:r w:rsidR="00315007">
          <w:t xml:space="preserve"> reaching to unravel a larger congruency effect.</w:t>
        </w:r>
      </w:ins>
    </w:p>
    <w:p w14:paraId="66240D9E" w14:textId="376C0C31" w:rsidR="00B00AED" w:rsidRDefault="00B00AED" w:rsidP="0012779F">
      <w:pPr>
        <w:pStyle w:val="NoSpacing"/>
        <w:bidi w:val="0"/>
        <w:rPr>
          <w:ins w:id="2034" w:author="Chen Heller" w:date="2022-08-29T11:18:00Z"/>
          <w:rtl/>
        </w:rPr>
      </w:pPr>
    </w:p>
    <w:p w14:paraId="144DDAD5" w14:textId="34A185EB" w:rsidR="008D0C34" w:rsidDel="004E1F6A" w:rsidRDefault="008D0C34" w:rsidP="00B00AED">
      <w:pPr>
        <w:pStyle w:val="NoSpacing"/>
        <w:bidi w:val="0"/>
        <w:rPr>
          <w:del w:id="2035" w:author="Chen Heller" w:date="2022-09-04T14:47:00Z"/>
        </w:rPr>
      </w:pPr>
    </w:p>
    <w:p w14:paraId="20D20597" w14:textId="520354C2" w:rsidR="00B00AED" w:rsidRDefault="00B00AED" w:rsidP="00B00AED">
      <w:pPr>
        <w:pStyle w:val="NoSpacing"/>
        <w:bidi w:val="0"/>
      </w:pPr>
    </w:p>
    <w:p w14:paraId="315873E7" w14:textId="77777777" w:rsidR="00B00AED" w:rsidRDefault="00B00AED" w:rsidP="00B00AED">
      <w:pPr>
        <w:pStyle w:val="NoSpacing"/>
        <w:bidi w:val="0"/>
      </w:pPr>
      <w:r>
        <w:lastRenderedPageBreak/>
        <w:t>Ideas for content:</w:t>
      </w:r>
    </w:p>
    <w:p w14:paraId="29632DE6" w14:textId="77777777" w:rsidR="00B00AED" w:rsidRDefault="00B00AED" w:rsidP="00B00AED">
      <w:pPr>
        <w:pStyle w:val="NoSpacing"/>
        <w:numPr>
          <w:ilvl w:val="0"/>
          <w:numId w:val="11"/>
        </w:numPr>
        <w:bidi w:val="0"/>
      </w:pPr>
      <w:r>
        <w:t>What advantages does motion tracking still give (clustering)?</w:t>
      </w:r>
    </w:p>
    <w:p w14:paraId="19F887C5" w14:textId="77777777" w:rsidR="00B00AED" w:rsidRPr="00FF06FA" w:rsidRDefault="00B00AED" w:rsidP="00B00AED">
      <w:pPr>
        <w:pStyle w:val="NoSpacing"/>
        <w:numPr>
          <w:ilvl w:val="0"/>
          <w:numId w:val="11"/>
        </w:numPr>
        <w:bidi w:val="0"/>
      </w:pPr>
      <w:proofErr w:type="spellStart"/>
      <w:r>
        <w:t>Diplaying</w:t>
      </w:r>
      <w:proofErr w:type="spellEnd"/>
      <w:r>
        <w:t xml:space="preserve"> the stimuli after movement was initiated yields greater differences in </w:t>
      </w:r>
      <w:proofErr w:type="spellStart"/>
      <w:r>
        <w:t>devation</w:t>
      </w:r>
      <w:proofErr w:type="spellEnd"/>
      <w:r>
        <w:t xml:space="preserve"> (</w:t>
      </w:r>
      <w:proofErr w:type="spellStart"/>
      <w:r w:rsidRPr="003038E5">
        <w:rPr>
          <w:sz w:val="12"/>
          <w:szCs w:val="12"/>
        </w:rPr>
        <w:t>Scherbaum</w:t>
      </w:r>
      <w:proofErr w:type="spellEnd"/>
      <w:r w:rsidRPr="003038E5">
        <w:rPr>
          <w:sz w:val="12"/>
          <w:szCs w:val="12"/>
        </w:rPr>
        <w:t xml:space="preserve"> and </w:t>
      </w:r>
      <w:proofErr w:type="spellStart"/>
      <w:r w:rsidRPr="003038E5">
        <w:rPr>
          <w:sz w:val="12"/>
          <w:szCs w:val="12"/>
        </w:rPr>
        <w:t>Kieslich</w:t>
      </w:r>
      <w:proofErr w:type="spellEnd"/>
      <w:r w:rsidRPr="003038E5">
        <w:rPr>
          <w:sz w:val="12"/>
          <w:szCs w:val="12"/>
        </w:rPr>
        <w:t xml:space="preserve"> - 2018 - Stuck at the starting line: How the starting procedure influences mouse-tracking data</w:t>
      </w:r>
      <w:r>
        <w:t>)</w:t>
      </w:r>
    </w:p>
    <w:p w14:paraId="6E7D4F0E" w14:textId="77777777" w:rsidR="00B00AED" w:rsidRDefault="00B00AED" w:rsidP="00B00AED">
      <w:pPr>
        <w:pStyle w:val="NoSpacing"/>
        <w:bidi w:val="0"/>
      </w:pPr>
      <w:r>
        <w:t>This paper claims averaging trajectories is wrong. Read it before the thesis test:</w:t>
      </w:r>
    </w:p>
    <w:p w14:paraId="584EB8A8" w14:textId="77777777" w:rsidR="00B00AED" w:rsidRDefault="00B00AED" w:rsidP="00B00AED">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B00AED">
      <w:pPr>
        <w:pStyle w:val="NoSpacing"/>
        <w:bidi w:val="0"/>
      </w:pPr>
    </w:p>
    <w:p w14:paraId="59AE157E" w14:textId="77777777" w:rsidR="00B00AED" w:rsidRDefault="00B00AED" w:rsidP="00B00AED">
      <w:pPr>
        <w:pStyle w:val="NoSpacing"/>
        <w:bidi w:val="0"/>
      </w:pPr>
      <w:r w:rsidRPr="009D454F">
        <w:t>Linking cognitive and reaching trajectories via intermittent movement control</w:t>
      </w:r>
      <w:r>
        <w:t xml:space="preserve"> – Friedman's paper that claims that the motor access to the cognitive processes is intermittent instead of continuous. This could affect my experiment.</w:t>
      </w:r>
    </w:p>
    <w:p w14:paraId="067B5DD1" w14:textId="77777777" w:rsidR="00B00AED" w:rsidRDefault="00B00AED" w:rsidP="00B00AED">
      <w:pPr>
        <w:pStyle w:val="NoSpacing"/>
        <w:bidi w:val="0"/>
        <w:rPr>
          <w:rtl/>
        </w:rPr>
      </w:pPr>
    </w:p>
    <w:p w14:paraId="45CAC2A3" w14:textId="77777777" w:rsidR="00B00AED" w:rsidRDefault="00B00AED" w:rsidP="00B00AED">
      <w:pPr>
        <w:pStyle w:val="NoSpacing"/>
        <w:bidi w:val="0"/>
      </w:pPr>
      <w:r>
        <w:t>Check if this paper has some conclusions about "reaching" that can be relevant for your discussion:</w:t>
      </w:r>
    </w:p>
    <w:p w14:paraId="0E99CB66" w14:textId="5D11D605" w:rsidR="00B00AED" w:rsidRDefault="00B00AED" w:rsidP="00B00AED">
      <w:pPr>
        <w:pStyle w:val="NoSpacing"/>
        <w:bidi w:val="0"/>
      </w:pPr>
      <w:r w:rsidRPr="00E668B7">
        <w:t>Schmidt (2007). Measuring unconscious cognition: Beyond the zero-awareness criterion</w:t>
      </w:r>
    </w:p>
    <w:p w14:paraId="104C6C57" w14:textId="724861B6" w:rsidR="00C26CF9" w:rsidRDefault="00C26CF9" w:rsidP="00C26CF9">
      <w:pPr>
        <w:pStyle w:val="NoSpacing"/>
        <w:bidi w:val="0"/>
      </w:pPr>
    </w:p>
    <w:p w14:paraId="5DD98A10" w14:textId="6EDB1C9E" w:rsidR="00C26CF9" w:rsidRDefault="00C26CF9" w:rsidP="00C26CF9">
      <w:pPr>
        <w:pStyle w:val="NoSpacing"/>
        <w:bidi w:val="0"/>
      </w:pPr>
      <w:r>
        <w:t>Distinct mechanisms for planning keypress and reaching responses: A developmental study – Read this, they show keyboard and reaching operate under different mechanisms.</w:t>
      </w:r>
    </w:p>
    <w:p w14:paraId="73233CF5" w14:textId="77777777" w:rsidR="00C26CF9" w:rsidRDefault="00C26CF9" w:rsidP="00C26CF9">
      <w:pPr>
        <w:pStyle w:val="NoSpacing"/>
        <w:bidi w:val="0"/>
        <w:rPr>
          <w:rtl/>
        </w:rPr>
      </w:pPr>
    </w:p>
    <w:p w14:paraId="3D1CB5E9" w14:textId="77777777" w:rsidR="00B00AED" w:rsidRDefault="00B00AED" w:rsidP="00B00AED">
      <w:pPr>
        <w:pStyle w:val="NoSpacing"/>
        <w:bidi w:val="0"/>
      </w:pPr>
      <w:r w:rsidRPr="009E57CB">
        <w:rPr>
          <w:highlight w:val="yellow"/>
        </w:rPr>
        <w:t xml:space="preserve">Things to do before sending to </w:t>
      </w:r>
      <w:proofErr w:type="spellStart"/>
      <w:r w:rsidRPr="009E57CB">
        <w:rPr>
          <w:highlight w:val="yellow"/>
        </w:rPr>
        <w:t>Liad</w:t>
      </w:r>
      <w:proofErr w:type="spellEnd"/>
      <w:r w:rsidRPr="009E57CB">
        <w:rPr>
          <w:highlight w:val="yellow"/>
        </w:rPr>
        <w:t>:</w:t>
      </w:r>
    </w:p>
    <w:p w14:paraId="117B8BC8" w14:textId="76F06898" w:rsidR="00B00AED" w:rsidRDefault="00B00AED" w:rsidP="00B00AED">
      <w:pPr>
        <w:pStyle w:val="NoSpacing"/>
        <w:numPr>
          <w:ilvl w:val="0"/>
          <w:numId w:val="12"/>
        </w:numPr>
        <w:bidi w:val="0"/>
        <w:rPr>
          <w:ins w:id="2036" w:author="Chen Heller" w:date="2022-09-04T12:06:00Z"/>
        </w:rPr>
      </w:pPr>
      <w:r>
        <w:t>Change all number above 9 to numerals.</w:t>
      </w:r>
    </w:p>
    <w:p w14:paraId="5A6141B3" w14:textId="249CAA00" w:rsidR="000A4076" w:rsidRPr="009C1386" w:rsidRDefault="000A4076" w:rsidP="000A4076">
      <w:pPr>
        <w:pStyle w:val="NoSpacing"/>
        <w:numPr>
          <w:ilvl w:val="0"/>
          <w:numId w:val="12"/>
        </w:numPr>
        <w:bidi w:val="0"/>
        <w:rPr>
          <w:strike/>
          <w:rPrChange w:id="2037" w:author="Chen Heller" w:date="2022-09-05T11:34:00Z">
            <w:rPr/>
          </w:rPrChange>
        </w:rPr>
      </w:pPr>
      <w:ins w:id="2038" w:author="Chen Heller" w:date="2022-09-04T12:06:00Z">
        <w:r w:rsidRPr="009C1386">
          <w:rPr>
            <w:strike/>
            <w:rPrChange w:id="2039" w:author="Chen Heller" w:date="2022-09-05T11:34:00Z">
              <w:rPr/>
            </w:rPrChange>
          </w:rPr>
          <w:t>Correct all p-values with Tree-BH</w:t>
        </w:r>
      </w:ins>
    </w:p>
    <w:p w14:paraId="11AD3C31" w14:textId="6BBF0777" w:rsidR="00AE63F2" w:rsidRDefault="00AE63F2" w:rsidP="00AE63F2">
      <w:pPr>
        <w:pStyle w:val="NoSpacing"/>
        <w:numPr>
          <w:ilvl w:val="0"/>
          <w:numId w:val="12"/>
        </w:numPr>
        <w:bidi w:val="0"/>
        <w:rPr>
          <w:ins w:id="2040" w:author="Chen Heller" w:date="2022-09-07T15:10:00Z"/>
        </w:rPr>
      </w:pPr>
      <w:ins w:id="2041" w:author="Chen Heller" w:date="2022-09-05T14:17:00Z">
        <w:r>
          <w:t xml:space="preserve">Change everything to "I" instead of </w:t>
        </w:r>
        <w:proofErr w:type="gramStart"/>
        <w:r>
          <w:t>"we"</w:t>
        </w:r>
        <w:proofErr w:type="gramEnd"/>
        <w:r>
          <w:t>.</w:t>
        </w:r>
      </w:ins>
    </w:p>
    <w:p w14:paraId="1A8E501A" w14:textId="73F000EE" w:rsidR="008C1C3A" w:rsidRDefault="003B1809" w:rsidP="008C1C3A">
      <w:pPr>
        <w:pStyle w:val="NoSpacing"/>
        <w:numPr>
          <w:ilvl w:val="0"/>
          <w:numId w:val="12"/>
        </w:numPr>
        <w:bidi w:val="0"/>
        <w:rPr>
          <w:ins w:id="2042" w:author="Chen Heller" w:date="2022-09-07T16:58:00Z"/>
        </w:rPr>
      </w:pPr>
      <w:ins w:id="2043" w:author="Chen Heller" w:date="2022-09-07T16:57:00Z">
        <w:r>
          <w:t xml:space="preserve">Is it better to include all subs when comparing the number of </w:t>
        </w:r>
        <w:proofErr w:type="spellStart"/>
        <w:r>
          <w:t>vaid</w:t>
        </w:r>
        <w:proofErr w:type="spellEnd"/>
        <w:r>
          <w:t xml:space="preserve"> trials between exp 2 and 3?</w:t>
        </w:r>
      </w:ins>
    </w:p>
    <w:p w14:paraId="5960A1E5" w14:textId="0D41D4D9" w:rsidR="004434EC" w:rsidRDefault="006F5E65" w:rsidP="004434EC">
      <w:pPr>
        <w:pStyle w:val="NoSpacing"/>
        <w:numPr>
          <w:ilvl w:val="0"/>
          <w:numId w:val="12"/>
        </w:numPr>
        <w:bidi w:val="0"/>
        <w:rPr>
          <w:ins w:id="2044" w:author="Chen Heller" w:date="2022-09-07T15:10:00Z"/>
        </w:rPr>
      </w:pPr>
      <w:ins w:id="2045" w:author="Chen Heller" w:date="2022-09-08T14:42:00Z">
        <w:r>
          <w:t>Remove p values from all graphs, and add graphs</w:t>
        </w:r>
      </w:ins>
      <w:ins w:id="2046" w:author="Chen Heller" w:date="2022-09-08T14:43:00Z">
        <w:r>
          <w:t xml:space="preserve"> to doc.</w:t>
        </w:r>
      </w:ins>
    </w:p>
    <w:p w14:paraId="7EFE258B" w14:textId="7ECA056E" w:rsidR="003703B4" w:rsidDel="00E1373B" w:rsidRDefault="003703B4" w:rsidP="003703B4">
      <w:pPr>
        <w:pStyle w:val="NoSpacing"/>
        <w:numPr>
          <w:ilvl w:val="0"/>
          <w:numId w:val="12"/>
        </w:numPr>
        <w:bidi w:val="0"/>
        <w:rPr>
          <w:del w:id="2047" w:author="Chen Heller" w:date="2022-09-08T12:02:00Z"/>
        </w:rPr>
      </w:pPr>
    </w:p>
    <w:p w14:paraId="5355D950" w14:textId="6D5B79ED" w:rsidR="002E5556" w:rsidRDefault="002E5556" w:rsidP="002E5556">
      <w:pPr>
        <w:pStyle w:val="NoSpacing"/>
        <w:numPr>
          <w:ilvl w:val="0"/>
          <w:numId w:val="12"/>
        </w:numPr>
        <w:bidi w:val="0"/>
        <w:rPr>
          <w:ins w:id="2048" w:author="Chen Heller" w:date="2022-09-07T15:01:00Z"/>
        </w:rPr>
      </w:pPr>
      <w:ins w:id="2049" w:author="Chen Heller" w:date="2022-09-05T07:56:00Z">
        <w:r>
          <w:t>Verify all statistical results</w:t>
        </w:r>
      </w:ins>
      <w:ins w:id="2050" w:author="Chen Heller" w:date="2022-09-05T14:14:00Z">
        <w:r w:rsidR="00FC19CB">
          <w:t xml:space="preserve"> – and fix digits after decimal point</w:t>
        </w:r>
      </w:ins>
      <w:ins w:id="2051" w:author="Chen Heller" w:date="2022-09-05T07:56:00Z">
        <w:r>
          <w:t>.</w:t>
        </w:r>
      </w:ins>
    </w:p>
    <w:p w14:paraId="69615C9A" w14:textId="5D254DC8" w:rsidR="00A02192" w:rsidRDefault="00A02192">
      <w:pPr>
        <w:pStyle w:val="NoSpacing"/>
        <w:numPr>
          <w:ilvl w:val="1"/>
          <w:numId w:val="12"/>
        </w:numPr>
        <w:bidi w:val="0"/>
        <w:rPr>
          <w:ins w:id="2052" w:author="Chen Heller" w:date="2022-09-05T10:44:00Z"/>
        </w:rPr>
        <w:pPrChange w:id="2053" w:author="Chen Heller" w:date="2022-09-07T15:01:00Z">
          <w:pPr>
            <w:pStyle w:val="NoSpacing"/>
            <w:numPr>
              <w:numId w:val="12"/>
            </w:numPr>
            <w:bidi w:val="0"/>
            <w:ind w:left="720" w:hanging="360"/>
          </w:pPr>
        </w:pPrChange>
      </w:pPr>
      <w:ins w:id="2054" w:author="Chen Heller" w:date="2022-09-07T15:01:00Z">
        <w:r>
          <w:t>DONE: Exp 1.</w:t>
        </w:r>
      </w:ins>
      <w:ins w:id="2055" w:author="Chen Heller" w:date="2022-09-07T16:11:00Z">
        <w:r w:rsidR="00E9177E">
          <w:rPr>
            <w:rFonts w:hint="cs"/>
            <w:rtl/>
          </w:rPr>
          <w:t xml:space="preserve"> </w:t>
        </w:r>
        <w:r w:rsidR="00E9177E">
          <w:t>Exp 2.</w:t>
        </w:r>
      </w:ins>
      <w:ins w:id="2056" w:author="Chen Heller" w:date="2022-09-07T16:58:00Z">
        <w:r w:rsidR="0029365B">
          <w:t xml:space="preserve"> Exp</w:t>
        </w:r>
      </w:ins>
      <w:ins w:id="2057" w:author="Chen Heller" w:date="2022-09-08T12:02:00Z">
        <w:r w:rsidR="00E1373B">
          <w:t xml:space="preserve"> </w:t>
        </w:r>
      </w:ins>
      <w:ins w:id="2058" w:author="Chen Heller" w:date="2022-09-07T16:58:00Z">
        <w:r w:rsidR="0029365B">
          <w:t>3.</w:t>
        </w:r>
      </w:ins>
      <w:ins w:id="2059" w:author="Chen Heller" w:date="2022-09-08T12:02:00Z">
        <w:r w:rsidR="00E1373B">
          <w:rPr>
            <w:rFonts w:hint="cs"/>
            <w:rtl/>
          </w:rPr>
          <w:t xml:space="preserve"> </w:t>
        </w:r>
        <w:r w:rsidR="00E1373B">
          <w:rPr>
            <w:rFonts w:hint="cs"/>
          </w:rPr>
          <w:t>E</w:t>
        </w:r>
        <w:r w:rsidR="00E1373B">
          <w:t>xp</w:t>
        </w:r>
      </w:ins>
      <w:ins w:id="2060" w:author="Chen Heller" w:date="2022-09-08T12:03:00Z">
        <w:r w:rsidR="00E1373B">
          <w:t xml:space="preserve"> </w:t>
        </w:r>
      </w:ins>
      <w:ins w:id="2061" w:author="Chen Heller" w:date="2022-09-08T12:02:00Z">
        <w:r w:rsidR="00E1373B">
          <w:t>4.</w:t>
        </w:r>
      </w:ins>
    </w:p>
    <w:p w14:paraId="29B8934B" w14:textId="456599E1" w:rsidR="00CA266E" w:rsidRDefault="00CA266E" w:rsidP="00CA266E">
      <w:pPr>
        <w:pStyle w:val="NoSpacing"/>
        <w:numPr>
          <w:ilvl w:val="1"/>
          <w:numId w:val="12"/>
        </w:numPr>
        <w:bidi w:val="0"/>
        <w:rPr>
          <w:ins w:id="2062" w:author="Chen Heller" w:date="2022-09-05T10:44:00Z"/>
        </w:rPr>
      </w:pPr>
      <w:ins w:id="2063" w:author="Chen Heller" w:date="2022-09-05T10:44:00Z">
        <w:r>
          <w:t>Delete all processed data</w:t>
        </w:r>
      </w:ins>
    </w:p>
    <w:p w14:paraId="65CD21EE" w14:textId="7653FB04" w:rsidR="00CA266E" w:rsidRDefault="00CA266E" w:rsidP="00CA266E">
      <w:pPr>
        <w:pStyle w:val="NoSpacing"/>
        <w:numPr>
          <w:ilvl w:val="1"/>
          <w:numId w:val="12"/>
        </w:numPr>
        <w:bidi w:val="0"/>
        <w:rPr>
          <w:ins w:id="2064" w:author="Chen Heller" w:date="2022-09-05T10:45:00Z"/>
        </w:rPr>
      </w:pPr>
      <w:ins w:id="2065" w:author="Chen Heller" w:date="2022-09-05T10:44:00Z">
        <w:r>
          <w:t xml:space="preserve">Run </w:t>
        </w:r>
        <w:proofErr w:type="spellStart"/>
        <w:r>
          <w:t>Matlab</w:t>
        </w:r>
        <w:proofErr w:type="spellEnd"/>
        <w:r>
          <w:t xml:space="preserve"> script from beginning to plotting params (in</w:t>
        </w:r>
      </w:ins>
      <w:ins w:id="2066" w:author="Chen Heller" w:date="2022-09-05T10:45:00Z">
        <w:r>
          <w:t>cluding)</w:t>
        </w:r>
      </w:ins>
    </w:p>
    <w:p w14:paraId="0ED1B062" w14:textId="316A7772" w:rsidR="00CA266E" w:rsidRDefault="00CA266E" w:rsidP="00CA266E">
      <w:pPr>
        <w:pStyle w:val="NoSpacing"/>
        <w:numPr>
          <w:ilvl w:val="1"/>
          <w:numId w:val="12"/>
        </w:numPr>
        <w:bidi w:val="0"/>
        <w:rPr>
          <w:ins w:id="2067" w:author="Chen Heller" w:date="2022-09-05T10:45:00Z"/>
        </w:rPr>
      </w:pPr>
      <w:ins w:id="2068" w:author="Chen Heller" w:date="2022-09-05T10:45:00Z">
        <w:r>
          <w:t>Plot multi plots (to get p values)</w:t>
        </w:r>
      </w:ins>
    </w:p>
    <w:p w14:paraId="0AE14074" w14:textId="2B950B25" w:rsidR="00CA266E" w:rsidRDefault="00CA266E" w:rsidP="00CA266E">
      <w:pPr>
        <w:pStyle w:val="NoSpacing"/>
        <w:numPr>
          <w:ilvl w:val="1"/>
          <w:numId w:val="12"/>
        </w:numPr>
        <w:bidi w:val="0"/>
        <w:rPr>
          <w:ins w:id="2069" w:author="Chen Heller" w:date="2022-09-05T10:45:00Z"/>
        </w:rPr>
      </w:pPr>
      <w:ins w:id="2070" w:author="Chen Heller" w:date="2022-09-05T10:45:00Z">
        <w:r>
          <w:t>Format to R</w:t>
        </w:r>
      </w:ins>
    </w:p>
    <w:p w14:paraId="0FD96269" w14:textId="0426E2B3" w:rsidR="00F20E38" w:rsidRDefault="00F20E38" w:rsidP="00F20E38">
      <w:pPr>
        <w:pStyle w:val="NoSpacing"/>
        <w:numPr>
          <w:ilvl w:val="1"/>
          <w:numId w:val="12"/>
        </w:numPr>
        <w:bidi w:val="0"/>
        <w:rPr>
          <w:ins w:id="2071" w:author="Chen Heller" w:date="2022-09-05T10:45:00Z"/>
        </w:rPr>
      </w:pPr>
      <w:ins w:id="2072" w:author="Chen Heller" w:date="2022-09-05T10:45:00Z">
        <w:r>
          <w:t xml:space="preserve">Check normality + outliers </w:t>
        </w:r>
        <w:proofErr w:type="gramStart"/>
        <w:r>
          <w:t>In</w:t>
        </w:r>
        <w:proofErr w:type="gramEnd"/>
        <w:r>
          <w:t xml:space="preserve"> R</w:t>
        </w:r>
      </w:ins>
    </w:p>
    <w:p w14:paraId="62D3A2AD" w14:textId="7D6FE8D0" w:rsidR="00F20E38" w:rsidRDefault="00F20E38" w:rsidP="00F20E38">
      <w:pPr>
        <w:pStyle w:val="NoSpacing"/>
        <w:numPr>
          <w:ilvl w:val="2"/>
          <w:numId w:val="12"/>
        </w:numPr>
        <w:bidi w:val="0"/>
        <w:rPr>
          <w:ins w:id="2073" w:author="Chen Heller" w:date="2022-09-05T10:45:00Z"/>
        </w:rPr>
      </w:pPr>
      <w:ins w:id="2074" w:author="Chen Heller" w:date="2022-09-05T10:45:00Z">
        <w:r>
          <w:t>Compute permutated p-values</w:t>
        </w:r>
      </w:ins>
    </w:p>
    <w:p w14:paraId="49437EEE" w14:textId="75F33F7B" w:rsidR="00F20E38" w:rsidRDefault="00F20E38">
      <w:pPr>
        <w:pStyle w:val="NoSpacing"/>
        <w:numPr>
          <w:ilvl w:val="1"/>
          <w:numId w:val="12"/>
        </w:numPr>
        <w:bidi w:val="0"/>
        <w:pPrChange w:id="2075" w:author="Chen Heller" w:date="2022-09-05T10:45:00Z">
          <w:pPr>
            <w:pStyle w:val="NoSpacing"/>
            <w:numPr>
              <w:numId w:val="12"/>
            </w:numPr>
            <w:bidi w:val="0"/>
            <w:ind w:left="720" w:hanging="360"/>
          </w:pPr>
        </w:pPrChange>
      </w:pPr>
      <w:ins w:id="2076" w:author="Chen Heller" w:date="2022-09-05T10:45:00Z">
        <w:r>
          <w:t>Correct p-values with Tree-BH</w:t>
        </w:r>
      </w:ins>
      <w:ins w:id="2077" w:author="Chen Heller" w:date="2022-09-05T10:46:00Z">
        <w:r>
          <w:t>.</w:t>
        </w:r>
      </w:ins>
    </w:p>
    <w:sectPr w:rsidR="00F20E38"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4"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5"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6"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7"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8"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9"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0"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1"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2"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3"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4"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5"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6" w:author="Chen Heller" w:date="2022-09-07T08:54:00Z" w:initials="CH">
    <w:p w14:paraId="37C85755" w14:textId="77777777" w:rsidR="006157D5" w:rsidRDefault="0004464E">
      <w:pPr>
        <w:pStyle w:val="CommentText"/>
        <w:bidi w:val="0"/>
      </w:pPr>
      <w:r>
        <w:rPr>
          <w:rStyle w:val="CommentReference"/>
        </w:rPr>
        <w:annotationRef/>
      </w:r>
      <w:r w:rsidR="006157D5">
        <w:rPr>
          <w:color w:val="222222"/>
          <w:highlight w:val="white"/>
        </w:rPr>
        <w:t>Kouider (2007). Levels of processing during non-conscious perception: a critical review of visual masking</w:t>
      </w:r>
    </w:p>
    <w:p w14:paraId="1BCB2488" w14:textId="77777777" w:rsidR="006157D5" w:rsidRDefault="006157D5">
      <w:pPr>
        <w:pStyle w:val="CommentText"/>
        <w:bidi w:val="0"/>
      </w:pPr>
    </w:p>
    <w:p w14:paraId="5B454847" w14:textId="77777777" w:rsidR="006157D5" w:rsidRDefault="006157D5">
      <w:pPr>
        <w:pStyle w:val="CommentText"/>
        <w:bidi w:val="0"/>
      </w:pPr>
      <w:r>
        <w:rPr>
          <w:color w:val="222222"/>
          <w:highlight w:val="white"/>
        </w:rPr>
        <w:t>Maybe:</w:t>
      </w:r>
    </w:p>
    <w:p w14:paraId="0BF2A197" w14:textId="77777777" w:rsidR="006157D5" w:rsidRDefault="006157D5">
      <w:pPr>
        <w:pStyle w:val="CommentText"/>
        <w:bidi w:val="0"/>
      </w:pPr>
      <w:r>
        <w:t>Reexamining unconscious response priming: A liminal-prime paradigm - It mentions that it kind of contradicts previous findings but does not really go into it.</w:t>
      </w:r>
    </w:p>
    <w:p w14:paraId="762DD081" w14:textId="77777777" w:rsidR="006157D5" w:rsidRDefault="006157D5">
      <w:pPr>
        <w:pStyle w:val="CommentText"/>
        <w:bidi w:val="0"/>
      </w:pPr>
    </w:p>
    <w:p w14:paraId="1ED9F8AD" w14:textId="77777777" w:rsidR="006157D5" w:rsidRDefault="006157D5" w:rsidP="002201CE">
      <w:pPr>
        <w:pStyle w:val="CommentText"/>
        <w:bidi w:val="0"/>
      </w:pPr>
      <w:r>
        <w:t>Do semantic priming and retrieval of stimulus-response associations depend on conscious perception - they say response priming exists but semantic doesnt</w:t>
      </w:r>
    </w:p>
  </w:comment>
  <w:comment w:id="17" w:author="Chen Heller" w:date="2022-09-07T08:55:00Z" w:initials="CH">
    <w:p w14:paraId="418F31E3" w14:textId="0DBE1CE5" w:rsidR="000C12B0" w:rsidRDefault="0004464E">
      <w:pPr>
        <w:pStyle w:val="CommentText"/>
        <w:bidi w:val="0"/>
      </w:pPr>
      <w:r>
        <w:rPr>
          <w:rStyle w:val="CommentReference"/>
        </w:rPr>
        <w:annotationRef/>
      </w:r>
      <w:r w:rsidR="000C12B0">
        <w:rPr>
          <w:color w:val="222222"/>
          <w:highlight w:val="white"/>
        </w:rPr>
        <w:t>Hassin, R. R. (2013). Yes it can: On the functional abilities of the human unconscious. </w:t>
      </w:r>
      <w:r w:rsidR="000C12B0">
        <w:rPr>
          <w:i/>
          <w:iCs/>
          <w:color w:val="222222"/>
          <w:highlight w:val="white"/>
        </w:rPr>
        <w:t>Perspectives on Psychological Science</w:t>
      </w:r>
      <w:r w:rsidR="000C12B0">
        <w:rPr>
          <w:color w:val="222222"/>
          <w:highlight w:val="white"/>
        </w:rPr>
        <w:t>, </w:t>
      </w:r>
      <w:r w:rsidR="000C12B0">
        <w:rPr>
          <w:i/>
          <w:iCs/>
          <w:color w:val="222222"/>
          <w:highlight w:val="white"/>
        </w:rPr>
        <w:t>8</w:t>
      </w:r>
      <w:r w:rsidR="000C12B0">
        <w:rPr>
          <w:color w:val="222222"/>
          <w:highlight w:val="white"/>
        </w:rPr>
        <w:t xml:space="preserve">(2), 195-207. </w:t>
      </w:r>
    </w:p>
    <w:p w14:paraId="2D799CEB" w14:textId="77777777" w:rsidR="000C12B0" w:rsidRDefault="000C12B0">
      <w:pPr>
        <w:pStyle w:val="CommentText"/>
        <w:bidi w:val="0"/>
      </w:pPr>
    </w:p>
    <w:p w14:paraId="2D85B9D7" w14:textId="77777777" w:rsidR="000C12B0" w:rsidRDefault="000C12B0">
      <w:pPr>
        <w:pStyle w:val="CommentText"/>
        <w:bidi w:val="0"/>
      </w:pPr>
      <w:r>
        <w:rPr>
          <w:color w:val="222222"/>
          <w:highlight w:val="white"/>
        </w:rPr>
        <w:t>Hesselmann, G., &amp; Moors, P. (2015). Definitely maybe: can unconscious processes perform the same functions as conscious processes?. </w:t>
      </w:r>
      <w:r>
        <w:rPr>
          <w:i/>
          <w:iCs/>
          <w:color w:val="222222"/>
          <w:highlight w:val="white"/>
        </w:rPr>
        <w:t>Frontiers in Psychology</w:t>
      </w:r>
      <w:r>
        <w:rPr>
          <w:color w:val="222222"/>
          <w:highlight w:val="white"/>
        </w:rPr>
        <w:t>, </w:t>
      </w:r>
      <w:r>
        <w:rPr>
          <w:i/>
          <w:iCs/>
          <w:color w:val="222222"/>
          <w:highlight w:val="white"/>
        </w:rPr>
        <w:t>6</w:t>
      </w:r>
      <w:r>
        <w:rPr>
          <w:color w:val="222222"/>
          <w:highlight w:val="white"/>
        </w:rPr>
        <w:t>, 584.</w:t>
      </w:r>
    </w:p>
    <w:p w14:paraId="7E37381B" w14:textId="77777777" w:rsidR="000C12B0" w:rsidRDefault="000C12B0">
      <w:pPr>
        <w:pStyle w:val="CommentText"/>
        <w:bidi w:val="0"/>
      </w:pPr>
    </w:p>
    <w:p w14:paraId="30484888" w14:textId="77777777" w:rsidR="000C12B0" w:rsidRDefault="000C12B0" w:rsidP="00CF1C6C">
      <w:pPr>
        <w:pStyle w:val="CommentText"/>
        <w:bidi w:val="0"/>
      </w:pPr>
      <w:r>
        <w:t>Peters (2017). Does unconscious perception really exist? Continuing the ASSC20 debate.</w:t>
      </w:r>
    </w:p>
  </w:comment>
  <w:comment w:id="18" w:author="Chen Heller" w:date="2022-06-26T10:56:00Z" w:initials="CH">
    <w:p w14:paraId="6CACB088" w14:textId="1CB40488"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9"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269C330A"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4"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5"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6"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7" w:author="Chen Heller" w:date="2022-08-26T10:11:00Z" w:initials="CH">
    <w:p w14:paraId="5038946B" w14:textId="77777777" w:rsidR="00B52414" w:rsidRDefault="00CB06D2" w:rsidP="00726471">
      <w:pPr>
        <w:pStyle w:val="CommentText"/>
        <w:bidi w:val="0"/>
      </w:pPr>
      <w:r>
        <w:rPr>
          <w:rStyle w:val="CommentReference"/>
        </w:rPr>
        <w:annotationRef/>
      </w:r>
      <w:r w:rsidR="00B52414">
        <w:rPr>
          <w:color w:val="222222"/>
          <w:highlight w:val="white"/>
        </w:rPr>
        <w:t>Sandberg, K., &amp; Overgaard, M. (2015). Using the perceptual awareness scale (PAS). </w:t>
      </w:r>
      <w:r w:rsidR="00B52414">
        <w:rPr>
          <w:i/>
          <w:iCs/>
          <w:color w:val="222222"/>
          <w:highlight w:val="white"/>
        </w:rPr>
        <w:t>Behavioral methods in consciousness research</w:t>
      </w:r>
      <w:r w:rsidR="00B52414">
        <w:rPr>
          <w:color w:val="222222"/>
          <w:highlight w:val="white"/>
        </w:rPr>
        <w:t>, 181-196.</w:t>
      </w:r>
      <w:r w:rsidR="00B52414">
        <w:rPr>
          <w:rtl/>
        </w:rPr>
        <w:t xml:space="preserve"> </w:t>
      </w:r>
    </w:p>
  </w:comment>
  <w:comment w:id="30" w:author="Chen Heller" w:date="2022-08-26T10:13:00Z" w:initials="CH">
    <w:p w14:paraId="0F0169AA" w14:textId="77777777" w:rsidR="00393921" w:rsidRDefault="00C84C32">
      <w:pPr>
        <w:pStyle w:val="CommentText"/>
        <w:bidi w:val="0"/>
      </w:pPr>
      <w:r>
        <w:rPr>
          <w:rStyle w:val="CommentReference"/>
        </w:rPr>
        <w:annotationRef/>
      </w:r>
      <w:r w:rsidR="00393921">
        <w:t>Eriksen (1960) Discrimination and learning without awareness: a methodological survey and evaluation</w:t>
      </w:r>
    </w:p>
    <w:p w14:paraId="443F5621" w14:textId="77777777" w:rsidR="00393921" w:rsidRDefault="00393921">
      <w:pPr>
        <w:pStyle w:val="CommentText"/>
        <w:bidi w:val="0"/>
      </w:pPr>
    </w:p>
    <w:p w14:paraId="4CD812BE" w14:textId="77777777" w:rsidR="00393921" w:rsidRDefault="00393921">
      <w:pPr>
        <w:pStyle w:val="CommentText"/>
        <w:bidi w:val="0"/>
      </w:pPr>
      <w:r>
        <w:t>Hannula (2005) Imaging implicit perception: promise and pitfalls</w:t>
      </w:r>
    </w:p>
    <w:p w14:paraId="1853EC4D" w14:textId="77777777" w:rsidR="00393921" w:rsidRDefault="00393921">
      <w:pPr>
        <w:pStyle w:val="CommentText"/>
        <w:bidi w:val="0"/>
      </w:pPr>
    </w:p>
    <w:p w14:paraId="669D0150" w14:textId="77777777" w:rsidR="00393921" w:rsidRDefault="00393921">
      <w:pPr>
        <w:pStyle w:val="CommentText"/>
        <w:bidi w:val="0"/>
      </w:pPr>
      <w:r>
        <w:rPr>
          <w:b/>
          <w:bCs/>
        </w:rPr>
        <w:t>More related papers (didn't read):</w:t>
      </w:r>
    </w:p>
    <w:p w14:paraId="304854DF" w14:textId="77777777" w:rsidR="00393921" w:rsidRDefault="00393921">
      <w:pPr>
        <w:pStyle w:val="CommentText"/>
        <w:bidi w:val="0"/>
      </w:pPr>
    </w:p>
    <w:p w14:paraId="61ECBDAF" w14:textId="77777777" w:rsidR="00393921" w:rsidRDefault="00393921">
      <w:pPr>
        <w:pStyle w:val="CommentText"/>
        <w:bidi w:val="0"/>
      </w:pPr>
    </w:p>
    <w:p w14:paraId="5235D823" w14:textId="77777777" w:rsidR="00393921" w:rsidRDefault="00393921">
      <w:pPr>
        <w:pStyle w:val="CommentText"/>
        <w:bidi w:val="0"/>
      </w:pPr>
      <w:r>
        <w:t>Lloyd (2013) Brain-stimulation induced blindsight: unconscious vision or response bias</w:t>
      </w:r>
    </w:p>
    <w:p w14:paraId="76B19053" w14:textId="77777777" w:rsidR="00393921" w:rsidRDefault="00393921">
      <w:pPr>
        <w:pStyle w:val="CommentText"/>
        <w:bidi w:val="0"/>
      </w:pPr>
    </w:p>
    <w:p w14:paraId="6CAE3633" w14:textId="77777777" w:rsidR="00393921" w:rsidRDefault="00393921" w:rsidP="00A3616F">
      <w:pPr>
        <w:pStyle w:val="CommentText"/>
        <w:bidi w:val="0"/>
      </w:pPr>
      <w:r>
        <w:t>Merikle (2001) Perception without awareness: perspectives from cognitive psychology</w:t>
      </w:r>
    </w:p>
  </w:comment>
  <w:comment w:id="31" w:author="Chen Heller" w:date="2022-08-26T10:14:00Z" w:initials="CH">
    <w:p w14:paraId="05B3F7CF" w14:textId="7416A4C4" w:rsidR="00AF402D" w:rsidRDefault="00D92FDA">
      <w:pPr>
        <w:pStyle w:val="CommentText"/>
        <w:bidi w:val="0"/>
      </w:pPr>
      <w:r>
        <w:rPr>
          <w:rStyle w:val="CommentReference"/>
        </w:rPr>
        <w:annotationRef/>
      </w:r>
      <w:r w:rsidR="00AF402D">
        <w:rPr>
          <w:color w:val="222222"/>
          <w:highlight w:val="white"/>
        </w:rPr>
        <w:t>Macmillan, N. A., &amp; Creelman, C. D. (2004). </w:t>
      </w:r>
      <w:r w:rsidR="00AF402D">
        <w:rPr>
          <w:i/>
          <w:iCs/>
          <w:color w:val="222222"/>
          <w:highlight w:val="white"/>
        </w:rPr>
        <w:t>Detection theory: A user's guide</w:t>
      </w:r>
      <w:r w:rsidR="00AF402D">
        <w:rPr>
          <w:color w:val="222222"/>
          <w:highlight w:val="white"/>
        </w:rPr>
        <w:t>. Psychology press.</w:t>
      </w:r>
      <w:r w:rsidR="00AF402D">
        <w:t xml:space="preserve">  - It is in Part I chapter 1 page 7 (in the whole book its page 15).</w:t>
      </w:r>
    </w:p>
    <w:p w14:paraId="64367805" w14:textId="77777777" w:rsidR="00AF402D" w:rsidRDefault="00AF402D">
      <w:pPr>
        <w:pStyle w:val="CommentText"/>
        <w:bidi w:val="0"/>
      </w:pPr>
    </w:p>
    <w:p w14:paraId="18A73E05" w14:textId="77777777" w:rsidR="00AF402D" w:rsidRDefault="00AF402D">
      <w:pPr>
        <w:pStyle w:val="CommentText"/>
        <w:bidi w:val="0"/>
      </w:pPr>
      <w:r>
        <w:rPr>
          <w:b/>
          <w:bCs/>
        </w:rPr>
        <w:t>More related papers (Didn't read):</w:t>
      </w:r>
    </w:p>
    <w:p w14:paraId="6303165D" w14:textId="77777777" w:rsidR="00AF402D" w:rsidRDefault="00AF402D">
      <w:pPr>
        <w:pStyle w:val="CommentText"/>
        <w:bidi w:val="0"/>
      </w:pPr>
      <w:r>
        <w:rPr>
          <w:color w:val="333333"/>
          <w:highlight w:val="white"/>
        </w:rPr>
        <w:t>Simpson, A. J., &amp; Fitter, M. J. (1973). What is the best index of detectability? </w:t>
      </w:r>
      <w:r>
        <w:t xml:space="preserve">Psychological Bulletin </w:t>
      </w:r>
    </w:p>
    <w:p w14:paraId="087DD1BE" w14:textId="77777777" w:rsidR="00AF402D" w:rsidRDefault="00AF402D">
      <w:pPr>
        <w:pStyle w:val="CommentText"/>
        <w:bidi w:val="0"/>
      </w:pPr>
    </w:p>
    <w:p w14:paraId="11AA2729" w14:textId="77777777" w:rsidR="00AF402D" w:rsidRDefault="00AF402D" w:rsidP="004B19C2">
      <w:pPr>
        <w:pStyle w:val="CommentText"/>
        <w:bidi w:val="0"/>
      </w:pPr>
      <w:r>
        <w:t>Wickens, Thomas D. (2001). Elementary Signal Detection Theory. OUP USA. ch. 2, p. 20. ISBN 0-19-509250-3.</w:t>
      </w:r>
    </w:p>
  </w:comment>
  <w:comment w:id="32" w:author="Chen Heller" w:date="2022-08-26T10:15:00Z" w:initials="CH">
    <w:p w14:paraId="5650D5DF" w14:textId="147940BE" w:rsidR="00EC13BC" w:rsidRDefault="00D77A57">
      <w:pPr>
        <w:pStyle w:val="CommentText"/>
        <w:bidi w:val="0"/>
      </w:pPr>
      <w:r>
        <w:rPr>
          <w:rStyle w:val="CommentReference"/>
        </w:rPr>
        <w:annotationRef/>
      </w:r>
      <w:r w:rsidR="00EC13BC">
        <w:rPr>
          <w:color w:val="222222"/>
          <w:highlight w:val="white"/>
        </w:rPr>
        <w:t>Bowers, K. S. (1982). On being unconsciously influenced and informed.</w:t>
      </w:r>
      <w:r w:rsidR="00EC13BC">
        <w:t xml:space="preserve">  - Haven't read it since couldn't find it, but articles citing it use it as an example for a paper that discusses cases in which the exclusiveness assumption is violated, therefor UC effect influence the awareness measure.</w:t>
      </w:r>
    </w:p>
    <w:p w14:paraId="7629AA7F" w14:textId="77777777" w:rsidR="00EC13BC" w:rsidRDefault="00EC13BC">
      <w:pPr>
        <w:pStyle w:val="CommentText"/>
        <w:bidi w:val="0"/>
      </w:pPr>
    </w:p>
    <w:p w14:paraId="377EB150" w14:textId="77777777" w:rsidR="00EC13BC" w:rsidRDefault="00EC13BC">
      <w:pPr>
        <w:pStyle w:val="CommentText"/>
        <w:bidi w:val="0"/>
      </w:pPr>
      <w:r>
        <w:rPr>
          <w:color w:val="222222"/>
          <w:highlight w:val="white"/>
        </w:rPr>
        <w:t>Merikle, P. M. &amp; Reingold, E. M. On demonstrating unconscious perception: comment on Draine and Greenwald (1998). </w:t>
      </w:r>
      <w:r>
        <w:rPr>
          <w:i/>
          <w:iCs/>
          <w:color w:val="222222"/>
          <w:highlight w:val="white"/>
        </w:rPr>
        <w:t>J. Exp. Psychol. Gen.</w:t>
      </w:r>
      <w:r>
        <w:rPr>
          <w:color w:val="222222"/>
          <w:highlight w:val="white"/>
        </w:rPr>
        <w:t> </w:t>
      </w:r>
      <w:r>
        <w:rPr>
          <w:b/>
          <w:bCs/>
          <w:color w:val="222222"/>
          <w:highlight w:val="white"/>
        </w:rPr>
        <w:t>127</w:t>
      </w:r>
      <w:r>
        <w:rPr>
          <w:color w:val="222222"/>
          <w:highlight w:val="white"/>
        </w:rPr>
        <w:t>, 304?310 (1998).</w:t>
      </w:r>
      <w:r>
        <w:t xml:space="preserve"> - Cannot access it, but is cited in papers as an example for paper the discusses the exclusiveness problem (over estimation of awwareness due to UC effect on awareness measure).</w:t>
      </w:r>
    </w:p>
    <w:p w14:paraId="1265288D" w14:textId="77777777" w:rsidR="00EC13BC" w:rsidRDefault="00EC13BC">
      <w:pPr>
        <w:pStyle w:val="CommentText"/>
        <w:bidi w:val="0"/>
      </w:pPr>
    </w:p>
    <w:p w14:paraId="4DD15E92" w14:textId="77777777" w:rsidR="00EC13BC" w:rsidRDefault="00EC13BC">
      <w:pPr>
        <w:pStyle w:val="CommentText"/>
        <w:bidi w:val="0"/>
      </w:pPr>
      <w:r>
        <w:rPr>
          <w:b/>
          <w:bCs/>
        </w:rPr>
        <w:t>If not good, look here:</w:t>
      </w:r>
    </w:p>
    <w:p w14:paraId="7425ED77" w14:textId="77777777" w:rsidR="00EC13BC" w:rsidRDefault="00EC13BC">
      <w:pPr>
        <w:pStyle w:val="CommentText"/>
        <w:bidi w:val="0"/>
      </w:pPr>
    </w:p>
    <w:p w14:paraId="6E13D3AE" w14:textId="77777777" w:rsidR="00EC13BC" w:rsidRDefault="00EC13BC">
      <w:pPr>
        <w:pStyle w:val="CommentText"/>
        <w:bidi w:val="0"/>
      </w:pPr>
      <w:r>
        <w:rPr>
          <w:color w:val="222222"/>
          <w:highlight w:val="white"/>
        </w:rPr>
        <w:t>Cheesman, J. &amp; Merikle, P. M. Distinguishing conscious from unconscious perceptual processes. </w:t>
      </w:r>
      <w:r>
        <w:rPr>
          <w:i/>
          <w:iCs/>
          <w:color w:val="222222"/>
          <w:highlight w:val="white"/>
        </w:rPr>
        <w:t>Can. J. Psychol.</w:t>
      </w:r>
      <w:r>
        <w:rPr>
          <w:color w:val="222222"/>
          <w:highlight w:val="white"/>
        </w:rPr>
        <w:t> </w:t>
      </w:r>
      <w:r>
        <w:rPr>
          <w:b/>
          <w:bCs/>
          <w:color w:val="222222"/>
          <w:highlight w:val="white"/>
        </w:rPr>
        <w:t>40</w:t>
      </w:r>
      <w:r>
        <w:rPr>
          <w:color w:val="222222"/>
          <w:highlight w:val="white"/>
        </w:rPr>
        <w:t>, 343?367 (1986) - doesn't mention overestimation of awareness.</w:t>
      </w:r>
      <w:r>
        <w:t xml:space="preserve"> </w:t>
      </w:r>
    </w:p>
    <w:p w14:paraId="09ACB852" w14:textId="77777777" w:rsidR="00EC13BC" w:rsidRDefault="00EC13BC">
      <w:pPr>
        <w:pStyle w:val="CommentText"/>
        <w:bidi w:val="0"/>
      </w:pPr>
    </w:p>
    <w:p w14:paraId="4227C9E0" w14:textId="77777777" w:rsidR="00EC13BC" w:rsidRDefault="00EC13BC">
      <w:pPr>
        <w:pStyle w:val="CommentText"/>
        <w:bidi w:val="0"/>
      </w:pPr>
      <w:r>
        <w:rPr>
          <w:color w:val="222222"/>
          <w:highlight w:val="white"/>
        </w:rPr>
        <w:t>Wiens, S. &amp; Öhman, A. Unawareness is more than a chance event: comment on Lovibond and Shanks (2002). </w:t>
      </w:r>
      <w:r>
        <w:rPr>
          <w:i/>
          <w:iCs/>
          <w:color w:val="222222"/>
          <w:highlight w:val="white"/>
        </w:rPr>
        <w:t>J. Exp. Psychol. Anim. Behav. Process.</w:t>
      </w:r>
      <w:r>
        <w:rPr>
          <w:color w:val="222222"/>
          <w:highlight w:val="white"/>
        </w:rPr>
        <w:t> </w:t>
      </w:r>
      <w:r>
        <w:rPr>
          <w:b/>
          <w:bCs/>
          <w:color w:val="222222"/>
          <w:highlight w:val="white"/>
        </w:rPr>
        <w:t>28</w:t>
      </w:r>
      <w:r>
        <w:rPr>
          <w:color w:val="222222"/>
          <w:highlight w:val="white"/>
        </w:rPr>
        <w:t>, 27?31 (2002).</w:t>
      </w:r>
      <w:r>
        <w:t xml:space="preserve"> - discusses exclusiveness and give one example for study that showed UC emotions affect the awareness measure:</w:t>
      </w:r>
    </w:p>
    <w:p w14:paraId="0B787709" w14:textId="77777777" w:rsidR="00EC13BC" w:rsidRDefault="00EC13BC">
      <w:pPr>
        <w:pStyle w:val="CommentText"/>
        <w:bidi w:val="0"/>
      </w:pPr>
      <w:r>
        <w:t>O¨hman, A., &amp; Soares, J. J. F. (1994). “Unconscious anxiety”: Phobic</w:t>
      </w:r>
    </w:p>
    <w:p w14:paraId="277B53E3" w14:textId="77777777" w:rsidR="00EC13BC" w:rsidRDefault="00EC13BC">
      <w:pPr>
        <w:pStyle w:val="CommentText"/>
        <w:bidi w:val="0"/>
      </w:pPr>
      <w:r>
        <w:t>responses to masked stimuli</w:t>
      </w:r>
    </w:p>
    <w:p w14:paraId="414DE71C" w14:textId="77777777" w:rsidR="00EC13BC" w:rsidRDefault="00EC13BC">
      <w:pPr>
        <w:pStyle w:val="CommentText"/>
        <w:bidi w:val="0"/>
      </w:pPr>
    </w:p>
    <w:p w14:paraId="64A7E720" w14:textId="77777777" w:rsidR="00EC13BC" w:rsidRDefault="00EC13BC">
      <w:pPr>
        <w:pStyle w:val="CommentText"/>
        <w:bidi w:val="0"/>
      </w:pPr>
      <w:r>
        <w:rPr>
          <w:color w:val="222222"/>
          <w:highlight w:val="white"/>
        </w:rPr>
        <w:t>Merikle, P. M., Smilek, D. &amp; Eastwood, J. D. Perception without awareness: perspectives from cognitive psychology. </w:t>
      </w:r>
      <w:r>
        <w:rPr>
          <w:i/>
          <w:iCs/>
          <w:color w:val="222222"/>
          <w:highlight w:val="white"/>
        </w:rPr>
        <w:t>Cognition</w:t>
      </w:r>
      <w:r>
        <w:rPr>
          <w:color w:val="222222"/>
          <w:highlight w:val="white"/>
        </w:rPr>
        <w:t> </w:t>
      </w:r>
      <w:r>
        <w:rPr>
          <w:b/>
          <w:bCs/>
          <w:color w:val="222222"/>
          <w:highlight w:val="white"/>
        </w:rPr>
        <w:t>79</w:t>
      </w:r>
      <w:r>
        <w:rPr>
          <w:color w:val="222222"/>
          <w:highlight w:val="white"/>
        </w:rPr>
        <w:t>, 115?134 (2001).</w:t>
      </w:r>
      <w:r>
        <w:t xml:space="preserve"> </w:t>
      </w:r>
    </w:p>
    <w:p w14:paraId="185A9B2E" w14:textId="77777777" w:rsidR="00EC13BC" w:rsidRDefault="00EC13BC">
      <w:pPr>
        <w:pStyle w:val="CommentText"/>
        <w:bidi w:val="0"/>
      </w:pPr>
    </w:p>
    <w:p w14:paraId="67000468" w14:textId="77777777" w:rsidR="00EC13BC" w:rsidRDefault="00EC13BC">
      <w:pPr>
        <w:pStyle w:val="CommentText"/>
        <w:bidi w:val="0"/>
      </w:pPr>
      <w:r>
        <w:rPr>
          <w:color w:val="231F20"/>
        </w:rPr>
        <w:t>Haase, S. J. &amp; Fiske, G. D. Valid distinctions between conscious and unconscious perception - irreleveant, discusses some theory and doesn't talk about exclusiveness.</w:t>
      </w:r>
    </w:p>
    <w:p w14:paraId="06B5FBAD" w14:textId="77777777" w:rsidR="00EC13BC" w:rsidRDefault="00EC13BC">
      <w:pPr>
        <w:pStyle w:val="CommentText"/>
        <w:bidi w:val="0"/>
      </w:pPr>
    </w:p>
    <w:p w14:paraId="0E84D2EC" w14:textId="77777777" w:rsidR="00EC13BC" w:rsidRDefault="00EC13BC">
      <w:pPr>
        <w:pStyle w:val="CommentText"/>
        <w:bidi w:val="0"/>
      </w:pPr>
      <w:r>
        <w:rPr>
          <w:color w:val="231F20"/>
        </w:rPr>
        <w:t>Holender, D. &amp; Duscherer, K. Unconscious perception: the need for a paradigm shift. - doesn't discuss the exclusiveness problem.</w:t>
      </w:r>
    </w:p>
    <w:p w14:paraId="189C6E9F" w14:textId="77777777" w:rsidR="00EC13BC" w:rsidRDefault="00EC13BC">
      <w:pPr>
        <w:pStyle w:val="CommentText"/>
        <w:bidi w:val="0"/>
      </w:pPr>
    </w:p>
    <w:p w14:paraId="438D2E6A" w14:textId="77777777" w:rsidR="00EC13BC" w:rsidRDefault="00EC13BC" w:rsidP="00167856">
      <w:pPr>
        <w:pStyle w:val="CommentText"/>
        <w:bidi w:val="0"/>
        <w:rPr>
          <w:rtl/>
        </w:rPr>
      </w:pPr>
      <w:r>
        <w:rPr>
          <w:color w:val="222222"/>
          <w:highlight w:val="white"/>
        </w:rPr>
        <w:t>Reingold, E. M. &amp; Merikle, P. M. On the inter-relatedness of theory and measurement in the study of unconscious processes. </w:t>
      </w:r>
      <w:r>
        <w:rPr>
          <w:i/>
          <w:iCs/>
          <w:color w:val="222222"/>
          <w:highlight w:val="white"/>
        </w:rPr>
        <w:t>Mind Lang.</w:t>
      </w:r>
      <w:r>
        <w:rPr>
          <w:color w:val="222222"/>
          <w:highlight w:val="white"/>
        </w:rPr>
        <w:t> </w:t>
      </w:r>
      <w:r>
        <w:rPr>
          <w:b/>
          <w:bCs/>
          <w:color w:val="222222"/>
          <w:highlight w:val="white"/>
        </w:rPr>
        <w:t>5</w:t>
      </w:r>
      <w:r>
        <w:rPr>
          <w:color w:val="222222"/>
          <w:highlight w:val="white"/>
        </w:rPr>
        <w:t>, 9?28 (1990)</w:t>
      </w:r>
      <w:r>
        <w:t xml:space="preserve"> - they don’t talk very specifiaclly about overestimation of consciousness in a n objective measure.</w:t>
      </w:r>
    </w:p>
  </w:comment>
  <w:comment w:id="33" w:author="Chen Heller" w:date="2022-09-07T08:55:00Z" w:initials="CH">
    <w:p w14:paraId="11203E1D" w14:textId="77777777" w:rsidR="00BC119D" w:rsidRDefault="00AC0A9B">
      <w:pPr>
        <w:pStyle w:val="CommentText"/>
        <w:bidi w:val="0"/>
      </w:pPr>
      <w:r>
        <w:rPr>
          <w:rStyle w:val="CommentReference"/>
        </w:rPr>
        <w:annotationRef/>
      </w:r>
      <w:r w:rsidR="00BC119D">
        <w:t>Unconscious semantic priming extends to novel</w:t>
      </w:r>
    </w:p>
    <w:p w14:paraId="1CFB9B4E" w14:textId="77777777" w:rsidR="00BC119D" w:rsidRDefault="00BC119D">
      <w:pPr>
        <w:pStyle w:val="CommentText"/>
        <w:bidi w:val="0"/>
      </w:pPr>
      <w:r>
        <w:t>unseen stimuli</w:t>
      </w:r>
    </w:p>
    <w:p w14:paraId="7B81BEB9" w14:textId="77777777" w:rsidR="00BC119D" w:rsidRDefault="00BC119D">
      <w:pPr>
        <w:pStyle w:val="CommentText"/>
        <w:bidi w:val="0"/>
      </w:pPr>
    </w:p>
    <w:p w14:paraId="3B7EB2AC" w14:textId="77777777" w:rsidR="00BC119D" w:rsidRDefault="00BC119D">
      <w:pPr>
        <w:pStyle w:val="CommentText"/>
        <w:bidi w:val="0"/>
      </w:pPr>
      <w:r>
        <w:t>Unconscious semantic priming from pictures</w:t>
      </w:r>
    </w:p>
    <w:p w14:paraId="069946E1" w14:textId="77777777" w:rsidR="00BC119D" w:rsidRDefault="00BC119D">
      <w:pPr>
        <w:pStyle w:val="CommentText"/>
        <w:bidi w:val="0"/>
      </w:pPr>
    </w:p>
    <w:p w14:paraId="4140E9C6" w14:textId="77777777" w:rsidR="00BC119D" w:rsidRDefault="00BC119D">
      <w:pPr>
        <w:pStyle w:val="CommentText"/>
        <w:bidi w:val="0"/>
      </w:pPr>
      <w:r>
        <w:t>Subliminal words activate semantic categories (not automated motor responses)</w:t>
      </w:r>
    </w:p>
    <w:p w14:paraId="72552812" w14:textId="77777777" w:rsidR="00BC119D" w:rsidRDefault="00BC119D">
      <w:pPr>
        <w:pStyle w:val="CommentText"/>
        <w:bidi w:val="0"/>
      </w:pPr>
    </w:p>
    <w:p w14:paraId="47EF1DE5" w14:textId="77777777" w:rsidR="00BC119D" w:rsidRDefault="00BC119D">
      <w:pPr>
        <w:pStyle w:val="CommentText"/>
        <w:bidi w:val="0"/>
      </w:pPr>
      <w:r>
        <w:rPr>
          <w:b/>
          <w:bCs/>
        </w:rPr>
        <w:t>Don’t use:</w:t>
      </w:r>
    </w:p>
    <w:p w14:paraId="3B5AAEA3" w14:textId="77777777" w:rsidR="00BC119D" w:rsidRDefault="00BC119D">
      <w:pPr>
        <w:pStyle w:val="CommentText"/>
        <w:bidi w:val="0"/>
      </w:pPr>
      <w:r>
        <w:t>Semantic processing without conscious identification: Evidence from event-related potentials. - Its old. They mix aware with unaware words.</w:t>
      </w:r>
    </w:p>
    <w:p w14:paraId="20EA71E4" w14:textId="77777777" w:rsidR="00BC119D" w:rsidRDefault="00BC119D">
      <w:pPr>
        <w:pStyle w:val="CommentText"/>
        <w:bidi w:val="0"/>
      </w:pPr>
    </w:p>
    <w:p w14:paraId="5D200707" w14:textId="77777777" w:rsidR="00BC119D" w:rsidRDefault="00BC119D">
      <w:pPr>
        <w:pStyle w:val="CommentText"/>
        <w:bidi w:val="0"/>
      </w:pPr>
      <w:r>
        <w:t>Eliciting false insights with semantic priming - It discusses insight (Aha!) moments, so not very relevant for you.</w:t>
      </w:r>
    </w:p>
    <w:p w14:paraId="22C5092F" w14:textId="77777777" w:rsidR="00BC119D" w:rsidRDefault="00BC119D" w:rsidP="00C34C6A">
      <w:pPr>
        <w:pStyle w:val="CommentText"/>
        <w:bidi w:val="0"/>
      </w:pPr>
    </w:p>
  </w:comment>
  <w:comment w:id="34" w:author="Chen Heller" w:date="2022-06-26T10:59:00Z" w:initials="CH">
    <w:p w14:paraId="0431032F" w14:textId="7B93EEA8"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37" w:author="Chen Heller" w:date="2022-09-07T08:56:00Z" w:initials="CH">
    <w:p w14:paraId="14153C76" w14:textId="77777777" w:rsidR="007E1196" w:rsidRDefault="00AC0A9B">
      <w:pPr>
        <w:pStyle w:val="CommentText"/>
        <w:bidi w:val="0"/>
      </w:pPr>
      <w:r>
        <w:rPr>
          <w:rStyle w:val="CommentReference"/>
        </w:rPr>
        <w:annotationRef/>
      </w:r>
      <w:r w:rsidR="007E1196">
        <w:t>A task-difficulty artifact in subliminal priming</w:t>
      </w:r>
    </w:p>
    <w:p w14:paraId="0DBD3C6F" w14:textId="77777777" w:rsidR="007E1196" w:rsidRDefault="007E1196">
      <w:pPr>
        <w:pStyle w:val="CommentText"/>
        <w:bidi w:val="0"/>
      </w:pPr>
    </w:p>
    <w:p w14:paraId="2FC41F54" w14:textId="77777777" w:rsidR="007E1196" w:rsidRDefault="007E1196">
      <w:pPr>
        <w:pStyle w:val="CommentText"/>
        <w:bidi w:val="0"/>
      </w:pPr>
      <w:r>
        <w:rPr>
          <w:b/>
          <w:bCs/>
        </w:rPr>
        <w:t>Not good:</w:t>
      </w:r>
    </w:p>
    <w:p w14:paraId="11F2AB6A" w14:textId="77777777" w:rsidR="007E1196" w:rsidRDefault="007E1196">
      <w:pPr>
        <w:pStyle w:val="CommentText"/>
        <w:bidi w:val="0"/>
      </w:pPr>
      <w:r>
        <w:t>Do semantic priming and retrieval of stimulus-response associations depend on conscious perception? - They find response priming.</w:t>
      </w:r>
    </w:p>
    <w:p w14:paraId="25A6C971" w14:textId="77777777" w:rsidR="007E1196" w:rsidRDefault="007E1196">
      <w:pPr>
        <w:pStyle w:val="CommentText"/>
        <w:bidi w:val="0"/>
      </w:pPr>
    </w:p>
    <w:p w14:paraId="0A8AB5EB" w14:textId="77777777" w:rsidR="007E1196" w:rsidRDefault="007E1196">
      <w:pPr>
        <w:pStyle w:val="CommentText"/>
        <w:bidi w:val="0"/>
      </w:pPr>
      <w:r>
        <w:t>Lin (2014). Priming of awareness or how not to measure visual awareness - using long primes improves awareness of short primes.</w:t>
      </w:r>
    </w:p>
    <w:p w14:paraId="06719EE3" w14:textId="77777777" w:rsidR="007E1196" w:rsidRDefault="007E1196">
      <w:pPr>
        <w:pStyle w:val="CommentText"/>
        <w:bidi w:val="0"/>
      </w:pPr>
    </w:p>
    <w:p w14:paraId="4FE92BE0" w14:textId="77777777" w:rsidR="007E1196" w:rsidRDefault="007E1196">
      <w:pPr>
        <w:pStyle w:val="CommentText"/>
        <w:bidi w:val="0"/>
      </w:pPr>
      <w:r>
        <w:t>Klein (2014). What can recent replication failures tell us about the theoretical commitments of psychology? - social psychology experiments.</w:t>
      </w:r>
    </w:p>
    <w:p w14:paraId="3F45202B" w14:textId="77777777" w:rsidR="007E1196" w:rsidRDefault="007E1196">
      <w:pPr>
        <w:pStyle w:val="CommentText"/>
        <w:bidi w:val="0"/>
      </w:pPr>
    </w:p>
    <w:p w14:paraId="59EFEBC2" w14:textId="77777777" w:rsidR="007E1196" w:rsidRDefault="007E1196">
      <w:pPr>
        <w:pStyle w:val="CommentText"/>
        <w:bidi w:val="0"/>
      </w:pPr>
      <w:r>
        <w:t>Ramscar (2015). Why many priming results don’t (and won’t) replicate: A quantitative analysis - deals with social psychology experiments.</w:t>
      </w:r>
    </w:p>
    <w:p w14:paraId="64345F05" w14:textId="77777777" w:rsidR="007E1196" w:rsidRDefault="007E1196">
      <w:pPr>
        <w:pStyle w:val="CommentText"/>
        <w:bidi w:val="0"/>
      </w:pPr>
    </w:p>
    <w:p w14:paraId="482E3216" w14:textId="77777777" w:rsidR="007E1196" w:rsidRDefault="007E1196">
      <w:pPr>
        <w:pStyle w:val="CommentText"/>
        <w:bidi w:val="0"/>
      </w:pPr>
      <w:r>
        <w:t>Heyman (2014). Frequent words do not break continuous flash suppression differently from infrequent or nonexistent words: Implications for semantic processing of words in the absence of awareness - Uses CFS, we talk about masking.</w:t>
      </w:r>
    </w:p>
    <w:p w14:paraId="2F4445B8" w14:textId="77777777" w:rsidR="007E1196" w:rsidRDefault="007E1196">
      <w:pPr>
        <w:pStyle w:val="CommentText"/>
        <w:bidi w:val="0"/>
      </w:pPr>
    </w:p>
    <w:p w14:paraId="69336182" w14:textId="77777777" w:rsidR="007E1196" w:rsidRDefault="007E1196">
      <w:pPr>
        <w:pStyle w:val="CommentText"/>
        <w:bidi w:val="0"/>
      </w:pPr>
      <w:r>
        <w:t>Greenwald,</w:t>
      </w:r>
    </w:p>
    <w:p w14:paraId="7E5F4ABB" w14:textId="77777777" w:rsidR="007E1196" w:rsidRDefault="007E1196" w:rsidP="00F9407E">
      <w:pPr>
        <w:pStyle w:val="CommentText"/>
        <w:bidi w:val="0"/>
      </w:pPr>
      <w:r>
        <w:t>Abrams, Naccache, &amp; Dehaene, 2003 - Shows contextual priming exists.</w:t>
      </w:r>
    </w:p>
  </w:comment>
  <w:comment w:id="38" w:author="Chen Heller" w:date="2022-09-11T17:34:00Z" w:initials="CH">
    <w:p w14:paraId="56C26423" w14:textId="77777777" w:rsidR="00F01C57" w:rsidRDefault="00F01C57">
      <w:pPr>
        <w:pStyle w:val="CommentText"/>
        <w:bidi w:val="0"/>
      </w:pPr>
      <w:r>
        <w:rPr>
          <w:rStyle w:val="CommentReference"/>
        </w:rPr>
        <w:annotationRef/>
      </w:r>
      <w:r>
        <w:t>Rabagliati (2018). The importance of awareness for understanding language</w:t>
      </w:r>
    </w:p>
    <w:p w14:paraId="7A88752B" w14:textId="77777777" w:rsidR="00F01C57" w:rsidRDefault="00F01C57">
      <w:pPr>
        <w:pStyle w:val="CommentText"/>
        <w:bidi w:val="0"/>
      </w:pPr>
    </w:p>
    <w:p w14:paraId="6003E662" w14:textId="77777777" w:rsidR="00F01C57" w:rsidRDefault="00F01C57">
      <w:pPr>
        <w:pStyle w:val="CommentText"/>
        <w:bidi w:val="0"/>
      </w:pPr>
      <w:r>
        <w:t>Gayet (2014). Breaking continuous flash suppression: Competing for consciousness on the pre-semantic battlefield</w:t>
      </w:r>
    </w:p>
    <w:p w14:paraId="10AA2FDF" w14:textId="77777777" w:rsidR="00F01C57" w:rsidRDefault="00F01C57">
      <w:pPr>
        <w:pStyle w:val="CommentText"/>
        <w:bidi w:val="0"/>
      </w:pPr>
    </w:p>
    <w:p w14:paraId="6BFB318F" w14:textId="77777777" w:rsidR="00F01C57" w:rsidRDefault="00F01C57">
      <w:pPr>
        <w:pStyle w:val="CommentText"/>
        <w:bidi w:val="0"/>
      </w:pPr>
      <w:r>
        <w:t>Heyman (2014). Frequent words do not break continuous flash suppression differently from infrequent or nonexistent words: Implications for semantic processing of words in the absence of awareness</w:t>
      </w:r>
    </w:p>
    <w:p w14:paraId="1EA939F4" w14:textId="77777777" w:rsidR="00F01C57" w:rsidRDefault="00F01C57">
      <w:pPr>
        <w:pStyle w:val="CommentText"/>
        <w:bidi w:val="0"/>
      </w:pPr>
    </w:p>
    <w:p w14:paraId="4C1BF13D" w14:textId="77777777" w:rsidR="00F01C57" w:rsidRDefault="00F01C57" w:rsidP="00F80D11">
      <w:pPr>
        <w:pStyle w:val="CommentText"/>
        <w:bidi w:val="0"/>
      </w:pPr>
      <w:r>
        <w:t>Damian (2001). Congruity effects evoked by subliminally presented primes: automaticity rather than semantic processing</w:t>
      </w:r>
    </w:p>
  </w:comment>
  <w:comment w:id="36" w:author="Chen Heller" w:date="2022-09-07T13:27:00Z" w:initials="CH">
    <w:p w14:paraId="6ED0F404" w14:textId="5A150B1D" w:rsidR="008601AF" w:rsidRDefault="008601AF" w:rsidP="003742CA">
      <w:pPr>
        <w:pStyle w:val="CommentText"/>
        <w:bidi w:val="0"/>
      </w:pPr>
      <w:r>
        <w:rPr>
          <w:rStyle w:val="CommentReference"/>
        </w:rPr>
        <w:annotationRef/>
      </w:r>
      <w:r>
        <w:t>Could not find enough papers that reported no congruency effect. Most report at least repetition priming.</w:t>
      </w:r>
    </w:p>
  </w:comment>
  <w:comment w:id="40" w:author="Chen Heller" w:date="2022-06-26T12:43:00Z" w:initials="CH">
    <w:p w14:paraId="69C095FE" w14:textId="37170002"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41"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42"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47" w:author="Chen Heller" w:date="2022-09-05T15:01:00Z" w:initials="CH">
    <w:p w14:paraId="2A672423" w14:textId="77777777" w:rsidR="00D268B3" w:rsidRDefault="00DD2D3F">
      <w:pPr>
        <w:pStyle w:val="CommentText"/>
        <w:bidi w:val="0"/>
      </w:pPr>
      <w:r>
        <w:rPr>
          <w:rStyle w:val="CommentReference"/>
        </w:rPr>
        <w:annotationRef/>
      </w:r>
      <w:r w:rsidR="00D268B3">
        <w:rPr>
          <w:color w:val="222222"/>
          <w:highlight w:val="white"/>
        </w:rPr>
        <w:t>Sand (2016). Subliminal or not? Comparing null-hypothesis and Bayesian methods for testing subliminal priming - Simulate data of priming when subs are aware and show that objective and subjective measures indicate subs are unaware (because of noise).</w:t>
      </w:r>
    </w:p>
    <w:p w14:paraId="51E2152D" w14:textId="77777777" w:rsidR="00D268B3" w:rsidRDefault="00D268B3">
      <w:pPr>
        <w:pStyle w:val="CommentText"/>
        <w:bidi w:val="0"/>
      </w:pPr>
    </w:p>
    <w:p w14:paraId="69533D9B" w14:textId="77777777" w:rsidR="00D268B3" w:rsidRDefault="00D268B3">
      <w:pPr>
        <w:pStyle w:val="CommentText"/>
        <w:bidi w:val="0"/>
      </w:pPr>
      <w:r>
        <w:t>The next one doesn't quite suit the point of this sentence:</w:t>
      </w:r>
    </w:p>
    <w:p w14:paraId="396F507B" w14:textId="77777777" w:rsidR="00D268B3" w:rsidRDefault="00D268B3">
      <w:pPr>
        <w:pStyle w:val="CommentText"/>
        <w:bidi w:val="0"/>
      </w:pPr>
      <w:r>
        <w:t>Measuring consciousness: Is one measure better than the other? - covers exhaustiveness problems.</w:t>
      </w:r>
    </w:p>
    <w:p w14:paraId="7E6F4B1B" w14:textId="77777777" w:rsidR="00D268B3" w:rsidRDefault="00D268B3">
      <w:pPr>
        <w:pStyle w:val="CommentText"/>
        <w:bidi w:val="0"/>
      </w:pPr>
    </w:p>
    <w:p w14:paraId="0EA15581" w14:textId="77777777" w:rsidR="00D268B3" w:rsidRDefault="00D268B3">
      <w:pPr>
        <w:pStyle w:val="CommentText"/>
        <w:bidi w:val="0"/>
      </w:pPr>
      <w:r>
        <w:t>---Didn't read everything below---</w:t>
      </w:r>
    </w:p>
    <w:p w14:paraId="5E59F1BB" w14:textId="77777777" w:rsidR="00D268B3" w:rsidRDefault="00D268B3">
      <w:pPr>
        <w:pStyle w:val="CommentText"/>
        <w:bidi w:val="0"/>
      </w:pPr>
    </w:p>
    <w:p w14:paraId="3B9B71CB" w14:textId="77777777" w:rsidR="00D268B3" w:rsidRDefault="00D268B3">
      <w:pPr>
        <w:pStyle w:val="CommentText"/>
        <w:bidi w:val="0"/>
      </w:pPr>
      <w:r>
        <w:t>Different subjective awareness measures demonstrate the influence of visual identification on perceptual awareness ratings</w:t>
      </w:r>
    </w:p>
    <w:p w14:paraId="556950F0" w14:textId="77777777" w:rsidR="00D268B3" w:rsidRDefault="00D268B3">
      <w:pPr>
        <w:pStyle w:val="CommentText"/>
        <w:bidi w:val="0"/>
      </w:pPr>
    </w:p>
    <w:p w14:paraId="4452D902" w14:textId="77777777" w:rsidR="00D268B3" w:rsidRDefault="00D268B3">
      <w:pPr>
        <w:pStyle w:val="CommentText"/>
        <w:bidi w:val="0"/>
      </w:pPr>
      <w:r>
        <w:t>Perception without awareness critical issues</w:t>
      </w:r>
    </w:p>
    <w:p w14:paraId="395C090E" w14:textId="77777777" w:rsidR="00D268B3" w:rsidRDefault="00D268B3">
      <w:pPr>
        <w:pStyle w:val="CommentText"/>
        <w:bidi w:val="0"/>
      </w:pPr>
    </w:p>
    <w:p w14:paraId="1AD42412" w14:textId="77777777" w:rsidR="00D268B3" w:rsidRDefault="00D268B3">
      <w:pPr>
        <w:pStyle w:val="CommentText"/>
        <w:bidi w:val="0"/>
      </w:pPr>
      <w:r>
        <w:t>Holender, D. 1986 Semantic activation without conscious identification in dichotic listening, parafoveal vision, and visual masking: a survey and appraisal - it’s 66 pages long, haven't read it yet, would prefer not to.</w:t>
      </w:r>
    </w:p>
    <w:p w14:paraId="5778930A" w14:textId="77777777" w:rsidR="00D268B3" w:rsidRDefault="00D268B3">
      <w:pPr>
        <w:pStyle w:val="CommentText"/>
        <w:bidi w:val="0"/>
      </w:pPr>
    </w:p>
    <w:p w14:paraId="47ADD1EE" w14:textId="77777777" w:rsidR="00D268B3" w:rsidRDefault="00D268B3">
      <w:pPr>
        <w:pStyle w:val="CommentText"/>
        <w:bidi w:val="0"/>
      </w:pPr>
      <w:r>
        <w:rPr>
          <w:b/>
          <w:bCs/>
        </w:rPr>
        <w:t>Exhaustiveness:</w:t>
      </w:r>
    </w:p>
    <w:p w14:paraId="725B757E" w14:textId="77777777" w:rsidR="00D268B3" w:rsidRDefault="00D268B3">
      <w:pPr>
        <w:pStyle w:val="CommentText"/>
        <w:bidi w:val="0"/>
      </w:pPr>
      <w:r>
        <w:t xml:space="preserve">Reingold, E. M., &amp; Merikle, P. M. (1988). Using direct and indirect measures to study perception without awareness </w:t>
      </w:r>
    </w:p>
    <w:p w14:paraId="39B76167" w14:textId="77777777" w:rsidR="00D268B3" w:rsidRDefault="00D268B3">
      <w:pPr>
        <w:pStyle w:val="CommentText"/>
        <w:bidi w:val="0"/>
      </w:pPr>
    </w:p>
    <w:p w14:paraId="4B20855C" w14:textId="77777777" w:rsidR="00D268B3" w:rsidRDefault="00D268B3">
      <w:pPr>
        <w:pStyle w:val="CommentText"/>
        <w:bidi w:val="0"/>
      </w:pPr>
      <w:r>
        <w:rPr>
          <w:color w:val="333333"/>
          <w:highlight w:val="white"/>
        </w:rPr>
        <w:t>Reingold, E. M., &amp; Merikle, P. M. (1990). On the inter-relatedness of theory and measurement in the study of unconscious processes</w:t>
      </w:r>
      <w:r>
        <w:t xml:space="preserve"> </w:t>
      </w:r>
    </w:p>
    <w:p w14:paraId="39A8E533" w14:textId="77777777" w:rsidR="00D268B3" w:rsidRDefault="00D268B3">
      <w:pPr>
        <w:pStyle w:val="CommentText"/>
        <w:bidi w:val="0"/>
      </w:pPr>
    </w:p>
    <w:p w14:paraId="1F6DBA02" w14:textId="77777777" w:rsidR="00D268B3" w:rsidRDefault="00D268B3">
      <w:pPr>
        <w:pStyle w:val="CommentText"/>
        <w:bidi w:val="0"/>
      </w:pPr>
      <w:r>
        <w:t xml:space="preserve">Persaud, N., McLeod, P., &amp; Cowey, A. (2007). Post-decision wagering objectively measures awareness </w:t>
      </w:r>
    </w:p>
    <w:p w14:paraId="4F85A875" w14:textId="77777777" w:rsidR="00D268B3" w:rsidRDefault="00D268B3">
      <w:pPr>
        <w:pStyle w:val="CommentText"/>
        <w:bidi w:val="0"/>
      </w:pPr>
    </w:p>
    <w:p w14:paraId="57CCAF76" w14:textId="77777777" w:rsidR="00D268B3" w:rsidRDefault="00D268B3" w:rsidP="0005374F">
      <w:pPr>
        <w:pStyle w:val="CommentText"/>
        <w:bidi w:val="0"/>
      </w:pPr>
      <w:r>
        <w:t xml:space="preserve">Seth, A. K. (2008). Post-decision wagering measures metacognitive content, not sensory consciousness </w:t>
      </w:r>
    </w:p>
  </w:comment>
  <w:comment w:id="57" w:author="Chen Heller" w:date="2022-09-05T16:32:00Z" w:initials="CH">
    <w:p w14:paraId="3F33C186" w14:textId="6B21953A" w:rsidR="00BA3148" w:rsidRDefault="00283229">
      <w:pPr>
        <w:pStyle w:val="CommentText"/>
        <w:bidi w:val="0"/>
      </w:pPr>
      <w:r>
        <w:rPr>
          <w:rStyle w:val="CommentReference"/>
        </w:rPr>
        <w:annotationRef/>
      </w:r>
      <w:r w:rsidR="00BA3148">
        <w:rPr>
          <w:color w:val="222222"/>
          <w:highlight w:val="white"/>
        </w:rPr>
        <w:t>Merikle, P. M. (1992). Perception without awareness: Critical issues - wxplains why it is important that awareness and performance would measure the same features.</w:t>
      </w:r>
    </w:p>
    <w:p w14:paraId="3F93F5DD" w14:textId="77777777" w:rsidR="00BA3148" w:rsidRDefault="00BA3148">
      <w:pPr>
        <w:pStyle w:val="CommentText"/>
        <w:bidi w:val="0"/>
      </w:pPr>
    </w:p>
    <w:p w14:paraId="2A4C045D" w14:textId="77777777" w:rsidR="00BA3148" w:rsidRDefault="00BA3148">
      <w:pPr>
        <w:pStyle w:val="CommentText"/>
        <w:bidi w:val="0"/>
      </w:pPr>
      <w:r>
        <w:rPr>
          <w:b/>
          <w:bCs/>
        </w:rPr>
        <w:t>Relevance criterion (awareness measure measures the relevant information):</w:t>
      </w:r>
    </w:p>
    <w:p w14:paraId="41503EE6" w14:textId="77777777" w:rsidR="00BA3148" w:rsidRDefault="00BA3148">
      <w:pPr>
        <w:pStyle w:val="CommentText"/>
        <w:bidi w:val="0"/>
      </w:pPr>
    </w:p>
    <w:p w14:paraId="3E89D299" w14:textId="77777777" w:rsidR="00BA3148" w:rsidRDefault="00BA3148">
      <w:pPr>
        <w:pStyle w:val="CommentText"/>
        <w:bidi w:val="0"/>
      </w:pPr>
      <w:r>
        <w:rPr>
          <w:color w:val="333333"/>
          <w:highlight w:val="white"/>
        </w:rPr>
        <w:t>Characteristics of dissociable human learning systems - didn’t read</w:t>
      </w:r>
    </w:p>
    <w:p w14:paraId="486117A4" w14:textId="77777777" w:rsidR="00BA3148" w:rsidRDefault="00BA3148">
      <w:pPr>
        <w:pStyle w:val="CommentText"/>
        <w:bidi w:val="0"/>
      </w:pPr>
    </w:p>
    <w:p w14:paraId="4FD4C32C" w14:textId="77777777" w:rsidR="00BA3148" w:rsidRDefault="00BA3148">
      <w:pPr>
        <w:pStyle w:val="CommentText"/>
        <w:bidi w:val="0"/>
      </w:pPr>
      <w:r>
        <w:t>Newell 2014 page 4 - mentions the relevance criterion in the context of grammatical rules learning and time delay relevancy (information that was forgotten seems to affect behavior unconsciously, but actually a conscious derivative of that information affects behavior now)</w:t>
      </w:r>
    </w:p>
    <w:p w14:paraId="30504B99" w14:textId="77777777" w:rsidR="00BA3148" w:rsidRDefault="00BA3148">
      <w:pPr>
        <w:pStyle w:val="CommentText"/>
        <w:bidi w:val="0"/>
      </w:pPr>
    </w:p>
    <w:p w14:paraId="1370F38B" w14:textId="77777777" w:rsidR="00BA3148" w:rsidRDefault="00BA3148">
      <w:pPr>
        <w:pStyle w:val="CommentText"/>
        <w:bidi w:val="0"/>
      </w:pPr>
      <w:r>
        <w:t>How (not) to underestimate unconscious</w:t>
      </w:r>
    </w:p>
    <w:p w14:paraId="6CA0B2AF" w14:textId="77777777" w:rsidR="00BA3148" w:rsidRDefault="00BA3148" w:rsidP="00434C25">
      <w:pPr>
        <w:pStyle w:val="CommentText"/>
        <w:bidi w:val="0"/>
      </w:pPr>
      <w:r>
        <w:t>Perception - talk about the opposite direction, when measuring an irrelevant feature can cause underestimation of awareness.</w:t>
      </w:r>
    </w:p>
  </w:comment>
  <w:comment w:id="60" w:author="Chen Heller" w:date="2022-09-05T16:07:00Z" w:initials="CH">
    <w:p w14:paraId="3286A98F" w14:textId="64941739" w:rsidR="00BB2496" w:rsidRDefault="00BB2496">
      <w:pPr>
        <w:pStyle w:val="CommentText"/>
        <w:bidi w:val="0"/>
      </w:pPr>
      <w:r>
        <w:rPr>
          <w:rStyle w:val="CommentReference"/>
        </w:rPr>
        <w:annotationRef/>
      </w:r>
      <w:r>
        <w:t>How (not) to underestimate unconscious</w:t>
      </w:r>
    </w:p>
    <w:p w14:paraId="3708A193" w14:textId="77777777" w:rsidR="00BB2496" w:rsidRDefault="00BB2496" w:rsidP="00B41CC7">
      <w:pPr>
        <w:pStyle w:val="CommentText"/>
        <w:bidi w:val="0"/>
      </w:pPr>
      <w:r>
        <w:t>perception</w:t>
      </w:r>
    </w:p>
  </w:comment>
  <w:comment w:id="72" w:author="Chen Heller" w:date="2022-09-05T17:54:00Z" w:initials="CH">
    <w:p w14:paraId="2559A3A1" w14:textId="77777777" w:rsidR="00FC4734" w:rsidRDefault="00242C6E">
      <w:pPr>
        <w:pStyle w:val="CommentText"/>
        <w:bidi w:val="0"/>
      </w:pPr>
      <w:r>
        <w:rPr>
          <w:rStyle w:val="CommentReference"/>
        </w:rPr>
        <w:annotationRef/>
      </w:r>
      <w:r w:rsidR="00FC4734">
        <w:t>I think I should just cite Newell 2014 and his immediacy criterion here.</w:t>
      </w:r>
    </w:p>
    <w:p w14:paraId="7AE71CCB" w14:textId="77777777" w:rsidR="00FC4734" w:rsidRDefault="00FC4734">
      <w:pPr>
        <w:pStyle w:val="CommentText"/>
        <w:bidi w:val="0"/>
      </w:pPr>
    </w:p>
    <w:p w14:paraId="0F4898A0" w14:textId="77777777" w:rsidR="00FC4734" w:rsidRDefault="00FC4734">
      <w:pPr>
        <w:pStyle w:val="CommentText"/>
        <w:bidi w:val="0"/>
      </w:pPr>
      <w:r>
        <w:t>Shanks, D. R., &amp; St. John, M. F. (1994). Characteristics of dissociable human learning systems - Look for "retrospective". I read some of it, it mentions the that time delay might be a problem but doesn't specifically discuss it, so I don't think it’s a good reference.</w:t>
      </w:r>
    </w:p>
    <w:p w14:paraId="6F13F5C8" w14:textId="77777777" w:rsidR="00FC4734" w:rsidRDefault="00FC4734">
      <w:pPr>
        <w:pStyle w:val="CommentText"/>
        <w:bidi w:val="0"/>
      </w:pPr>
    </w:p>
    <w:p w14:paraId="6BC8FAAE" w14:textId="77777777" w:rsidR="00FC4734" w:rsidRDefault="00FC4734">
      <w:pPr>
        <w:pStyle w:val="CommentText"/>
        <w:bidi w:val="0"/>
      </w:pPr>
      <w:r>
        <w:t>Newell 2014 Unconscious influences on decision making: A critical review - They explain the immediacy criterion and mention some studies that violate it, but it is not the main point of this article. This could be used as a citation, bu I prefer using other if possible.</w:t>
      </w:r>
    </w:p>
    <w:p w14:paraId="1845DD53" w14:textId="77777777" w:rsidR="00FC4734" w:rsidRDefault="00FC4734">
      <w:pPr>
        <w:pStyle w:val="CommentText"/>
        <w:bidi w:val="0"/>
      </w:pPr>
    </w:p>
    <w:p w14:paraId="4B487339" w14:textId="77777777" w:rsidR="00FC4734" w:rsidRDefault="00FC4734">
      <w:pPr>
        <w:pStyle w:val="CommentText"/>
        <w:bidi w:val="0"/>
      </w:pPr>
      <w:r>
        <w:t>On the other side of the mirror: Priming in cognitive and social psychology - talks about the immediacy problem but doesn't give examples.</w:t>
      </w:r>
    </w:p>
    <w:p w14:paraId="357922C8" w14:textId="77777777" w:rsidR="00FC4734" w:rsidRDefault="00FC4734">
      <w:pPr>
        <w:pStyle w:val="CommentText"/>
        <w:bidi w:val="0"/>
      </w:pPr>
    </w:p>
    <w:p w14:paraId="03381AAB" w14:textId="77777777" w:rsidR="00FC4734" w:rsidRDefault="00FC4734">
      <w:pPr>
        <w:pStyle w:val="CommentText"/>
        <w:bidi w:val="0"/>
      </w:pPr>
      <w:r>
        <w:t>Heijden, A. H. C. (1981). Short-term visual information forgetting - it’s a book, couldn't find it.</w:t>
      </w:r>
    </w:p>
    <w:p w14:paraId="1A63B497" w14:textId="77777777" w:rsidR="00FC4734" w:rsidRDefault="00FC4734">
      <w:pPr>
        <w:pStyle w:val="CommentText"/>
        <w:bidi w:val="0"/>
      </w:pPr>
    </w:p>
    <w:p w14:paraId="7E13CD9C" w14:textId="77777777" w:rsidR="00FC4734" w:rsidRDefault="00FC4734">
      <w:pPr>
        <w:pStyle w:val="CommentText"/>
        <w:bidi w:val="0"/>
      </w:pPr>
      <w:r>
        <w:t>Posner, M. I., &amp; Konick, A. F. (1966). Short-term retention of visual and</w:t>
      </w:r>
    </w:p>
    <w:p w14:paraId="58C3D8D3" w14:textId="77777777" w:rsidR="00FC4734" w:rsidRDefault="00FC4734">
      <w:pPr>
        <w:pStyle w:val="CommentText"/>
        <w:bidi w:val="0"/>
      </w:pPr>
      <w:r>
        <w:t>kinesthetic information - Read abstract. Talks about subs forgetting the location of stimulus at ranges of 10-30 seconds.</w:t>
      </w:r>
    </w:p>
    <w:p w14:paraId="6C61F9EE" w14:textId="77777777" w:rsidR="00FC4734" w:rsidRDefault="00FC4734">
      <w:pPr>
        <w:pStyle w:val="CommentText"/>
        <w:bidi w:val="0"/>
      </w:pPr>
    </w:p>
    <w:p w14:paraId="05BE1327" w14:textId="77777777" w:rsidR="00FC4734" w:rsidRDefault="00FC4734">
      <w:pPr>
        <w:pStyle w:val="CommentText"/>
        <w:bidi w:val="0"/>
      </w:pPr>
      <w:r>
        <w:t>Maia, T. V. &amp; McClelland, J. L. (2004) A reexamination of the evidence for the somatic marker hypothesis: What participants really know in the Iowa Gambling Task - look for "immediacy". They talk about a non-sensitive awareness measure (for aware of which deck of cards is better), but they don't deal with or mention the problem of asking subject in delay.</w:t>
      </w:r>
    </w:p>
    <w:p w14:paraId="67F18406" w14:textId="77777777" w:rsidR="00FC4734" w:rsidRDefault="00FC4734">
      <w:pPr>
        <w:pStyle w:val="CommentText"/>
        <w:bidi w:val="0"/>
      </w:pPr>
    </w:p>
    <w:p w14:paraId="3762D79C" w14:textId="77777777" w:rsidR="00FC4734" w:rsidRDefault="00FC4734">
      <w:pPr>
        <w:pStyle w:val="CommentText"/>
        <w:bidi w:val="0"/>
      </w:pPr>
      <w:r>
        <w:t>Lähteenmäki, M., Hyönä, J., Koivisto, M., and Nummenmaa, L. (2015). Affective</w:t>
      </w:r>
    </w:p>
    <w:p w14:paraId="65F6580E" w14:textId="77777777" w:rsidR="00FC4734" w:rsidRDefault="00FC4734">
      <w:pPr>
        <w:pStyle w:val="CommentText"/>
        <w:bidi w:val="0"/>
      </w:pPr>
      <w:r>
        <w:t>processing requires awareness - they mention the problem of forgetting the stimuli, but only in one sentence.</w:t>
      </w:r>
    </w:p>
    <w:p w14:paraId="369D0FDE" w14:textId="77777777" w:rsidR="00FC4734" w:rsidRDefault="00FC4734">
      <w:pPr>
        <w:pStyle w:val="CommentText"/>
        <w:bidi w:val="0"/>
      </w:pPr>
    </w:p>
    <w:p w14:paraId="42767803" w14:textId="77777777" w:rsidR="00FC4734" w:rsidRDefault="00FC4734">
      <w:pPr>
        <w:pStyle w:val="CommentText"/>
        <w:bidi w:val="0"/>
      </w:pPr>
      <w:r>
        <w:t>Reingold, E. M., &amp; Merikle, P. M. (1988). Using direct and indirect measures to study perception without awareness - Doesn't discuss immediacy problem.</w:t>
      </w:r>
    </w:p>
    <w:p w14:paraId="55E6E60D" w14:textId="77777777" w:rsidR="00FC4734" w:rsidRDefault="00FC4734">
      <w:pPr>
        <w:pStyle w:val="CommentText"/>
        <w:bidi w:val="0"/>
      </w:pPr>
    </w:p>
    <w:p w14:paraId="16146E32" w14:textId="77777777" w:rsidR="00FC4734" w:rsidRDefault="00FC4734">
      <w:pPr>
        <w:pStyle w:val="CommentText"/>
        <w:bidi w:val="0"/>
      </w:pPr>
      <w:r>
        <w:t>De Houwer, J. (2001). Contingency awareness and evaluative conditioning: When will it be enough? - They take a critical viewpoint when analyzing a study and then a more liberal viewpoint. When criticizing they mention one study that used a non-immediate awareness measure and they explain why this is problematic.</w:t>
      </w:r>
    </w:p>
    <w:p w14:paraId="28D4361A" w14:textId="77777777" w:rsidR="00FC4734" w:rsidRDefault="00FC4734">
      <w:pPr>
        <w:pStyle w:val="CommentText"/>
        <w:bidi w:val="0"/>
      </w:pPr>
    </w:p>
    <w:p w14:paraId="702C574A" w14:textId="77777777" w:rsidR="00FC4734" w:rsidRDefault="00FC4734">
      <w:pPr>
        <w:pStyle w:val="CommentText"/>
        <w:bidi w:val="0"/>
      </w:pPr>
      <w:r>
        <w:t>Better tests of consciousness are needed, but</w:t>
      </w:r>
    </w:p>
    <w:p w14:paraId="701D9589" w14:textId="77777777" w:rsidR="00FC4734" w:rsidRDefault="00FC4734">
      <w:pPr>
        <w:pStyle w:val="CommentText"/>
        <w:bidi w:val="0"/>
      </w:pPr>
      <w:r>
        <w:t>skepticism about unconscious processes is</w:t>
      </w:r>
    </w:p>
    <w:p w14:paraId="39FE9916" w14:textId="77777777" w:rsidR="00FC4734" w:rsidRDefault="00FC4734">
      <w:pPr>
        <w:pStyle w:val="CommentText"/>
        <w:bidi w:val="0"/>
      </w:pPr>
      <w:r>
        <w:t>Unwarranted - they mention the immediacy criterion, say why it's important and and support it</w:t>
      </w:r>
    </w:p>
    <w:p w14:paraId="7743C59E" w14:textId="77777777" w:rsidR="00FC4734" w:rsidRDefault="00FC4734">
      <w:pPr>
        <w:pStyle w:val="CommentText"/>
        <w:bidi w:val="0"/>
      </w:pPr>
    </w:p>
    <w:p w14:paraId="7E013C6D" w14:textId="77777777" w:rsidR="00FC4734" w:rsidRDefault="00FC4734">
      <w:pPr>
        <w:pStyle w:val="CommentText"/>
        <w:bidi w:val="0"/>
      </w:pPr>
      <w:r>
        <w:t>Lagnado, D. A., Newell, B. R., Kahan, S. &amp; Shanks, D. R. (2006) Insight and strategy</w:t>
      </w:r>
    </w:p>
    <w:p w14:paraId="10780F85" w14:textId="77777777" w:rsidR="00FC4734" w:rsidRDefault="00FC4734">
      <w:pPr>
        <w:pStyle w:val="CommentText"/>
        <w:bidi w:val="0"/>
      </w:pPr>
      <w:r>
        <w:t>in multiple cue learning - they mention why retrospective assesment of awareness is problematic and how thy deal with it in their experiment.</w:t>
      </w:r>
    </w:p>
    <w:p w14:paraId="68F826C6" w14:textId="77777777" w:rsidR="00FC4734" w:rsidRDefault="00FC4734">
      <w:pPr>
        <w:pStyle w:val="CommentText"/>
        <w:bidi w:val="0"/>
      </w:pPr>
    </w:p>
    <w:p w14:paraId="12F46262" w14:textId="77777777" w:rsidR="00FC4734" w:rsidRDefault="00FC4734">
      <w:pPr>
        <w:pStyle w:val="CommentText"/>
        <w:bidi w:val="0"/>
      </w:pPr>
      <w:r>
        <w:rPr>
          <w:b/>
          <w:bCs/>
        </w:rPr>
        <w:t>Didn't read:</w:t>
      </w:r>
    </w:p>
    <w:p w14:paraId="446F0505" w14:textId="77777777" w:rsidR="00FC4734" w:rsidRDefault="00FC4734">
      <w:pPr>
        <w:pStyle w:val="CommentText"/>
        <w:bidi w:val="0"/>
      </w:pPr>
      <w:r>
        <w:t>Davis, C. &amp; Forster, K. I. 1994 Masked orthographic priming: the effect of prime-target legibility</w:t>
      </w:r>
    </w:p>
    <w:p w14:paraId="72206C3A" w14:textId="77777777" w:rsidR="00FC4734" w:rsidRDefault="00FC4734">
      <w:pPr>
        <w:pStyle w:val="CommentText"/>
        <w:bidi w:val="0"/>
      </w:pPr>
    </w:p>
    <w:p w14:paraId="60E4DDFC" w14:textId="77777777" w:rsidR="00FC4734" w:rsidRDefault="00FC4734">
      <w:pPr>
        <w:pStyle w:val="CommentText"/>
        <w:bidi w:val="0"/>
      </w:pPr>
      <w:r>
        <w:t xml:space="preserve">Dawson, M. E. &amp; Reardon, P. (1973) Construct validity of recall and recognition postconditioning measures of awareness </w:t>
      </w:r>
    </w:p>
    <w:p w14:paraId="4725028F" w14:textId="77777777" w:rsidR="00FC4734" w:rsidRDefault="00FC4734">
      <w:pPr>
        <w:pStyle w:val="CommentText"/>
        <w:bidi w:val="0"/>
      </w:pPr>
    </w:p>
    <w:p w14:paraId="71E00502" w14:textId="77777777" w:rsidR="00FC4734" w:rsidRDefault="00FC4734">
      <w:pPr>
        <w:pStyle w:val="CommentText"/>
        <w:bidi w:val="0"/>
      </w:pPr>
      <w:r>
        <w:t xml:space="preserve">Ericsson, K. A. &amp; Simon, H. A. (1980) Verbal reports as data </w:t>
      </w:r>
    </w:p>
    <w:p w14:paraId="3A2D0E7F" w14:textId="77777777" w:rsidR="00FC4734" w:rsidRDefault="00FC4734">
      <w:pPr>
        <w:pStyle w:val="CommentText"/>
        <w:bidi w:val="0"/>
      </w:pPr>
    </w:p>
    <w:p w14:paraId="4493D0DC" w14:textId="77777777" w:rsidR="00FC4734" w:rsidRDefault="00FC4734" w:rsidP="002167A1">
      <w:pPr>
        <w:pStyle w:val="CommentText"/>
        <w:bidi w:val="0"/>
      </w:pPr>
      <w:r>
        <w:t xml:space="preserve">Lovibond, P. F. &amp; Shanks, D. R. (2002) The role of awareness in Pavlovian conditioning: Empirical evidence and theoretical implications </w:t>
      </w:r>
    </w:p>
  </w:comment>
  <w:comment w:id="75" w:author="Chen Heller" w:date="2022-09-06T15:05:00Z" w:initials="CH">
    <w:p w14:paraId="75DCD929" w14:textId="77777777" w:rsidR="00393921" w:rsidRDefault="003E68C4">
      <w:pPr>
        <w:pStyle w:val="CommentText"/>
        <w:bidi w:val="0"/>
      </w:pPr>
      <w:r>
        <w:rPr>
          <w:rStyle w:val="CommentReference"/>
        </w:rPr>
        <w:annotationRef/>
      </w:r>
      <w:r w:rsidR="00393921">
        <w:t>Eriksen (1960) Discrimination and learning without awareness: a methodological survey and evaluation</w:t>
      </w:r>
    </w:p>
    <w:p w14:paraId="3483FCDF" w14:textId="77777777" w:rsidR="00393921" w:rsidRDefault="00393921">
      <w:pPr>
        <w:pStyle w:val="CommentText"/>
        <w:bidi w:val="0"/>
      </w:pPr>
    </w:p>
    <w:p w14:paraId="4688BDF8" w14:textId="77777777" w:rsidR="00393921" w:rsidRDefault="00393921">
      <w:pPr>
        <w:pStyle w:val="CommentText"/>
        <w:bidi w:val="0"/>
      </w:pPr>
      <w:r>
        <w:t>Hannula (2005) Imaging implicit perception: promise and pitfalls - describe the criterion problem properly</w:t>
      </w:r>
    </w:p>
    <w:p w14:paraId="06ECAD76" w14:textId="77777777" w:rsidR="00393921" w:rsidRDefault="00393921">
      <w:pPr>
        <w:pStyle w:val="CommentText"/>
        <w:bidi w:val="0"/>
      </w:pPr>
    </w:p>
    <w:p w14:paraId="40C73D97" w14:textId="77777777" w:rsidR="00393921" w:rsidRDefault="00393921">
      <w:pPr>
        <w:pStyle w:val="CommentText"/>
        <w:bidi w:val="0"/>
      </w:pPr>
      <w:r>
        <w:rPr>
          <w:b/>
          <w:bCs/>
        </w:rPr>
        <w:t>More related papers (didn't read):</w:t>
      </w:r>
    </w:p>
    <w:p w14:paraId="3692ACC3" w14:textId="77777777" w:rsidR="00393921" w:rsidRDefault="00393921">
      <w:pPr>
        <w:pStyle w:val="CommentText"/>
        <w:bidi w:val="0"/>
      </w:pPr>
      <w:r>
        <w:rPr>
          <w:color w:val="222222"/>
          <w:highlight w:val="white"/>
        </w:rPr>
        <w:t>Wolfe, J. M. in </w:t>
      </w:r>
      <w:r>
        <w:rPr>
          <w:i/>
          <w:iCs/>
          <w:color w:val="222222"/>
          <w:highlight w:val="white"/>
        </w:rPr>
        <w:t>Fleeting Memories: Cognition of Brief Visual Stimuli</w:t>
      </w:r>
      <w:r>
        <w:t xml:space="preserve"> - book, didn't read.</w:t>
      </w:r>
    </w:p>
    <w:p w14:paraId="33FA85B0" w14:textId="77777777" w:rsidR="00393921" w:rsidRDefault="00393921">
      <w:pPr>
        <w:pStyle w:val="CommentText"/>
        <w:bidi w:val="0"/>
      </w:pPr>
    </w:p>
    <w:p w14:paraId="2CE78A67" w14:textId="77777777" w:rsidR="00393921" w:rsidRDefault="00393921">
      <w:pPr>
        <w:pStyle w:val="CommentText"/>
        <w:bidi w:val="0"/>
      </w:pPr>
      <w:r>
        <w:t>Lloyd (2013) Brain-stimulation induced blindsight: unconscious vision or response bias</w:t>
      </w:r>
    </w:p>
    <w:p w14:paraId="49B5669C" w14:textId="77777777" w:rsidR="00393921" w:rsidRDefault="00393921">
      <w:pPr>
        <w:pStyle w:val="CommentText"/>
        <w:bidi w:val="0"/>
      </w:pPr>
    </w:p>
    <w:p w14:paraId="4F2E5CAA" w14:textId="77777777" w:rsidR="00393921" w:rsidRDefault="00393921">
      <w:pPr>
        <w:pStyle w:val="CommentText"/>
        <w:bidi w:val="0"/>
      </w:pPr>
      <w:r>
        <w:t>Merikle (2001) Perception without awareness: perspectives from cognitive psychology</w:t>
      </w:r>
    </w:p>
    <w:p w14:paraId="40A5D879" w14:textId="77777777" w:rsidR="00393921" w:rsidRDefault="00393921">
      <w:pPr>
        <w:pStyle w:val="CommentText"/>
        <w:bidi w:val="0"/>
      </w:pPr>
    </w:p>
    <w:p w14:paraId="356E7752" w14:textId="77777777" w:rsidR="00393921" w:rsidRDefault="00393921">
      <w:pPr>
        <w:pStyle w:val="CommentText"/>
        <w:bidi w:val="0"/>
      </w:pPr>
      <w:r>
        <w:t>Peters (2015). Human observers have optimal introspective access to perceptual processes even for visually - Gives exmaples of studies that suffer from the criterion problem, and cites Erikson 1960 discrimination and learning… and Hannula 2005 imagin implicit...</w:t>
      </w:r>
    </w:p>
    <w:p w14:paraId="69E444B3" w14:textId="77777777" w:rsidR="00393921" w:rsidRDefault="00393921">
      <w:pPr>
        <w:pStyle w:val="CommentText"/>
        <w:bidi w:val="0"/>
      </w:pPr>
    </w:p>
    <w:p w14:paraId="37DD9082" w14:textId="77777777" w:rsidR="00393921" w:rsidRDefault="00393921" w:rsidP="00DB6E98">
      <w:pPr>
        <w:pStyle w:val="CommentText"/>
        <w:bidi w:val="0"/>
      </w:pPr>
      <w:r>
        <w:t>Unconscious perception and phenomenal coherence - discsses the criterion problem shortly and refers to peters (2015) human observers...</w:t>
      </w:r>
    </w:p>
  </w:comment>
  <w:comment w:id="78" w:author="Chen Heller" w:date="2022-09-06T15:44:00Z" w:initials="CH">
    <w:p w14:paraId="441A0F76" w14:textId="77777777" w:rsidR="004607BC" w:rsidRDefault="00E252F2" w:rsidP="003627FF">
      <w:pPr>
        <w:pStyle w:val="CommentText"/>
        <w:bidi w:val="0"/>
      </w:pPr>
      <w:r>
        <w:rPr>
          <w:rStyle w:val="CommentReference"/>
        </w:rPr>
        <w:annotationRef/>
      </w:r>
      <w:r w:rsidR="004607BC">
        <w:rPr>
          <w:color w:val="222222"/>
          <w:highlight w:val="white"/>
        </w:rPr>
        <w:t>Pratte, M. S., &amp; Rouder, J. N. (2009). A task-difficulty artifact in subliminal priming - they show that when the task is easier (mixing long and short primes) there is no priming effect and subs are aware of the prime. This shows that awareness is underestimated when prime recognition task is too difficult. This doesn't however explain why they get no priming effect.</w:t>
      </w:r>
    </w:p>
  </w:comment>
  <w:comment w:id="79" w:author="Chen Heller" w:date="2022-09-06T17:40:00Z" w:initials="CH">
    <w:p w14:paraId="23876677" w14:textId="77777777" w:rsidR="005A7297" w:rsidRDefault="005A7297">
      <w:pPr>
        <w:pStyle w:val="CommentText"/>
        <w:bidi w:val="0"/>
      </w:pPr>
      <w:r>
        <w:rPr>
          <w:rStyle w:val="CommentReference"/>
        </w:rPr>
        <w:annotationRef/>
      </w:r>
      <w:r>
        <w:rPr>
          <w:color w:val="222222"/>
          <w:highlight w:val="white"/>
        </w:rPr>
        <w:t>Naccache (2002). Unconscious masked priming depends on temporal attention</w:t>
      </w:r>
    </w:p>
    <w:p w14:paraId="1C729848" w14:textId="77777777" w:rsidR="005A7297" w:rsidRDefault="005A7297">
      <w:pPr>
        <w:pStyle w:val="CommentText"/>
        <w:bidi w:val="0"/>
      </w:pPr>
    </w:p>
    <w:p w14:paraId="7348CCB5" w14:textId="77777777" w:rsidR="005A7297" w:rsidRDefault="005A7297">
      <w:pPr>
        <w:pStyle w:val="CommentText"/>
        <w:bidi w:val="0"/>
      </w:pPr>
      <w:r>
        <w:rPr>
          <w:color w:val="222222"/>
          <w:highlight w:val="white"/>
        </w:rPr>
        <w:t xml:space="preserve">Unconscious semantic priming extends to novel unseen stimuli </w:t>
      </w:r>
    </w:p>
    <w:p w14:paraId="4AE231B1" w14:textId="77777777" w:rsidR="005A7297" w:rsidRDefault="005A7297">
      <w:pPr>
        <w:pStyle w:val="CommentText"/>
        <w:bidi w:val="0"/>
      </w:pPr>
    </w:p>
    <w:p w14:paraId="6299298B" w14:textId="77777777" w:rsidR="005A7297" w:rsidRDefault="005A7297">
      <w:pPr>
        <w:pStyle w:val="CommentText"/>
        <w:bidi w:val="0"/>
      </w:pPr>
      <w:r>
        <w:t>Unconscious semantic priming from pictures</w:t>
      </w:r>
    </w:p>
    <w:p w14:paraId="28DB95F6" w14:textId="77777777" w:rsidR="005A7297" w:rsidRDefault="005A7297">
      <w:pPr>
        <w:pStyle w:val="CommentText"/>
        <w:bidi w:val="0"/>
      </w:pPr>
    </w:p>
    <w:p w14:paraId="0B14B764" w14:textId="77777777" w:rsidR="005A7297" w:rsidRDefault="005A7297">
      <w:pPr>
        <w:pStyle w:val="CommentText"/>
        <w:bidi w:val="0"/>
      </w:pPr>
      <w:r>
        <w:rPr>
          <w:color w:val="222222"/>
          <w:highlight w:val="white"/>
        </w:rPr>
        <w:t xml:space="preserve">Imaging unconscious semantic priming </w:t>
      </w:r>
    </w:p>
    <w:p w14:paraId="0EA141DA" w14:textId="77777777" w:rsidR="005A7297" w:rsidRDefault="005A7297" w:rsidP="003A6D59">
      <w:pPr>
        <w:pStyle w:val="CommentText"/>
        <w:bidi w:val="0"/>
      </w:pPr>
    </w:p>
  </w:comment>
  <w:comment w:id="80" w:author="Chen Heller" w:date="2022-06-26T17:35:00Z" w:initials="CH">
    <w:p w14:paraId="34E0FCAD" w14:textId="18E34361"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81" w:author="Chen Heller" w:date="2022-09-05T13:11:00Z" w:initials="CH">
    <w:p w14:paraId="79E3299D" w14:textId="77777777" w:rsidR="0029428F" w:rsidRDefault="0029428F">
      <w:pPr>
        <w:pStyle w:val="CommentText"/>
        <w:bidi w:val="0"/>
      </w:pPr>
      <w:r>
        <w:rPr>
          <w:rStyle w:val="CommentReference"/>
        </w:rPr>
        <w:annotationRef/>
      </w:r>
      <w:r>
        <w:rPr>
          <w:color w:val="222222"/>
          <w:highlight w:val="white"/>
        </w:rPr>
        <w:t>Scherbaum, S., Dshemuchadse, M., Fischer, R., &amp; Goschke, T. (2010). How decisions evolve: The temporal dynamics of action selection</w:t>
      </w:r>
    </w:p>
    <w:p w14:paraId="1AC05A42" w14:textId="77777777" w:rsidR="0029428F" w:rsidRDefault="0029428F">
      <w:pPr>
        <w:pStyle w:val="CommentText"/>
        <w:bidi w:val="0"/>
      </w:pPr>
    </w:p>
    <w:p w14:paraId="605350F2" w14:textId="77777777" w:rsidR="0029428F" w:rsidRDefault="0029428F">
      <w:pPr>
        <w:pStyle w:val="CommentText"/>
        <w:bidi w:val="0"/>
      </w:pPr>
      <w:r>
        <w:rPr>
          <w:b/>
          <w:bCs/>
        </w:rPr>
        <w:t>Temporal dynamic of decision making through RT:</w:t>
      </w:r>
    </w:p>
    <w:p w14:paraId="77552BE0" w14:textId="77777777" w:rsidR="0029428F" w:rsidRDefault="0029428F">
      <w:pPr>
        <w:pStyle w:val="CommentText"/>
        <w:bidi w:val="0"/>
      </w:pPr>
      <w:r>
        <w:t xml:space="preserve">Scherbaum, S., Dshemuchadse, M., &amp; Kalis, A. (2008). Making decisions with a continuous mind </w:t>
      </w:r>
    </w:p>
    <w:p w14:paraId="19813A05" w14:textId="77777777" w:rsidR="0029428F" w:rsidRDefault="0029428F">
      <w:pPr>
        <w:pStyle w:val="CommentText"/>
        <w:bidi w:val="0"/>
      </w:pPr>
    </w:p>
    <w:p w14:paraId="0D9B9F39" w14:textId="77777777" w:rsidR="0029428F" w:rsidRDefault="0029428F">
      <w:pPr>
        <w:pStyle w:val="CommentText"/>
        <w:bidi w:val="0"/>
      </w:pPr>
      <w:r>
        <w:t xml:space="preserve">Spivey, M. (2006). The continuity of mind </w:t>
      </w:r>
    </w:p>
    <w:p w14:paraId="2637F32C" w14:textId="77777777" w:rsidR="0029428F" w:rsidRDefault="0029428F">
      <w:pPr>
        <w:pStyle w:val="CommentText"/>
        <w:bidi w:val="0"/>
      </w:pPr>
    </w:p>
    <w:p w14:paraId="4B78B1EE" w14:textId="77777777" w:rsidR="0029428F" w:rsidRDefault="0029428F">
      <w:pPr>
        <w:pStyle w:val="CommentText"/>
        <w:bidi w:val="0"/>
      </w:pPr>
      <w:r>
        <w:t>Notebaert, W., &amp; Verguts, T. (2007). Dissociating conflict adaptation from feature integration: A multiple regression approach</w:t>
      </w:r>
    </w:p>
    <w:p w14:paraId="704ED438" w14:textId="77777777" w:rsidR="0029428F" w:rsidRDefault="0029428F">
      <w:pPr>
        <w:pStyle w:val="CommentText"/>
        <w:bidi w:val="0"/>
      </w:pPr>
    </w:p>
    <w:p w14:paraId="1B30639A" w14:textId="77777777" w:rsidR="0029428F" w:rsidRDefault="0029428F">
      <w:pPr>
        <w:pStyle w:val="CommentText"/>
        <w:bidi w:val="0"/>
      </w:pPr>
      <w:r>
        <w:rPr>
          <w:b/>
          <w:bCs/>
        </w:rPr>
        <w:t>Temporal dynamics with brain measures:</w:t>
      </w:r>
    </w:p>
    <w:p w14:paraId="2A69DD25" w14:textId="77777777" w:rsidR="0029428F" w:rsidRDefault="0029428F">
      <w:pPr>
        <w:pStyle w:val="CommentText"/>
        <w:bidi w:val="0"/>
      </w:pPr>
      <w:r>
        <w:t xml:space="preserve">Burle, B., Possama, C. A., Vidal, F., Bonnet, M., &amp; Hasbroucq, T. (2002). Executive control in the Simon effect: An electromyographic and distributional analysis </w:t>
      </w:r>
    </w:p>
    <w:p w14:paraId="3A5591E2" w14:textId="77777777" w:rsidR="0029428F" w:rsidRDefault="0029428F">
      <w:pPr>
        <w:pStyle w:val="CommentText"/>
        <w:bidi w:val="0"/>
      </w:pPr>
    </w:p>
    <w:p w14:paraId="7FCA62D7" w14:textId="77777777" w:rsidR="0029428F" w:rsidRDefault="0029428F">
      <w:pPr>
        <w:pStyle w:val="CommentText"/>
        <w:bidi w:val="0"/>
      </w:pPr>
      <w:r>
        <w:t xml:space="preserve">Coles, M. G., Gratton, G., Bashore, T. R., Eriksen, C. W., &amp; Donchin, E. (1985). A psychophysiological investigation of the continuous flow model of human information processing </w:t>
      </w:r>
    </w:p>
    <w:p w14:paraId="123EC6D9" w14:textId="77777777" w:rsidR="0029428F" w:rsidRDefault="0029428F">
      <w:pPr>
        <w:pStyle w:val="CommentText"/>
        <w:bidi w:val="0"/>
      </w:pPr>
    </w:p>
    <w:p w14:paraId="0D5F2650" w14:textId="77777777" w:rsidR="0029428F" w:rsidRDefault="0029428F">
      <w:pPr>
        <w:pStyle w:val="CommentText"/>
        <w:bidi w:val="0"/>
      </w:pPr>
      <w:r>
        <w:rPr>
          <w:b/>
          <w:bCs/>
        </w:rPr>
        <w:t>Temporal dynamics with motion tracking:</w:t>
      </w:r>
    </w:p>
    <w:p w14:paraId="164D7660" w14:textId="77777777" w:rsidR="0029428F" w:rsidRDefault="0029428F">
      <w:pPr>
        <w:pStyle w:val="CommentText"/>
        <w:bidi w:val="0"/>
      </w:pPr>
      <w:r>
        <w:t xml:space="preserve">McKinstry, C., Dale, R., &amp; Spivey, M. J. (2008). Action dynamics reveal parallel competition in decision making </w:t>
      </w:r>
    </w:p>
    <w:p w14:paraId="34C2F3E7" w14:textId="77777777" w:rsidR="0029428F" w:rsidRDefault="0029428F">
      <w:pPr>
        <w:pStyle w:val="CommentText"/>
        <w:bidi w:val="0"/>
      </w:pPr>
    </w:p>
    <w:p w14:paraId="3613B325" w14:textId="77777777" w:rsidR="0029428F" w:rsidRDefault="0029428F">
      <w:pPr>
        <w:pStyle w:val="CommentText"/>
        <w:bidi w:val="0"/>
      </w:pPr>
      <w:r>
        <w:t xml:space="preserve">Spivey, M. J., Grosjean, M., &amp; Knoblich, G. (2005). Continuous attraction toward phonological competitors </w:t>
      </w:r>
    </w:p>
    <w:p w14:paraId="2CCC5E32" w14:textId="77777777" w:rsidR="0029428F" w:rsidRDefault="0029428F">
      <w:pPr>
        <w:pStyle w:val="CommentText"/>
        <w:bidi w:val="0"/>
      </w:pPr>
    </w:p>
    <w:p w14:paraId="37467024" w14:textId="77777777" w:rsidR="0029428F" w:rsidRDefault="0029428F">
      <w:pPr>
        <w:pStyle w:val="CommentText"/>
        <w:bidi w:val="0"/>
      </w:pPr>
      <w:r>
        <w:t xml:space="preserve">Song, J. H., &amp; Nakayama, K. (2006). Role of focal attention on latencies and trajectories of visually guided manual pointing </w:t>
      </w:r>
    </w:p>
    <w:p w14:paraId="2448F5F6" w14:textId="77777777" w:rsidR="0029428F" w:rsidRDefault="0029428F">
      <w:pPr>
        <w:pStyle w:val="CommentText"/>
        <w:bidi w:val="0"/>
      </w:pPr>
    </w:p>
    <w:p w14:paraId="34AD2C4A" w14:textId="77777777" w:rsidR="0029428F" w:rsidRDefault="0029428F" w:rsidP="000F5E17">
      <w:pPr>
        <w:pStyle w:val="CommentText"/>
        <w:bidi w:val="0"/>
      </w:pPr>
      <w:r>
        <w:t xml:space="preserve">Song, J. H., &amp; Nakayama, K. (2008). Numeric comparison in a visuallyguided manual reaching task </w:t>
      </w:r>
    </w:p>
  </w:comment>
  <w:comment w:id="82" w:author="Chen Heller" w:date="2022-06-28T10:05:00Z" w:initials="CH">
    <w:p w14:paraId="0DFB57FC" w14:textId="01AB841D"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83"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84"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85"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89"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90"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91" w:author="Liad Mudrik" w:date="2022-08-16T23:54:00Z" w:initials="LM">
    <w:p w14:paraId="3420488D" w14:textId="77777777" w:rsidR="00C422EB" w:rsidRDefault="00C422EB" w:rsidP="00D233C3">
      <w:pPr>
        <w:bidi w:val="0"/>
      </w:pPr>
      <w:r>
        <w:rPr>
          <w:rStyle w:val="CommentReference"/>
        </w:rPr>
        <w:annotationRef/>
      </w:r>
      <w:r>
        <w:rPr>
          <w:sz w:val="20"/>
          <w:szCs w:val="20"/>
        </w:rPr>
        <w:t xml:space="preserve">I don’t remember; will these titles remain? If so, they should only include full words :-) </w:t>
      </w:r>
    </w:p>
  </w:comment>
  <w:comment w:id="92" w:author="Chen Heller" w:date="2022-08-26T10:23:00Z" w:initials="CH">
    <w:p w14:paraId="3308D088" w14:textId="77777777" w:rsidR="00C71547" w:rsidRDefault="00C71547" w:rsidP="00E579AA">
      <w:pPr>
        <w:pStyle w:val="CommentText"/>
        <w:bidi w:val="0"/>
      </w:pPr>
      <w:r>
        <w:rPr>
          <w:rStyle w:val="CommentReference"/>
        </w:rPr>
        <w:annotationRef/>
      </w:r>
      <w:r>
        <w:t>I don't think they will remain.</w:t>
      </w:r>
    </w:p>
  </w:comment>
  <w:comment w:id="96" w:author="Chen Heller" w:date="2022-06-28T11:48:00Z" w:initials="CH">
    <w:p w14:paraId="46D87A93" w14:textId="04D62264"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97"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98"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99"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102"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105" w:author="Chen Heller" w:date="2022-06-28T15:14:00Z" w:initials="CH">
    <w:p w14:paraId="1A8DD659" w14:textId="26E69C48"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107"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108"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109" w:author="Chen Heller" w:date="2022-06-29T10:06:00Z" w:initials="CH">
    <w:p w14:paraId="1BB2F850" w14:textId="77777777" w:rsidR="003A101A" w:rsidRDefault="00116C56">
      <w:pPr>
        <w:pStyle w:val="CommentText"/>
        <w:bidi w:val="0"/>
      </w:pPr>
      <w:r>
        <w:rPr>
          <w:rStyle w:val="CommentReference"/>
        </w:rPr>
        <w:annotationRef/>
      </w:r>
      <w:r w:rsidR="003A101A">
        <w:rPr>
          <w:color w:val="222222"/>
        </w:rPr>
        <w:t>Malejka (2021). Correlation analysis to investigate unconscious mental processes: A critical appraisal and mini-tutorial</w:t>
      </w:r>
    </w:p>
    <w:p w14:paraId="3BECDE31" w14:textId="77777777" w:rsidR="003A101A" w:rsidRDefault="003A101A">
      <w:pPr>
        <w:pStyle w:val="CommentText"/>
        <w:bidi w:val="0"/>
      </w:pPr>
    </w:p>
    <w:p w14:paraId="0914E26F" w14:textId="77777777" w:rsidR="003A101A" w:rsidRDefault="003A101A">
      <w:pPr>
        <w:pStyle w:val="CommentText"/>
        <w:bidi w:val="0"/>
      </w:pPr>
      <w:r>
        <w:rPr>
          <w:b/>
          <w:bCs/>
        </w:rPr>
        <w:t>Should be good as well btu I didn't read:</w:t>
      </w:r>
    </w:p>
    <w:p w14:paraId="013F6DA2" w14:textId="77777777" w:rsidR="003A101A" w:rsidRDefault="003A101A">
      <w:pPr>
        <w:pStyle w:val="CommentText"/>
        <w:bidi w:val="0"/>
      </w:pPr>
      <w:r>
        <w:t>Dosher, B. A. (1998). The response-window regression method—Some</w:t>
      </w:r>
    </w:p>
    <w:p w14:paraId="795D80E4" w14:textId="77777777" w:rsidR="003A101A" w:rsidRDefault="003A101A">
      <w:pPr>
        <w:pStyle w:val="CommentText"/>
        <w:bidi w:val="0"/>
      </w:pPr>
      <w:r>
        <w:t>problematic assumptions: Comment on Draine and Greenwald (1998)</w:t>
      </w:r>
    </w:p>
    <w:p w14:paraId="1326AF02" w14:textId="77777777" w:rsidR="003A101A" w:rsidRDefault="003A101A">
      <w:pPr>
        <w:pStyle w:val="CommentText"/>
        <w:bidi w:val="0"/>
      </w:pPr>
    </w:p>
    <w:p w14:paraId="43C474D9" w14:textId="77777777" w:rsidR="003A101A" w:rsidRDefault="003A101A" w:rsidP="0002029A">
      <w:pPr>
        <w:pStyle w:val="CommentText"/>
        <w:bidi w:val="0"/>
      </w:pPr>
      <w:r>
        <w:t xml:space="preserve">Miller, J. (2000). Measurement error in subliminal perception experiments: Simulation analyses of two regression methods </w:t>
      </w:r>
    </w:p>
  </w:comment>
  <w:comment w:id="112" w:author="Chen Heller" w:date="2022-06-29T11:19:00Z" w:initials="CH">
    <w:p w14:paraId="2CDD7017" w14:textId="04BC5673"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113"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114"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115"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116"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120" w:author="Chen Heller" w:date="2022-06-29T17:56:00Z" w:initials="CH">
    <w:p w14:paraId="11A9C09E" w14:textId="144F2925"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22" w:author="Chen Heller" w:date="2022-08-26T11:49:00Z" w:initials="CH">
    <w:p w14:paraId="445AF331" w14:textId="77777777" w:rsidR="00B52414" w:rsidRDefault="00B52414" w:rsidP="00CB716F">
      <w:pPr>
        <w:pStyle w:val="CommentText"/>
        <w:bidi w:val="0"/>
      </w:pPr>
      <w:r>
        <w:rPr>
          <w:rStyle w:val="CommentReference"/>
        </w:rPr>
        <w:annotationRef/>
      </w:r>
      <w:r>
        <w:rPr>
          <w:color w:val="222222"/>
          <w:highlight w:val="white"/>
        </w:rPr>
        <w:t>Sandberg, K., &amp; Overgaard, M. (2015). Using the perceptual awareness scale (PAS). </w:t>
      </w:r>
      <w:r>
        <w:rPr>
          <w:i/>
          <w:iCs/>
          <w:color w:val="222222"/>
          <w:highlight w:val="white"/>
        </w:rPr>
        <w:t>Behavioral methods in consciousness research</w:t>
      </w:r>
      <w:r>
        <w:rPr>
          <w:color w:val="222222"/>
          <w:highlight w:val="white"/>
        </w:rPr>
        <w:t>, 181-196.</w:t>
      </w:r>
      <w:r>
        <w:t xml:space="preserve"> </w:t>
      </w:r>
    </w:p>
  </w:comment>
  <w:comment w:id="126" w:author="Chen Heller" w:date="2022-07-20T10:11:00Z" w:initials="CH">
    <w:p w14:paraId="6154498B" w14:textId="5EFA5E14"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127" w:author="Chen Heller" w:date="2022-07-26T14:56:00Z" w:initials="CH">
    <w:p w14:paraId="4F6F2531" w14:textId="4EBCB964" w:rsidR="00603BC2" w:rsidRDefault="00640799" w:rsidP="00926F58">
      <w:pPr>
        <w:pStyle w:val="CommentText"/>
        <w:bidi w:val="0"/>
      </w:pPr>
      <w:r>
        <w:rPr>
          <w:rStyle w:val="CommentReference"/>
        </w:rPr>
        <w:annotationRef/>
      </w:r>
      <w:r w:rsidR="00603BC2">
        <w:t>Should I keep this section separate from the results or integrate into them? (i.e., describe each variable before presenting its results).</w:t>
      </w:r>
    </w:p>
  </w:comment>
  <w:comment w:id="128" w:author="Liad Mudrik" w:date="2022-08-17T00:03:00Z" w:initials="LM">
    <w:p w14:paraId="6DEBA469" w14:textId="77777777" w:rsidR="00F50E45" w:rsidRDefault="00F50E45" w:rsidP="00723740">
      <w:pPr>
        <w:bidi w:val="0"/>
      </w:pPr>
      <w:r>
        <w:rPr>
          <w:rStyle w:val="CommentReference"/>
        </w:rPr>
        <w:annotationRef/>
      </w:r>
      <w:r>
        <w:rPr>
          <w:sz w:val="20"/>
          <w:szCs w:val="20"/>
        </w:rPr>
        <w:t>I would keep as is (although I don’t feel strongly about it)</w:t>
      </w:r>
    </w:p>
  </w:comment>
  <w:comment w:id="167" w:author="Chen Heller" w:date="2022-08-31T17:57:00Z" w:initials="CH">
    <w:p w14:paraId="5BA8FAAE" w14:textId="77777777" w:rsidR="00256119" w:rsidRDefault="00256119" w:rsidP="002F0E44">
      <w:pPr>
        <w:pStyle w:val="CommentText"/>
        <w:bidi w:val="0"/>
      </w:pPr>
      <w:r>
        <w:rPr>
          <w:rStyle w:val="CommentReference"/>
        </w:rPr>
        <w:annotationRef/>
      </w:r>
      <w:r>
        <w:rPr>
          <w:i/>
          <w:iCs/>
        </w:rPr>
        <w:t>Bogomolov, M., Peterson, C. B., Benjamini, Y., &amp; Sabatti, C. (2021). Hypotheses on a tree: new error rates and testing strategies. Biometrika, 108(3), 575-590</w:t>
      </w:r>
    </w:p>
  </w:comment>
  <w:comment w:id="298" w:author="Chen Heller" w:date="2022-08-28T16:38:00Z" w:initials="CH">
    <w:p w14:paraId="65F946C6" w14:textId="3E9837A0" w:rsidR="001D6512" w:rsidRDefault="001D6512" w:rsidP="001D6512">
      <w:pPr>
        <w:pStyle w:val="CommentText"/>
        <w:bidi w:val="0"/>
      </w:pPr>
      <w:r>
        <w:rPr>
          <w:rStyle w:val="CommentReference"/>
        </w:rPr>
        <w:annotationRef/>
      </w:r>
      <w:r>
        <w:rPr>
          <w:color w:val="222222"/>
          <w:highlight w:val="white"/>
        </w:rPr>
        <w:t>Mattler (2012). Time course of free-choice priming effects explained by a simple accumulator model</w:t>
      </w:r>
    </w:p>
  </w:comment>
  <w:comment w:id="299" w:author="Chen Heller" w:date="2022-08-28T16:58:00Z" w:initials="CH">
    <w:p w14:paraId="271D0813" w14:textId="77777777" w:rsidR="001D6512" w:rsidRDefault="001D6512" w:rsidP="001D6512">
      <w:pPr>
        <w:pStyle w:val="CommentText"/>
        <w:bidi w:val="0"/>
      </w:pPr>
      <w:r>
        <w:rPr>
          <w:rStyle w:val="CommentReference"/>
        </w:rPr>
        <w:annotationRef/>
      </w:r>
      <w:r>
        <w:rPr>
          <w:color w:val="222222"/>
          <w:highlight w:val="white"/>
        </w:rPr>
        <w:t>More reletaed papers, not required for citation:</w:t>
      </w:r>
    </w:p>
    <w:p w14:paraId="1FCB9B31" w14:textId="77777777" w:rsidR="001D6512" w:rsidRDefault="001D6512" w:rsidP="001D6512">
      <w:pPr>
        <w:pStyle w:val="CommentText"/>
        <w:bidi w:val="0"/>
      </w:pPr>
    </w:p>
    <w:p w14:paraId="610D7BEB" w14:textId="77777777" w:rsidR="001D6512" w:rsidRDefault="001D6512" w:rsidP="001D6512">
      <w:pPr>
        <w:pStyle w:val="CommentText"/>
        <w:bidi w:val="0"/>
      </w:pPr>
      <w:r>
        <w:rPr>
          <w:b/>
          <w:bCs/>
          <w:color w:val="222222"/>
          <w:highlight w:val="white"/>
        </w:rPr>
        <w:t>Evidence accumulation:</w:t>
      </w:r>
    </w:p>
    <w:p w14:paraId="5D57CD65" w14:textId="77777777" w:rsidR="001D6512" w:rsidRDefault="001D6512" w:rsidP="001D6512">
      <w:pPr>
        <w:pStyle w:val="CommentText"/>
        <w:bidi w:val="0"/>
      </w:pPr>
      <w:r>
        <w:rPr>
          <w:color w:val="222222"/>
          <w:highlight w:val="white"/>
        </w:rPr>
        <w:t>Mattler (2012). Time course of free-choice priming effects explained by a simple accumulator model - evidence accumulation model for forced choice and free choice.</w:t>
      </w:r>
    </w:p>
    <w:p w14:paraId="0C6F9288" w14:textId="77777777" w:rsidR="001D6512" w:rsidRDefault="001D6512" w:rsidP="001D6512">
      <w:pPr>
        <w:pStyle w:val="CommentText"/>
        <w:bidi w:val="0"/>
      </w:pPr>
    </w:p>
    <w:p w14:paraId="2F552208" w14:textId="77777777" w:rsidR="001D6512" w:rsidRDefault="001D6512" w:rsidP="001D6512">
      <w:pPr>
        <w:pStyle w:val="CommentText"/>
        <w:bidi w:val="0"/>
      </w:pPr>
      <w:r>
        <w:t>Vorberg (2003). Different time courses for visual perception and action priming - evidence accumulation model.</w:t>
      </w:r>
    </w:p>
    <w:p w14:paraId="70075057" w14:textId="77777777" w:rsidR="001D6512" w:rsidRDefault="001D6512" w:rsidP="001D6512">
      <w:pPr>
        <w:pStyle w:val="CommentText"/>
        <w:bidi w:val="0"/>
      </w:pPr>
      <w:r>
        <w:rPr>
          <w:b/>
          <w:bCs/>
        </w:rPr>
        <w:t>Not evidence accumulation</w:t>
      </w:r>
    </w:p>
    <w:p w14:paraId="63A205BA" w14:textId="77777777" w:rsidR="001D6512" w:rsidRDefault="001D6512" w:rsidP="001D6512">
      <w:pPr>
        <w:pStyle w:val="CommentText"/>
        <w:bidi w:val="0"/>
      </w:pPr>
      <w:r>
        <w:t>Perception as Evidence Accumulation and Bayesian Inference: Insights</w:t>
      </w:r>
    </w:p>
    <w:p w14:paraId="59C28E9B" w14:textId="77777777" w:rsidR="001D6512" w:rsidRDefault="001D6512" w:rsidP="001D6512">
      <w:pPr>
        <w:pStyle w:val="CommentText"/>
        <w:bidi w:val="0"/>
      </w:pPr>
      <w:r>
        <w:t>From Masked Priming - this is bayesian evidence, it accumelates across trials. I was looking for the evidence that is accumalted in every trial.</w:t>
      </w:r>
    </w:p>
    <w:p w14:paraId="17E5A894" w14:textId="77777777" w:rsidR="001D6512" w:rsidRDefault="001D6512" w:rsidP="001D6512">
      <w:pPr>
        <w:pStyle w:val="CommentText"/>
        <w:bidi w:val="0"/>
      </w:pPr>
    </w:p>
    <w:p w14:paraId="6080E831" w14:textId="77777777" w:rsidR="001D6512" w:rsidRDefault="001D6512" w:rsidP="001D6512">
      <w:pPr>
        <w:pStyle w:val="CommentText"/>
        <w:bidi w:val="0"/>
      </w:pPr>
      <w:r>
        <w:rPr>
          <w:color w:val="222222"/>
          <w:highlight w:val="white"/>
        </w:rPr>
        <w:t>Kinoshita (2010). Masked priming effect reflects evidence accumulated by the prime</w:t>
      </w:r>
    </w:p>
    <w:p w14:paraId="4C588301" w14:textId="77777777" w:rsidR="001D6512" w:rsidRDefault="001D6512" w:rsidP="001D6512">
      <w:pPr>
        <w:pStyle w:val="CommentText"/>
        <w:bidi w:val="0"/>
      </w:pPr>
    </w:p>
    <w:p w14:paraId="7AA6AA15" w14:textId="77777777" w:rsidR="001D6512" w:rsidRDefault="001D6512" w:rsidP="001D6512">
      <w:pPr>
        <w:pStyle w:val="CommentText"/>
        <w:bidi w:val="0"/>
      </w:pPr>
      <w:r>
        <w:rPr>
          <w:b/>
          <w:bCs/>
        </w:rPr>
        <w:t>Couldn't find:</w:t>
      </w:r>
    </w:p>
    <w:p w14:paraId="66D7D6F8" w14:textId="77777777" w:rsidR="001D6512" w:rsidRDefault="001D6512" w:rsidP="001D6512">
      <w:pPr>
        <w:pStyle w:val="CommentText"/>
        <w:bidi w:val="0"/>
      </w:pPr>
      <w:r>
        <w:rPr>
          <w:color w:val="222222"/>
          <w:highlight w:val="white"/>
        </w:rPr>
        <w:t>Dehaene (2011). Conscious and nonconscious processes: distinct forms of evidence accumulation</w:t>
      </w:r>
    </w:p>
  </w:comment>
  <w:comment w:id="355" w:author="Chen Heller" w:date="2022-09-08T14:25:00Z" w:initials="CH">
    <w:p w14:paraId="6407A056" w14:textId="77777777" w:rsidR="007C28D8" w:rsidRDefault="004B004B">
      <w:pPr>
        <w:pStyle w:val="CommentText"/>
        <w:bidi w:val="0"/>
      </w:pPr>
      <w:r>
        <w:rPr>
          <w:rStyle w:val="CommentReference"/>
        </w:rPr>
        <w:annotationRef/>
      </w:r>
      <w:r w:rsidR="007C28D8">
        <w:t>Dehaene (1998). Imaging unconscious semantic priming</w:t>
      </w:r>
    </w:p>
    <w:p w14:paraId="139EF5D0" w14:textId="77777777" w:rsidR="007C28D8" w:rsidRDefault="007C28D8">
      <w:pPr>
        <w:pStyle w:val="CommentText"/>
        <w:bidi w:val="0"/>
      </w:pPr>
    </w:p>
    <w:p w14:paraId="5448D59F" w14:textId="77777777" w:rsidR="007C28D8" w:rsidRDefault="007C28D8">
      <w:pPr>
        <w:pStyle w:val="CommentText"/>
        <w:bidi w:val="0"/>
      </w:pPr>
      <w:r>
        <w:t>Dehaene (2001). Cerebral mechanisms of word masking and unconscious repetition priming</w:t>
      </w:r>
    </w:p>
    <w:p w14:paraId="09382349" w14:textId="77777777" w:rsidR="007C28D8" w:rsidRDefault="007C28D8">
      <w:pPr>
        <w:pStyle w:val="CommentText"/>
        <w:bidi w:val="0"/>
      </w:pPr>
    </w:p>
    <w:p w14:paraId="49AE57EC" w14:textId="77777777" w:rsidR="007C28D8" w:rsidRDefault="007C28D8">
      <w:pPr>
        <w:pStyle w:val="CommentText"/>
        <w:bidi w:val="0"/>
      </w:pPr>
      <w:r>
        <w:t>Dell'Acqua (1999). Unconscious semantic priming from pictures</w:t>
      </w:r>
    </w:p>
    <w:p w14:paraId="406FDF9C" w14:textId="77777777" w:rsidR="007C28D8" w:rsidRDefault="007C28D8">
      <w:pPr>
        <w:pStyle w:val="CommentText"/>
        <w:bidi w:val="0"/>
      </w:pPr>
    </w:p>
    <w:p w14:paraId="1EE24C93" w14:textId="77777777" w:rsidR="007C28D8" w:rsidRDefault="007C28D8">
      <w:pPr>
        <w:pStyle w:val="CommentText"/>
        <w:bidi w:val="0"/>
      </w:pPr>
      <w:r>
        <w:rPr>
          <w:b/>
          <w:bCs/>
        </w:rPr>
        <w:t>Not so good:</w:t>
      </w:r>
    </w:p>
    <w:p w14:paraId="6AA06244" w14:textId="77777777" w:rsidR="007C28D8" w:rsidRDefault="007C28D8">
      <w:pPr>
        <w:pStyle w:val="CommentText"/>
        <w:bidi w:val="0"/>
      </w:pPr>
    </w:p>
    <w:p w14:paraId="25E6B3C1" w14:textId="77777777" w:rsidR="007C28D8" w:rsidRDefault="007C28D8">
      <w:pPr>
        <w:pStyle w:val="CommentText"/>
        <w:bidi w:val="0"/>
      </w:pPr>
      <w:r>
        <w:t>Finkbeiner (2004) The role of polysemy in masked semantic and translation priming - focuses on the language not the priming.</w:t>
      </w:r>
    </w:p>
    <w:p w14:paraId="1E8ABFEB" w14:textId="77777777" w:rsidR="007C28D8" w:rsidRDefault="007C28D8">
      <w:pPr>
        <w:pStyle w:val="CommentText"/>
        <w:bidi w:val="0"/>
      </w:pPr>
    </w:p>
    <w:p w14:paraId="4BF154D1" w14:textId="77777777" w:rsidR="007C28D8" w:rsidRDefault="007C28D8">
      <w:pPr>
        <w:pStyle w:val="CommentText"/>
        <w:bidi w:val="0"/>
      </w:pPr>
      <w:r>
        <w:t>Abrams (2002) Subliminal words activate semantic categories (not automated motor responses)</w:t>
      </w:r>
      <w:r>
        <w:rPr>
          <w:rtl/>
        </w:rPr>
        <w:t xml:space="preserve"> </w:t>
      </w:r>
      <w:r>
        <w:t xml:space="preserve"> - uses correlation, not directly RT</w:t>
      </w:r>
    </w:p>
    <w:p w14:paraId="044FA37B" w14:textId="77777777" w:rsidR="007C28D8" w:rsidRDefault="007C28D8">
      <w:pPr>
        <w:pStyle w:val="CommentText"/>
        <w:bidi w:val="0"/>
      </w:pPr>
    </w:p>
    <w:p w14:paraId="1659FBFB" w14:textId="77777777" w:rsidR="007C28D8" w:rsidRDefault="007C28D8" w:rsidP="00023A38">
      <w:pPr>
        <w:pStyle w:val="CommentText"/>
        <w:bidi w:val="0"/>
      </w:pPr>
      <w:r>
        <w:t>Abrams (2007). Unconscious semantic priming in the absence of partial awareness - They look at d', not RT.</w:t>
      </w:r>
    </w:p>
  </w:comment>
  <w:comment w:id="400" w:author="Liad Mudrik" w:date="2022-08-17T23:45:00Z" w:initials="LM">
    <w:p w14:paraId="1F6EBB6C" w14:textId="5F496BB2" w:rsidR="005A45EF" w:rsidRDefault="005A45EF" w:rsidP="00FE0E71">
      <w:pPr>
        <w:bidi w:val="0"/>
        <w:rPr>
          <w:rtl/>
        </w:rPr>
      </w:pPr>
      <w:r>
        <w:rPr>
          <w:rStyle w:val="CommentReference"/>
        </w:rPr>
        <w:annotationRef/>
      </w:r>
      <w:r>
        <w:rPr>
          <w:sz w:val="20"/>
          <w:szCs w:val="20"/>
        </w:rPr>
        <w:t>this is also not clear to me (I guess it’s the same point)</w:t>
      </w:r>
    </w:p>
  </w:comment>
  <w:comment w:id="416" w:author="Liad Mudrik" w:date="2022-08-17T23:48:00Z" w:initials="LM">
    <w:p w14:paraId="67CD9622" w14:textId="798A4CF3" w:rsidR="00690952" w:rsidRDefault="00690952" w:rsidP="006B3924">
      <w:pPr>
        <w:bidi w:val="0"/>
        <w:rPr>
          <w:rtl/>
        </w:rPr>
      </w:pPr>
      <w:r>
        <w:rPr>
          <w:rStyle w:val="CommentReference"/>
        </w:rPr>
        <w:annotationRef/>
      </w:r>
      <w:r>
        <w:rPr>
          <w:sz w:val="20"/>
          <w:szCs w:val="20"/>
        </w:rPr>
        <w:t>additional? or out of the 15? If it’s the latter, please change the text so the characteristics will only relate to the included subjects. These are the ones we care about.</w:t>
      </w:r>
    </w:p>
  </w:comment>
  <w:comment w:id="417" w:author="Liad Mudrik" w:date="2022-08-18T00:04:00Z" w:initials="LM">
    <w:p w14:paraId="3663C391" w14:textId="77777777" w:rsidR="007D3BA7" w:rsidRDefault="007D3BA7" w:rsidP="00882D44">
      <w:pPr>
        <w:bidi w:val="0"/>
      </w:pPr>
      <w:r>
        <w:rPr>
          <w:rStyle w:val="CommentReference"/>
        </w:rPr>
        <w:annotationRef/>
      </w:r>
      <w:r>
        <w:rPr>
          <w:sz w:val="20"/>
          <w:szCs w:val="20"/>
        </w:rPr>
        <w:t>based on the df in the results section, there were indeed 9 subjects. So this should be changed</w:t>
      </w:r>
    </w:p>
  </w:comment>
  <w:comment w:id="419" w:author="Liad Mudrik" w:date="2022-08-17T23:51:00Z" w:initials="LM">
    <w:p w14:paraId="639E42CD" w14:textId="19A9435B" w:rsidR="00CA2666" w:rsidRDefault="00CA2666" w:rsidP="004057D9">
      <w:pPr>
        <w:bidi w:val="0"/>
      </w:pPr>
      <w:r>
        <w:rPr>
          <w:rStyle w:val="CommentReference"/>
        </w:rPr>
        <w:annotationRef/>
      </w:r>
      <w:r>
        <w:rPr>
          <w:sz w:val="20"/>
          <w:szCs w:val="20"/>
        </w:rPr>
        <w:t>this is a good example to my previous comment: we really don’t care about this subject (it’s not very different than also including subjects who were supposed to come and bailed at the last moment). Do you see my point?</w:t>
      </w:r>
    </w:p>
  </w:comment>
  <w:comment w:id="420" w:author="Chen Heller" w:date="2022-08-26T10:57:00Z" w:initials="CH">
    <w:p w14:paraId="7F84A865" w14:textId="77777777" w:rsidR="002953E3" w:rsidRDefault="002953E3" w:rsidP="008D1D03">
      <w:pPr>
        <w:pStyle w:val="CommentText"/>
        <w:bidi w:val="0"/>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426" w:author="Liad Mudrik" w:date="2022-08-17T23:59:00Z" w:initials="LM">
    <w:p w14:paraId="0CA388E6" w14:textId="0F7A260F" w:rsidR="00D44019" w:rsidRDefault="00D44019" w:rsidP="00AD0F4C">
      <w:pPr>
        <w:bidi w:val="0"/>
      </w:pPr>
      <w:r>
        <w:rPr>
          <w:rStyle w:val="CommentReference"/>
        </w:rPr>
        <w:annotationRef/>
      </w:r>
      <w:r>
        <w:rPr>
          <w:sz w:val="20"/>
          <w:szCs w:val="20"/>
        </w:rPr>
        <w:t>I wonder if this is needed, actually. It’s the very same figure as before with very minor changes. I would remove, but it’s up to you</w:t>
      </w:r>
    </w:p>
  </w:comment>
  <w:comment w:id="620" w:author="Chen Heller" w:date="2022-08-02T17:10:00Z" w:initials="CH">
    <w:p w14:paraId="357645B6" w14:textId="066EDFB6" w:rsidR="000B3F6F" w:rsidRDefault="00D826D9">
      <w:pPr>
        <w:pStyle w:val="CommentText"/>
        <w:bidi w:val="0"/>
      </w:pPr>
      <w:r>
        <w:rPr>
          <w:rStyle w:val="CommentReference"/>
        </w:rPr>
        <w:annotationRef/>
      </w:r>
      <w:r w:rsidR="000B3F6F">
        <w:t>For Khen:</w:t>
      </w:r>
    </w:p>
    <w:p w14:paraId="350899B1" w14:textId="77777777" w:rsidR="000B3F6F" w:rsidRDefault="000B3F6F" w:rsidP="006C0763">
      <w:pPr>
        <w:pStyle w:val="CommentText"/>
        <w:bidi w:val="0"/>
      </w:pPr>
      <w:r>
        <w:t>Replicable Unconscious Semantic Priming:</w:t>
      </w:r>
      <w:r>
        <w:br/>
        <w:t>Look for: "Dilution of Priming Effects Across Latency and Accuracy Measures "</w:t>
      </w:r>
    </w:p>
  </w:comment>
  <w:comment w:id="618" w:author="Liad Mudrik" w:date="2022-08-18T00:01:00Z" w:initials="LM">
    <w:p w14:paraId="23EB251F" w14:textId="77777777" w:rsidR="007D3BA7" w:rsidRDefault="007D3BA7" w:rsidP="00CD508D">
      <w:pPr>
        <w:bidi w:val="0"/>
      </w:pPr>
      <w:r>
        <w:rPr>
          <w:rStyle w:val="CommentReference"/>
        </w:rPr>
        <w:annotationRef/>
      </w:r>
      <w:r>
        <w:rPr>
          <w:sz w:val="20"/>
          <w:szCs w:val="20"/>
        </w:rPr>
        <w:t>I don’t think this is clear</w:t>
      </w:r>
    </w:p>
  </w:comment>
  <w:comment w:id="626" w:author="Chen Heller" w:date="2022-07-31T18:27:00Z" w:initials="CH">
    <w:p w14:paraId="25FCFA63" w14:textId="28451908" w:rsidR="00D826D9" w:rsidRDefault="00D826D9" w:rsidP="00D826D9">
      <w:pPr>
        <w:pStyle w:val="CommentText"/>
        <w:bidi w:val="0"/>
      </w:pPr>
      <w:r>
        <w:rPr>
          <w:rStyle w:val="CommentReference"/>
        </w:rPr>
        <w:annotationRef/>
      </w:r>
      <w:r>
        <w:t>Perhaps present some of the single subject results and show that the trajectories of some subjects did deviate in the expected direction</w:t>
      </w:r>
    </w:p>
  </w:comment>
  <w:comment w:id="627" w:author="Liad Mudrik" w:date="2022-08-18T00:02:00Z" w:initials="LM">
    <w:p w14:paraId="01D33EE0" w14:textId="77777777" w:rsidR="007D3BA7" w:rsidRDefault="007D3BA7" w:rsidP="00947854">
      <w:pPr>
        <w:bidi w:val="0"/>
      </w:pPr>
      <w:r>
        <w:rPr>
          <w:rStyle w:val="CommentReference"/>
        </w:rPr>
        <w:annotationRef/>
      </w:r>
      <w:r>
        <w:rPr>
          <w:sz w:val="20"/>
          <w:szCs w:val="20"/>
        </w:rPr>
        <w:t>Yes, in principle. But I doubt if the one subject was the reason for the null result. Do everyone else show the effect?</w:t>
      </w:r>
    </w:p>
  </w:comment>
  <w:comment w:id="634" w:author="Chen Heller" w:date="2022-08-29T10:28:00Z" w:initials="CH">
    <w:p w14:paraId="573AFF37" w14:textId="77777777" w:rsidR="001A3D21" w:rsidRDefault="001A3D21" w:rsidP="00411955">
      <w:pPr>
        <w:pStyle w:val="CommentText"/>
        <w:bidi w:val="0"/>
      </w:pPr>
      <w:r>
        <w:rPr>
          <w:rStyle w:val="CommentReference"/>
        </w:rPr>
        <w:annotationRef/>
      </w:r>
      <w:r>
        <w:t>I will add proper referencing in the final version, it will not look like this.</w:t>
      </w:r>
    </w:p>
  </w:comment>
  <w:comment w:id="673" w:author="Liad Mudrik" w:date="2022-08-18T00:15:00Z" w:initials="LM">
    <w:p w14:paraId="51C8CA44" w14:textId="77777777" w:rsidR="008E682E" w:rsidRDefault="008E682E" w:rsidP="0037208E">
      <w:pPr>
        <w:bidi w:val="0"/>
      </w:pPr>
      <w:r>
        <w:rPr>
          <w:rStyle w:val="CommentReference"/>
        </w:rPr>
        <w:annotationRef/>
      </w:r>
      <w:r>
        <w:rPr>
          <w:sz w:val="20"/>
          <w:szCs w:val="20"/>
        </w:rPr>
        <w:t>why? we should explain</w:t>
      </w:r>
    </w:p>
  </w:comment>
  <w:comment w:id="674" w:author="Chen Heller" w:date="2022-08-29T13:15:00Z" w:initials="CH">
    <w:p w14:paraId="0C2904B3" w14:textId="77777777" w:rsidR="00570789" w:rsidRDefault="00570789" w:rsidP="00266D9E">
      <w:pPr>
        <w:pStyle w:val="CommentText"/>
        <w:bidi w:val="0"/>
      </w:pPr>
      <w:r>
        <w:rPr>
          <w:rStyle w:val="CommentReference"/>
        </w:rPr>
        <w:annotationRef/>
      </w:r>
      <w:r>
        <w:t>I miss-calculated the refresh rate in experiment 1 and 2 by 10 milliseconds and fixed it in experiment 3.</w:t>
      </w:r>
    </w:p>
  </w:comment>
  <w:comment w:id="676" w:author="Chen Heller" w:date="2022-08-29T13:05:00Z" w:initials="CH">
    <w:p w14:paraId="3C839489" w14:textId="098CC2A7" w:rsidR="00960D0C" w:rsidRDefault="00960D0C" w:rsidP="009F322E">
      <w:pPr>
        <w:pStyle w:val="CommentText"/>
        <w:bidi w:val="0"/>
      </w:pPr>
      <w:r>
        <w:rPr>
          <w:rStyle w:val="CommentReference"/>
        </w:rPr>
        <w:annotationRef/>
      </w:r>
      <w:r>
        <w:rPr>
          <w:color w:val="222222"/>
          <w:highlight w:val="white"/>
        </w:rPr>
        <w:t>Gallivan, J. P., &amp; Chapman, C. S. (2014). Three-dimensional reach trajectories as a probe of real-time decision-making between multiple competing targets. </w:t>
      </w:r>
      <w:r>
        <w:rPr>
          <w:i/>
          <w:iCs/>
          <w:color w:val="222222"/>
          <w:highlight w:val="white"/>
        </w:rPr>
        <w:t>Frontiers in neuroscience</w:t>
      </w:r>
      <w:r>
        <w:rPr>
          <w:color w:val="222222"/>
          <w:highlight w:val="white"/>
        </w:rPr>
        <w:t>, </w:t>
      </w:r>
      <w:r>
        <w:rPr>
          <w:i/>
          <w:iCs/>
          <w:color w:val="222222"/>
          <w:highlight w:val="white"/>
        </w:rPr>
        <w:t>8</w:t>
      </w:r>
      <w:r>
        <w:rPr>
          <w:color w:val="222222"/>
          <w:highlight w:val="white"/>
        </w:rPr>
        <w:t>, 215.</w:t>
      </w:r>
      <w:r>
        <w:t xml:space="preserve"> </w:t>
      </w:r>
    </w:p>
  </w:comment>
  <w:comment w:id="735" w:author="Chen Heller" w:date="2022-09-08T12:34:00Z" w:initials="CH">
    <w:p w14:paraId="56C9C043" w14:textId="77777777" w:rsidR="002A0697" w:rsidRDefault="002A0697" w:rsidP="002A0697">
      <w:pPr>
        <w:pStyle w:val="CommentText"/>
        <w:bidi w:val="0"/>
      </w:pPr>
      <w:r>
        <w:rPr>
          <w:rStyle w:val="CommentReference"/>
        </w:rPr>
        <w:annotationRef/>
      </w:r>
      <w:r>
        <w:t>To Liad:</w:t>
      </w:r>
    </w:p>
    <w:p w14:paraId="14E1BC75" w14:textId="77777777" w:rsidR="002A0697" w:rsidRDefault="002A0697" w:rsidP="002A0697">
      <w:pPr>
        <w:pStyle w:val="CommentText"/>
        <w:bidi w:val="0"/>
      </w:pPr>
      <w:r>
        <w:t>All t-values and effect sizes should be presented as positive right?</w:t>
      </w:r>
    </w:p>
  </w:comment>
  <w:comment w:id="814" w:author="Chen Heller" w:date="2022-09-08T12:34:00Z" w:initials="CH">
    <w:p w14:paraId="168E5457" w14:textId="77777777" w:rsidR="00516EE2" w:rsidRDefault="00516EE2">
      <w:pPr>
        <w:pStyle w:val="CommentText"/>
        <w:bidi w:val="0"/>
      </w:pPr>
      <w:r>
        <w:rPr>
          <w:rStyle w:val="CommentReference"/>
        </w:rPr>
        <w:annotationRef/>
      </w:r>
      <w:r>
        <w:t>To Liad:</w:t>
      </w:r>
    </w:p>
    <w:p w14:paraId="77585CD4" w14:textId="77777777" w:rsidR="00516EE2" w:rsidRDefault="00516EE2" w:rsidP="0091383B">
      <w:pPr>
        <w:pStyle w:val="CommentText"/>
        <w:bidi w:val="0"/>
      </w:pPr>
      <w:r>
        <w:t>All t-values and effect sizes should be presented as positive right?</w:t>
      </w:r>
    </w:p>
  </w:comment>
  <w:comment w:id="1078" w:author="Chen Heller" w:date="2022-09-08T16:10:00Z" w:initials="CH">
    <w:p w14:paraId="62F356EF" w14:textId="77777777" w:rsidR="00043A11" w:rsidRDefault="004A15A9">
      <w:pPr>
        <w:pStyle w:val="CommentText"/>
        <w:bidi w:val="0"/>
      </w:pPr>
      <w:r>
        <w:rPr>
          <w:rStyle w:val="CommentReference"/>
        </w:rPr>
        <w:annotationRef/>
      </w:r>
      <w:r w:rsidR="00043A11">
        <w:t>Grasping with the eyes: The role of elongation in visual recognition of manipulable objects</w:t>
      </w:r>
    </w:p>
    <w:p w14:paraId="2C5AEF1C" w14:textId="77777777" w:rsidR="00043A11" w:rsidRDefault="00043A11">
      <w:pPr>
        <w:pStyle w:val="CommentText"/>
        <w:bidi w:val="0"/>
      </w:pPr>
    </w:p>
    <w:p w14:paraId="2294A3EE" w14:textId="77777777" w:rsidR="00043A11" w:rsidRDefault="00043A11" w:rsidP="00534799">
      <w:pPr>
        <w:pStyle w:val="CommentText"/>
        <w:bidi w:val="0"/>
      </w:pPr>
      <w:r>
        <w:t>The role of attention in subliminal semantic processing: A mouse tracking study</w:t>
      </w:r>
    </w:p>
  </w:comment>
  <w:comment w:id="1047" w:author="Liad Mudrik" w:date="2022-08-18T10:31:00Z" w:initials="LM">
    <w:p w14:paraId="0324C183" w14:textId="3B784EF3" w:rsidR="00E40999" w:rsidRDefault="00E40999" w:rsidP="00E40999">
      <w:pPr>
        <w:bidi w:val="0"/>
      </w:pPr>
      <w:r>
        <w:rPr>
          <w:rStyle w:val="CommentReference"/>
        </w:rPr>
        <w:annotationRef/>
      </w:r>
      <w:r>
        <w:rPr>
          <w:sz w:val="20"/>
          <w:szCs w:val="20"/>
        </w:rPr>
        <w:t>so this is the first time you actually found an effect, right? You should start the discussion with that, and connect it a bit with the literature (so we need to have some references in this paragraph). Only then I would go to what now appears on top, and discuss the effect of the practice session</w:t>
      </w:r>
    </w:p>
  </w:comment>
  <w:comment w:id="1096" w:author="Chen Heller" w:date="2022-09-01T09:42:00Z" w:initials="CH">
    <w:p w14:paraId="598ECD31" w14:textId="77777777" w:rsidR="00EF52E5" w:rsidRDefault="00EB2FF8">
      <w:pPr>
        <w:pStyle w:val="CommentText"/>
        <w:bidi w:val="0"/>
      </w:pPr>
      <w:r>
        <w:rPr>
          <w:rStyle w:val="CommentReference"/>
        </w:rPr>
        <w:annotationRef/>
      </w:r>
      <w:r w:rsidR="00EF52E5">
        <w:rPr>
          <w:b/>
          <w:bCs/>
        </w:rPr>
        <w:t>Rejected explanation:</w:t>
      </w:r>
    </w:p>
    <w:p w14:paraId="094AF53A" w14:textId="77777777" w:rsidR="00EF52E5" w:rsidRDefault="00EF52E5" w:rsidP="00331076">
      <w:pPr>
        <w:pStyle w:val="CommentText"/>
        <w:bidi w:val="0"/>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108" w:author="Chen Heller" w:date="2022-08-30T12:27:00Z" w:initials="CH">
    <w:p w14:paraId="42CFA404" w14:textId="22FF7E54" w:rsidR="00F929FC" w:rsidRDefault="00F929FC" w:rsidP="005B21D0">
      <w:pPr>
        <w:pStyle w:val="CommentText"/>
        <w:bidi w:val="0"/>
        <w:rPr>
          <w:rtl/>
        </w:rPr>
      </w:pPr>
      <w:r>
        <w:rPr>
          <w:rStyle w:val="CommentReference"/>
        </w:rPr>
        <w:annotationRef/>
      </w:r>
      <w:r>
        <w:t>This does not line up with the difference in RT between the first and second days.</w:t>
      </w:r>
    </w:p>
  </w:comment>
  <w:comment w:id="1123" w:author="Chen Heller" w:date="2022-08-26T11:12:00Z" w:initials="CH">
    <w:p w14:paraId="48D7BC2B" w14:textId="77777777" w:rsidR="003A4F55" w:rsidRDefault="006D2FC7" w:rsidP="006D6A74">
      <w:pPr>
        <w:pStyle w:val="CommentText"/>
        <w:bidi w:val="0"/>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212" w:author="Chen Heller" w:date="2022-09-10T08:19:00Z" w:initials="CH">
    <w:p w14:paraId="2DF83429" w14:textId="03EFFBE6" w:rsidR="00EC5DF0" w:rsidRDefault="00EC5DF0">
      <w:pPr>
        <w:pStyle w:val="CommentText"/>
        <w:bidi w:val="0"/>
      </w:pPr>
      <w:r>
        <w:rPr>
          <w:rStyle w:val="CommentReference"/>
        </w:rPr>
        <w:annotationRef/>
      </w:r>
      <w:r>
        <w:t>Reach area wasn't normal in Exp 2 + Exp 3, so you didn't use Cohen's dz.</w:t>
      </w:r>
    </w:p>
    <w:p w14:paraId="25F5DF4A" w14:textId="77777777" w:rsidR="00EC5DF0" w:rsidRDefault="00EC5DF0">
      <w:pPr>
        <w:pStyle w:val="CommentText"/>
        <w:bidi w:val="0"/>
      </w:pPr>
    </w:p>
    <w:p w14:paraId="34F56238" w14:textId="77777777" w:rsidR="00EC5DF0" w:rsidRDefault="00EC5DF0" w:rsidP="00A169C7">
      <w:pPr>
        <w:pStyle w:val="CommentText"/>
        <w:bidi w:val="0"/>
      </w:pPr>
      <w:r>
        <w:t>Does Mattan's code consider non-normal variables?</w:t>
      </w:r>
    </w:p>
  </w:comment>
  <w:comment w:id="1213" w:author="Chen Heller" w:date="2022-09-11T10:12:00Z" w:initials="CH">
    <w:p w14:paraId="4FE5BE23" w14:textId="77777777" w:rsidR="00944AF4" w:rsidRDefault="00944AF4" w:rsidP="00FC7064">
      <w:pPr>
        <w:pStyle w:val="CommentText"/>
        <w:bidi w:val="0"/>
      </w:pPr>
      <w:r>
        <w:rPr>
          <w:rStyle w:val="CommentReference"/>
        </w:rPr>
        <w:annotationRef/>
      </w:r>
      <w:r>
        <w:t>No it doesn't consider changing back to Cohen's d</w:t>
      </w:r>
    </w:p>
  </w:comment>
  <w:comment w:id="1236" w:author="Chen Heller" w:date="2022-08-26T11:24:00Z" w:initials="CH">
    <w:p w14:paraId="2F35CF18" w14:textId="437C26C2" w:rsidR="00632B17" w:rsidRDefault="00DD6996">
      <w:pPr>
        <w:pStyle w:val="CommentText"/>
        <w:bidi w:val="0"/>
      </w:pPr>
      <w:r>
        <w:rPr>
          <w:rStyle w:val="CommentReference"/>
        </w:rPr>
        <w:annotationRef/>
      </w:r>
      <w:r w:rsidR="00632B17">
        <w:t>For Liad:</w:t>
      </w:r>
    </w:p>
    <w:p w14:paraId="630D6087" w14:textId="77777777" w:rsidR="00632B17" w:rsidRDefault="00632B17" w:rsidP="00E93599">
      <w:pPr>
        <w:pStyle w:val="CommentText"/>
        <w:bidi w:val="0"/>
      </w:pPr>
      <w:r>
        <w:t>Since you removed it I assume this is not relevant?</w:t>
      </w:r>
    </w:p>
  </w:comment>
  <w:comment w:id="1374" w:author="Chen Heller" w:date="2022-09-04T12:20:00Z" w:initials="CH">
    <w:p w14:paraId="363769D6" w14:textId="4F7C3C4F" w:rsidR="00F517ED" w:rsidRDefault="00F517ED">
      <w:pPr>
        <w:pStyle w:val="CommentText"/>
        <w:bidi w:val="0"/>
      </w:pPr>
      <w:r>
        <w:rPr>
          <w:rStyle w:val="CommentReference"/>
        </w:rPr>
        <w:annotationRef/>
      </w:r>
      <w:r>
        <w:t>Difference between the proportion of favorable pairs (data pairs that support the hypothesis that there is a difference between the means) and unfavorable pairs.</w:t>
      </w:r>
    </w:p>
    <w:p w14:paraId="06E40BDD" w14:textId="77777777" w:rsidR="00F517ED" w:rsidRDefault="00F517ED">
      <w:pPr>
        <w:pStyle w:val="CommentText"/>
        <w:bidi w:val="0"/>
      </w:pPr>
    </w:p>
    <w:p w14:paraId="16A3E568" w14:textId="77777777" w:rsidR="00F517ED" w:rsidRDefault="00F517ED" w:rsidP="00BC2E61">
      <w:pPr>
        <w:pStyle w:val="CommentText"/>
        <w:bidi w:val="0"/>
      </w:pPr>
      <w:r>
        <w:t>In other words: difference between the amount of evidence for and amount of evidence against H1.</w:t>
      </w:r>
    </w:p>
  </w:comment>
  <w:comment w:id="1379" w:author="Chen Heller" w:date="2022-09-04T12:11:00Z" w:initials="CH">
    <w:p w14:paraId="0F19BB3E" w14:textId="43FA83C0" w:rsidR="00C0770D" w:rsidRDefault="00C0770D" w:rsidP="00251A6B">
      <w:pPr>
        <w:pStyle w:val="CommentText"/>
        <w:bidi w:val="0"/>
      </w:pPr>
      <w:r>
        <w:rPr>
          <w:rStyle w:val="CommentReference"/>
        </w:rPr>
        <w:annotationRef/>
      </w:r>
      <w:hyperlink r:id="rId1" w:anchor="rank-based-tests" w:history="1">
        <w:r w:rsidRPr="00251A6B">
          <w:rPr>
            <w:rStyle w:val="Hyperlink"/>
          </w:rPr>
          <w:t>https://easystats.github.io/effectsize/articles/simple_htests.html#rank-based-tests</w:t>
        </w:r>
      </w:hyperlink>
    </w:p>
  </w:comment>
  <w:comment w:id="1384" w:author="Chen Heller" w:date="2022-09-04T12:18:00Z" w:initials="CH">
    <w:p w14:paraId="31A8DDBE" w14:textId="77777777" w:rsidR="00816F47" w:rsidRDefault="00816F47" w:rsidP="00360D71">
      <w:pPr>
        <w:pStyle w:val="CommentText"/>
        <w:bidi w:val="0"/>
      </w:pPr>
      <w:r>
        <w:rPr>
          <w:rStyle w:val="CommentReference"/>
        </w:rPr>
        <w:annotationRef/>
      </w:r>
      <w:r>
        <w:rPr>
          <w:color w:val="212529"/>
          <w:highlight w:val="white"/>
        </w:rPr>
        <w:t>Kerby, D. S. (2014). The simple difference formula: An approach to teaching nonparametric correlation. Comprehensive Psychology, 3, 11-IT.</w:t>
      </w:r>
    </w:p>
  </w:comment>
  <w:comment w:id="1621" w:author="Chen Heller" w:date="2022-09-10T09:00:00Z" w:initials="CH">
    <w:p w14:paraId="209DA3C8" w14:textId="77777777" w:rsidR="00787CED" w:rsidRDefault="00C73F3D">
      <w:pPr>
        <w:pStyle w:val="CommentText"/>
        <w:bidi w:val="0"/>
      </w:pPr>
      <w:r>
        <w:rPr>
          <w:rStyle w:val="CommentReference"/>
        </w:rPr>
        <w:annotationRef/>
      </w:r>
      <w:r w:rsidR="00787CED">
        <w:t>Human observers have optimal introspective access to perceptual processes even for visually masked stimuli - talks about the fact that studies are sensitive to criterion problem, then suggests a different method for measuring awareness and shows that with it no UC effects are found.</w:t>
      </w:r>
    </w:p>
    <w:p w14:paraId="5AA0E707" w14:textId="77777777" w:rsidR="00787CED" w:rsidRDefault="00787CED">
      <w:pPr>
        <w:pStyle w:val="CommentText"/>
        <w:bidi w:val="0"/>
      </w:pPr>
    </w:p>
    <w:p w14:paraId="69CBDA4C" w14:textId="77777777" w:rsidR="00787CED" w:rsidRDefault="00787CED">
      <w:pPr>
        <w:pStyle w:val="CommentText"/>
        <w:bidi w:val="0"/>
      </w:pPr>
    </w:p>
    <w:p w14:paraId="4C827EE2" w14:textId="77777777" w:rsidR="00787CED" w:rsidRDefault="00787CED">
      <w:pPr>
        <w:pStyle w:val="CommentText"/>
        <w:bidi w:val="0"/>
      </w:pPr>
      <w:r>
        <w:rPr>
          <w:b/>
          <w:bCs/>
        </w:rPr>
        <w:t>Not good:</w:t>
      </w:r>
    </w:p>
    <w:p w14:paraId="454A85CF" w14:textId="77777777" w:rsidR="00787CED" w:rsidRDefault="00787CED">
      <w:pPr>
        <w:pStyle w:val="CommentText"/>
        <w:bidi w:val="0"/>
      </w:pPr>
    </w:p>
    <w:p w14:paraId="56FC2AA4" w14:textId="77777777" w:rsidR="00787CED" w:rsidRDefault="00787CED">
      <w:pPr>
        <w:pStyle w:val="CommentText"/>
        <w:bidi w:val="0"/>
      </w:pPr>
    </w:p>
    <w:p w14:paraId="22FCCA9E" w14:textId="77777777" w:rsidR="00787CED" w:rsidRDefault="00787CED">
      <w:pPr>
        <w:pStyle w:val="CommentText"/>
        <w:bidi w:val="0"/>
      </w:pPr>
      <w:r>
        <w:t>Rabagliati (2018). The importance of awareness for understanding language - CFS experiment.</w:t>
      </w:r>
    </w:p>
    <w:p w14:paraId="56F5DE99" w14:textId="77777777" w:rsidR="00787CED" w:rsidRDefault="00787CED">
      <w:pPr>
        <w:pStyle w:val="CommentText"/>
        <w:bidi w:val="0"/>
      </w:pPr>
    </w:p>
    <w:p w14:paraId="31696D33" w14:textId="77777777" w:rsidR="00787CED" w:rsidRDefault="00787CED">
      <w:pPr>
        <w:pStyle w:val="CommentText"/>
        <w:bidi w:val="0"/>
      </w:pPr>
      <w:r>
        <w:t>Phillips (2021). Scepticism about unconscious perception is the default hypothesis - couldn't find free version.</w:t>
      </w:r>
    </w:p>
    <w:p w14:paraId="348EFA4C" w14:textId="77777777" w:rsidR="00787CED" w:rsidRDefault="00787CED">
      <w:pPr>
        <w:pStyle w:val="CommentText"/>
        <w:bidi w:val="0"/>
      </w:pPr>
    </w:p>
    <w:p w14:paraId="6C24F4FF" w14:textId="77777777" w:rsidR="00787CED" w:rsidRDefault="00787CED">
      <w:pPr>
        <w:pStyle w:val="CommentText"/>
        <w:bidi w:val="0"/>
      </w:pPr>
    </w:p>
    <w:p w14:paraId="60D7CE19" w14:textId="77777777" w:rsidR="00787CED" w:rsidRDefault="00787CED">
      <w:pPr>
        <w:pStyle w:val="CommentText"/>
        <w:bidi w:val="0"/>
      </w:pPr>
    </w:p>
    <w:p w14:paraId="520A91D6" w14:textId="77777777" w:rsidR="00787CED" w:rsidRDefault="00787CED">
      <w:pPr>
        <w:pStyle w:val="CommentText"/>
        <w:bidi w:val="0"/>
      </w:pPr>
    </w:p>
    <w:p w14:paraId="7A89A923" w14:textId="77777777" w:rsidR="00787CED" w:rsidRDefault="00787CED">
      <w:pPr>
        <w:pStyle w:val="CommentText"/>
        <w:bidi w:val="0"/>
      </w:pPr>
      <w:r>
        <w:t>Peters (2017). Does unconscious perception really exist? Continuing the ASSC20 debate</w:t>
      </w:r>
    </w:p>
    <w:p w14:paraId="0E2AA139" w14:textId="77777777" w:rsidR="00787CED" w:rsidRDefault="00787CED">
      <w:pPr>
        <w:pStyle w:val="CommentText"/>
        <w:bidi w:val="0"/>
      </w:pPr>
    </w:p>
    <w:p w14:paraId="1477C4C7" w14:textId="77777777" w:rsidR="00787CED" w:rsidRDefault="00787CED">
      <w:pPr>
        <w:pStyle w:val="CommentText"/>
        <w:bidi w:val="0"/>
      </w:pPr>
      <w:r>
        <w:t>The Validity of d′ Measures</w:t>
      </w:r>
    </w:p>
    <w:p w14:paraId="51C4BB31" w14:textId="77777777" w:rsidR="00787CED" w:rsidRDefault="00787CED">
      <w:pPr>
        <w:pStyle w:val="CommentText"/>
        <w:bidi w:val="0"/>
      </w:pPr>
    </w:p>
    <w:p w14:paraId="034E29C9" w14:textId="77777777" w:rsidR="00787CED" w:rsidRDefault="00787CED">
      <w:pPr>
        <w:pStyle w:val="CommentText"/>
        <w:bidi w:val="0"/>
      </w:pPr>
      <w:r>
        <w:t>Do semantic priming and retrieval of stimulus-response associations depend on conscious perception?</w:t>
      </w:r>
    </w:p>
    <w:p w14:paraId="68A5B578" w14:textId="77777777" w:rsidR="00787CED" w:rsidRDefault="00787CED">
      <w:pPr>
        <w:pStyle w:val="CommentText"/>
        <w:bidi w:val="0"/>
      </w:pPr>
    </w:p>
    <w:p w14:paraId="382FB84E" w14:textId="77777777" w:rsidR="00787CED" w:rsidRDefault="00787CED">
      <w:pPr>
        <w:pStyle w:val="CommentText"/>
        <w:bidi w:val="0"/>
      </w:pPr>
      <w:r>
        <w:t>Ramscar (2015). Why many priming results don’t (and won’t) replicate: A quantitative analysis.</w:t>
      </w:r>
    </w:p>
    <w:p w14:paraId="19BE4E8C" w14:textId="77777777" w:rsidR="00787CED" w:rsidRDefault="00787CED">
      <w:pPr>
        <w:pStyle w:val="CommentText"/>
        <w:bidi w:val="0"/>
      </w:pPr>
    </w:p>
    <w:p w14:paraId="34D80BE7" w14:textId="77777777" w:rsidR="00787CED" w:rsidRDefault="00787CED">
      <w:pPr>
        <w:pStyle w:val="CommentText"/>
        <w:bidi w:val="0"/>
      </w:pPr>
    </w:p>
    <w:p w14:paraId="5F4D7BDA" w14:textId="77777777" w:rsidR="00787CED" w:rsidRDefault="00787CED">
      <w:pPr>
        <w:pStyle w:val="CommentText"/>
        <w:bidi w:val="0"/>
      </w:pPr>
    </w:p>
    <w:p w14:paraId="3A95395B" w14:textId="77777777" w:rsidR="00787CED" w:rsidRDefault="00787CED">
      <w:pPr>
        <w:pStyle w:val="CommentText"/>
        <w:bidi w:val="0"/>
      </w:pPr>
    </w:p>
    <w:p w14:paraId="09C625C3" w14:textId="77777777" w:rsidR="00787CED" w:rsidRDefault="00787CED">
      <w:pPr>
        <w:pStyle w:val="CommentText"/>
        <w:bidi w:val="0"/>
      </w:pPr>
      <w:r>
        <w:t>Rabeyron (2014). Retro-priming, priming, and double testing: psi and replication in a test–retest design</w:t>
      </w:r>
    </w:p>
    <w:p w14:paraId="11A36B2E" w14:textId="77777777" w:rsidR="00787CED" w:rsidRDefault="00787CED">
      <w:pPr>
        <w:pStyle w:val="CommentText"/>
        <w:bidi w:val="0"/>
      </w:pPr>
    </w:p>
    <w:p w14:paraId="4553862C" w14:textId="77777777" w:rsidR="00787CED" w:rsidRDefault="00787CED">
      <w:pPr>
        <w:pStyle w:val="CommentText"/>
        <w:bidi w:val="0"/>
      </w:pPr>
      <w:r>
        <w:t>Holender (2004). Unconscious perception: the need for a paradigm shift - talks about models of UC processing.</w:t>
      </w:r>
    </w:p>
    <w:p w14:paraId="304F243F" w14:textId="77777777" w:rsidR="00787CED" w:rsidRDefault="00787CED">
      <w:pPr>
        <w:pStyle w:val="CommentText"/>
        <w:bidi w:val="0"/>
      </w:pPr>
    </w:p>
    <w:p w14:paraId="672E4BB1" w14:textId="77777777" w:rsidR="00787CED" w:rsidRDefault="00787CED">
      <w:pPr>
        <w:pStyle w:val="CommentText"/>
        <w:bidi w:val="0"/>
      </w:pPr>
    </w:p>
    <w:p w14:paraId="29545EAD" w14:textId="77777777" w:rsidR="00787CED" w:rsidRDefault="00787CED" w:rsidP="00C55F4C">
      <w:pPr>
        <w:pStyle w:val="CommentText"/>
        <w:bidi w:val="0"/>
      </w:pPr>
      <w:r>
        <w:t>Merikle (1992). Perception without awareness: Critical issues</w:t>
      </w:r>
    </w:p>
  </w:comment>
  <w:comment w:id="1642" w:author="Chen Heller" w:date="2022-09-10T09:14:00Z" w:initials="CH">
    <w:p w14:paraId="59877A39" w14:textId="7A152EAE" w:rsidR="00E5510C" w:rsidRDefault="00E5510C">
      <w:pPr>
        <w:pStyle w:val="CommentText"/>
        <w:bidi w:val="0"/>
      </w:pPr>
      <w:r>
        <w:rPr>
          <w:rStyle w:val="CommentReference"/>
        </w:rPr>
        <w:annotationRef/>
      </w:r>
      <w:r>
        <w:t>For Liad:</w:t>
      </w:r>
    </w:p>
    <w:p w14:paraId="525BD9EF" w14:textId="77777777" w:rsidR="00E5510C" w:rsidRDefault="00E5510C" w:rsidP="00AD4931">
      <w:pPr>
        <w:pStyle w:val="CommentText"/>
        <w:bidi w:val="0"/>
      </w:pPr>
      <w:r>
        <w:t>You didn't review the general discussion yet.</w:t>
      </w:r>
    </w:p>
  </w:comment>
  <w:comment w:id="1645" w:author="Chen Heller" w:date="2022-09-10T09:04:00Z" w:initials="CH">
    <w:p w14:paraId="327682AF" w14:textId="77777777" w:rsidR="00787CED" w:rsidRDefault="00595024">
      <w:pPr>
        <w:pStyle w:val="CommentText"/>
        <w:bidi w:val="0"/>
      </w:pPr>
      <w:r>
        <w:rPr>
          <w:rStyle w:val="CommentReference"/>
        </w:rPr>
        <w:annotationRef/>
      </w:r>
      <w:r w:rsidR="00787CED">
        <w:rPr>
          <w:color w:val="222222"/>
          <w:highlight w:val="white"/>
        </w:rPr>
        <w:t>Hassin, R. R. (2013). Yes it can: On the functional abilities of the human unconscious. </w:t>
      </w:r>
      <w:r w:rsidR="00787CED">
        <w:rPr>
          <w:i/>
          <w:iCs/>
          <w:color w:val="222222"/>
          <w:highlight w:val="white"/>
        </w:rPr>
        <w:t>Perspectives on Psychological Science</w:t>
      </w:r>
      <w:r w:rsidR="00787CED">
        <w:rPr>
          <w:color w:val="222222"/>
          <w:highlight w:val="white"/>
        </w:rPr>
        <w:t>, </w:t>
      </w:r>
      <w:r w:rsidR="00787CED">
        <w:rPr>
          <w:i/>
          <w:iCs/>
          <w:color w:val="222222"/>
          <w:highlight w:val="white"/>
        </w:rPr>
        <w:t>8</w:t>
      </w:r>
      <w:r w:rsidR="00787CED">
        <w:rPr>
          <w:color w:val="222222"/>
          <w:highlight w:val="white"/>
        </w:rPr>
        <w:t xml:space="preserve">(2), 195-207. </w:t>
      </w:r>
    </w:p>
    <w:p w14:paraId="0780440D" w14:textId="77777777" w:rsidR="00787CED" w:rsidRDefault="00787CED">
      <w:pPr>
        <w:pStyle w:val="CommentText"/>
        <w:bidi w:val="0"/>
      </w:pPr>
    </w:p>
    <w:p w14:paraId="5EBF5D58" w14:textId="77777777" w:rsidR="00787CED" w:rsidRDefault="00787CED">
      <w:pPr>
        <w:pStyle w:val="CommentText"/>
        <w:bidi w:val="0"/>
      </w:pPr>
      <w:r>
        <w:rPr>
          <w:color w:val="222222"/>
          <w:highlight w:val="white"/>
        </w:rPr>
        <w:t>Hesselmann, G., &amp; Moors, P. (2015). Definitely maybe: can unconscious processes perform the same functions as conscious processes?. </w:t>
      </w:r>
      <w:r>
        <w:rPr>
          <w:i/>
          <w:iCs/>
          <w:color w:val="222222"/>
          <w:highlight w:val="white"/>
        </w:rPr>
        <w:t>Frontiers in Psychology</w:t>
      </w:r>
      <w:r>
        <w:rPr>
          <w:color w:val="222222"/>
          <w:highlight w:val="white"/>
        </w:rPr>
        <w:t>, </w:t>
      </w:r>
      <w:r>
        <w:rPr>
          <w:i/>
          <w:iCs/>
          <w:color w:val="222222"/>
          <w:highlight w:val="white"/>
        </w:rPr>
        <w:t>6</w:t>
      </w:r>
      <w:r>
        <w:rPr>
          <w:color w:val="222222"/>
          <w:highlight w:val="white"/>
        </w:rPr>
        <w:t>, 584.</w:t>
      </w:r>
    </w:p>
    <w:p w14:paraId="6E6CE2C4" w14:textId="77777777" w:rsidR="00787CED" w:rsidRDefault="00787CED">
      <w:pPr>
        <w:pStyle w:val="CommentText"/>
        <w:bidi w:val="0"/>
      </w:pPr>
    </w:p>
    <w:p w14:paraId="23F16EC3" w14:textId="77777777" w:rsidR="00787CED" w:rsidRDefault="00787CED" w:rsidP="000D6ABD">
      <w:pPr>
        <w:pStyle w:val="CommentText"/>
        <w:bidi w:val="0"/>
      </w:pPr>
      <w:r>
        <w:t>Peters (2017). Does unconscious perception really exist? Continuing the ASSC20 debate.</w:t>
      </w:r>
    </w:p>
  </w:comment>
  <w:comment w:id="1650" w:author="Chen Heller" w:date="2022-09-10T09:04:00Z" w:initials="CH">
    <w:p w14:paraId="2B5D112C" w14:textId="77777777" w:rsidR="000979FB" w:rsidRDefault="009F25EA">
      <w:pPr>
        <w:pStyle w:val="CommentText"/>
        <w:bidi w:val="0"/>
      </w:pPr>
      <w:r>
        <w:rPr>
          <w:rStyle w:val="CommentReference"/>
        </w:rPr>
        <w:annotationRef/>
      </w:r>
      <w:r w:rsidR="000979FB">
        <w:t>Greenwald 1996 - Three cognitive markers of unconscious semantic activation</w:t>
      </w:r>
    </w:p>
    <w:p w14:paraId="2C68807B" w14:textId="77777777" w:rsidR="000979FB" w:rsidRDefault="000979FB">
      <w:pPr>
        <w:pStyle w:val="CommentText"/>
        <w:bidi w:val="0"/>
      </w:pPr>
    </w:p>
    <w:p w14:paraId="2903DD97" w14:textId="77777777" w:rsidR="000979FB" w:rsidRDefault="000979FB" w:rsidP="00E216E7">
      <w:pPr>
        <w:pStyle w:val="CommentText"/>
        <w:bidi w:val="0"/>
      </w:pPr>
      <w:r>
        <w:t>Van de bussche 2009 - shows avg effect size is around 0.8. Doesn't say it is small.</w:t>
      </w:r>
    </w:p>
  </w:comment>
  <w:comment w:id="1665" w:author="Chen Heller" w:date="2022-09-10T09:04:00Z" w:initials="CH">
    <w:p w14:paraId="0EFD5BF5" w14:textId="77777777" w:rsidR="000979FB" w:rsidRDefault="009F25EA">
      <w:pPr>
        <w:pStyle w:val="CommentText"/>
        <w:bidi w:val="0"/>
      </w:pPr>
      <w:r>
        <w:rPr>
          <w:rStyle w:val="CommentReference"/>
        </w:rPr>
        <w:annotationRef/>
      </w:r>
      <w:r w:rsidR="000979FB">
        <w:rPr>
          <w:b/>
          <w:bCs/>
        </w:rPr>
        <w:t>Cerebral mechanisms of word</w:t>
      </w:r>
    </w:p>
    <w:p w14:paraId="28BD8445" w14:textId="77777777" w:rsidR="000979FB" w:rsidRDefault="000979FB">
      <w:pPr>
        <w:pStyle w:val="CommentText"/>
        <w:bidi w:val="0"/>
      </w:pPr>
      <w:r>
        <w:rPr>
          <w:b/>
          <w:bCs/>
        </w:rPr>
        <w:t>masking and unconscious repetition</w:t>
      </w:r>
    </w:p>
    <w:p w14:paraId="2FBFA878" w14:textId="77777777" w:rsidR="000979FB" w:rsidRDefault="000979FB" w:rsidP="006429F2">
      <w:pPr>
        <w:pStyle w:val="CommentText"/>
        <w:bidi w:val="0"/>
      </w:pPr>
      <w:r>
        <w:rPr>
          <w:b/>
          <w:bCs/>
        </w:rPr>
        <w:t>priming</w:t>
      </w:r>
    </w:p>
  </w:comment>
  <w:comment w:id="1678" w:author="Chen Heller" w:date="2022-09-10T09:27:00Z" w:initials="CH">
    <w:p w14:paraId="1F4F28B6" w14:textId="46A94DB4" w:rsidR="00CE3813" w:rsidRDefault="00CE3813" w:rsidP="004E6CFF">
      <w:pPr>
        <w:pStyle w:val="CommentText"/>
        <w:bidi w:val="0"/>
      </w:pPr>
      <w:r>
        <w:rPr>
          <w:rStyle w:val="CommentReference"/>
        </w:rPr>
        <w:annotationRef/>
      </w:r>
      <w:r>
        <w:rPr>
          <w:color w:val="222222"/>
          <w:highlight w:val="white"/>
        </w:rPr>
        <w:t>Mattler (2012). Time course of free-choice priming effects explained by a simple accumulator model</w:t>
      </w:r>
    </w:p>
  </w:comment>
  <w:comment w:id="1728" w:author="Chen Heller" w:date="2022-09-07T10:32:00Z" w:initials="CH">
    <w:p w14:paraId="49FA3049" w14:textId="77777777" w:rsidR="00A716DC" w:rsidRDefault="00A716DC">
      <w:pPr>
        <w:pStyle w:val="CommentText"/>
        <w:bidi w:val="0"/>
      </w:pPr>
      <w:r>
        <w:rPr>
          <w:rStyle w:val="CommentReference"/>
        </w:rPr>
        <w:annotationRef/>
      </w:r>
      <w:r>
        <w:t>Perception without awareness critical issues - Criticizes the use of subjective and objective measures separately (doesn't mention combining them), since they underestimate consciousness.</w:t>
      </w:r>
    </w:p>
    <w:p w14:paraId="1E1B4141" w14:textId="77777777" w:rsidR="00A716DC" w:rsidRDefault="00A716DC">
      <w:pPr>
        <w:pStyle w:val="CommentText"/>
        <w:bidi w:val="0"/>
      </w:pPr>
    </w:p>
    <w:p w14:paraId="16A32133" w14:textId="77777777" w:rsidR="00A716DC" w:rsidRDefault="00A716DC">
      <w:pPr>
        <w:pStyle w:val="CommentText"/>
        <w:bidi w:val="0"/>
      </w:pPr>
      <w:r>
        <w:t>Number processing outside awareness? Systematically testing sensitivities of direct and indirect measures of consciousness - direct (measures awareness) and indirect (measures priming) are not enough since the direct measure is less sensitive because it has less trials.</w:t>
      </w:r>
    </w:p>
    <w:p w14:paraId="0B3D590E" w14:textId="77777777" w:rsidR="00A716DC" w:rsidRDefault="00A716DC">
      <w:pPr>
        <w:pStyle w:val="CommentText"/>
        <w:bidi w:val="0"/>
      </w:pPr>
    </w:p>
    <w:p w14:paraId="4B8E120D" w14:textId="77777777" w:rsidR="00A716DC" w:rsidRDefault="00A716DC">
      <w:pPr>
        <w:pStyle w:val="CommentText"/>
        <w:bidi w:val="0"/>
      </w:pPr>
    </w:p>
    <w:p w14:paraId="24575DC2" w14:textId="77777777" w:rsidR="00A716DC" w:rsidRDefault="00A716DC">
      <w:pPr>
        <w:pStyle w:val="CommentText"/>
        <w:bidi w:val="0"/>
      </w:pPr>
      <w:r>
        <w:rPr>
          <w:b/>
          <w:bCs/>
        </w:rPr>
        <w:t>Don’t need stuff below:</w:t>
      </w:r>
    </w:p>
    <w:p w14:paraId="46B49792" w14:textId="77777777" w:rsidR="00A716DC" w:rsidRDefault="00A716DC">
      <w:pPr>
        <w:pStyle w:val="CommentText"/>
        <w:bidi w:val="0"/>
      </w:pPr>
    </w:p>
    <w:p w14:paraId="19278971" w14:textId="77777777" w:rsidR="00A716DC" w:rsidRDefault="00A716DC">
      <w:pPr>
        <w:pStyle w:val="CommentText"/>
        <w:bidi w:val="0"/>
      </w:pPr>
      <w:r>
        <w:t>Does unconscious perception really exist? Continuing the ASSC20 debate - didn't read again fully, but they mention the criterion problem.</w:t>
      </w:r>
    </w:p>
    <w:p w14:paraId="1CD07FE1" w14:textId="77777777" w:rsidR="00A716DC" w:rsidRDefault="00A716DC">
      <w:pPr>
        <w:pStyle w:val="CommentText"/>
        <w:bidi w:val="0"/>
      </w:pPr>
    </w:p>
    <w:p w14:paraId="05C6ADB0" w14:textId="77777777" w:rsidR="00A716DC" w:rsidRDefault="00A716DC">
      <w:pPr>
        <w:pStyle w:val="CommentText"/>
        <w:bidi w:val="0"/>
      </w:pPr>
      <w:r>
        <w:t>Human observers have optimal</w:t>
      </w:r>
    </w:p>
    <w:p w14:paraId="3201EF56" w14:textId="77777777" w:rsidR="00A716DC" w:rsidRDefault="00A716DC">
      <w:pPr>
        <w:pStyle w:val="CommentText"/>
        <w:bidi w:val="0"/>
      </w:pPr>
      <w:r>
        <w:t>introspective access to perceptual</w:t>
      </w:r>
    </w:p>
    <w:p w14:paraId="0F478B24" w14:textId="77777777" w:rsidR="00A716DC" w:rsidRDefault="00A716DC">
      <w:pPr>
        <w:pStyle w:val="CommentText"/>
        <w:bidi w:val="0"/>
      </w:pPr>
      <w:r>
        <w:t>processes even for visually masked stimuli - Using seen/unseen awareness measure is vulnerable to the criterion problem. Use wagering and confidence rating instead.</w:t>
      </w:r>
    </w:p>
    <w:p w14:paraId="46B18FD6" w14:textId="77777777" w:rsidR="00A716DC" w:rsidRDefault="00A716DC">
      <w:pPr>
        <w:pStyle w:val="CommentText"/>
        <w:bidi w:val="0"/>
      </w:pPr>
    </w:p>
    <w:p w14:paraId="24E7E195" w14:textId="77777777" w:rsidR="00A716DC" w:rsidRDefault="00A716DC">
      <w:pPr>
        <w:pStyle w:val="CommentText"/>
        <w:bidi w:val="0"/>
      </w:pPr>
      <w:r>
        <w:t>---Didn't read everything below---</w:t>
      </w:r>
    </w:p>
    <w:p w14:paraId="6EC5C6A0" w14:textId="77777777" w:rsidR="00A716DC" w:rsidRDefault="00A716DC">
      <w:pPr>
        <w:pStyle w:val="CommentText"/>
        <w:bidi w:val="0"/>
      </w:pPr>
    </w:p>
    <w:p w14:paraId="3461DC7D" w14:textId="77777777" w:rsidR="00A716DC" w:rsidRDefault="00A716DC">
      <w:pPr>
        <w:pStyle w:val="CommentText"/>
        <w:bidi w:val="0"/>
      </w:pPr>
      <w:r>
        <w:t>Different subjective awareness measures demonstrate the influence of visual identification on perceptual awareness ratings</w:t>
      </w:r>
    </w:p>
    <w:p w14:paraId="295484B3" w14:textId="77777777" w:rsidR="00A716DC" w:rsidRDefault="00A716DC">
      <w:pPr>
        <w:pStyle w:val="CommentText"/>
        <w:bidi w:val="0"/>
      </w:pPr>
    </w:p>
    <w:p w14:paraId="2A737FF9" w14:textId="77777777" w:rsidR="00A716DC" w:rsidRDefault="00A716DC">
      <w:pPr>
        <w:pStyle w:val="CommentText"/>
        <w:bidi w:val="0"/>
      </w:pPr>
      <w:r>
        <w:t>Holender, D. 1986 Semantic activation without conscious identification in dichotic listening, parafoveal vision, and visual masking: a survey and appraisal - it’s 66 pages long, haven't read it yet, would prefer not to.</w:t>
      </w:r>
    </w:p>
    <w:p w14:paraId="2C014F19" w14:textId="77777777" w:rsidR="00A716DC" w:rsidRDefault="00A716DC">
      <w:pPr>
        <w:pStyle w:val="CommentText"/>
        <w:bidi w:val="0"/>
      </w:pPr>
    </w:p>
    <w:p w14:paraId="49442B2D" w14:textId="77777777" w:rsidR="00A716DC" w:rsidRDefault="00A716DC">
      <w:pPr>
        <w:pStyle w:val="CommentText"/>
        <w:bidi w:val="0"/>
      </w:pPr>
      <w:r>
        <w:rPr>
          <w:b/>
          <w:bCs/>
        </w:rPr>
        <w:t>Exhaustiveness:</w:t>
      </w:r>
    </w:p>
    <w:p w14:paraId="573946EC" w14:textId="77777777" w:rsidR="00A716DC" w:rsidRDefault="00A716DC">
      <w:pPr>
        <w:pStyle w:val="CommentText"/>
        <w:bidi w:val="0"/>
      </w:pPr>
      <w:r>
        <w:t>Reingold, E. M., &amp; Merikle, P. M. (1988). Using direct and indirect measures to study perception without awareness - was too long to read, maybe later.</w:t>
      </w:r>
    </w:p>
    <w:p w14:paraId="4B62A2F3" w14:textId="77777777" w:rsidR="00A716DC" w:rsidRDefault="00A716DC">
      <w:pPr>
        <w:pStyle w:val="CommentText"/>
        <w:bidi w:val="0"/>
      </w:pPr>
    </w:p>
    <w:p w14:paraId="22122E9A" w14:textId="77777777" w:rsidR="00A716DC" w:rsidRDefault="00A716DC">
      <w:pPr>
        <w:pStyle w:val="CommentText"/>
        <w:bidi w:val="0"/>
      </w:pPr>
      <w:r>
        <w:rPr>
          <w:color w:val="333333"/>
          <w:highlight w:val="white"/>
        </w:rPr>
        <w:t>Reingold, E. M., &amp; Merikle, P. M. (1990). On the inter-relatedness of theory and measurement in the study of unconscious processes</w:t>
      </w:r>
      <w:r>
        <w:t xml:space="preserve"> </w:t>
      </w:r>
    </w:p>
    <w:p w14:paraId="2E929A1F" w14:textId="77777777" w:rsidR="00A716DC" w:rsidRDefault="00A716DC">
      <w:pPr>
        <w:pStyle w:val="CommentText"/>
        <w:bidi w:val="0"/>
      </w:pPr>
    </w:p>
    <w:p w14:paraId="492F5860" w14:textId="77777777" w:rsidR="00A716DC" w:rsidRDefault="00A716DC">
      <w:pPr>
        <w:pStyle w:val="CommentText"/>
        <w:bidi w:val="0"/>
      </w:pPr>
      <w:r>
        <w:t xml:space="preserve">Persaud, N., McLeod, P., &amp; Cowey, A. (2007). Post-decision wagering objectively measures awareness </w:t>
      </w:r>
    </w:p>
    <w:p w14:paraId="385E2ECC" w14:textId="77777777" w:rsidR="00A716DC" w:rsidRDefault="00A716DC">
      <w:pPr>
        <w:pStyle w:val="CommentText"/>
        <w:bidi w:val="0"/>
      </w:pPr>
    </w:p>
    <w:p w14:paraId="1992585E" w14:textId="77777777" w:rsidR="00A716DC" w:rsidRDefault="00A716DC" w:rsidP="00DA6B9E">
      <w:pPr>
        <w:pStyle w:val="CommentText"/>
        <w:bidi w:val="0"/>
      </w:pPr>
      <w:r>
        <w:t xml:space="preserve">Seth, A. K. (2008). Post-decision wagering measures metacognitive content, not sensory consciousness </w:t>
      </w:r>
    </w:p>
  </w:comment>
  <w:comment w:id="1747" w:author="Chen Heller" w:date="2022-09-10T10:00:00Z" w:initials="CH">
    <w:p w14:paraId="5257AF6B" w14:textId="77777777" w:rsidR="00D1788C" w:rsidRDefault="00D80B9B">
      <w:pPr>
        <w:pStyle w:val="CommentText"/>
        <w:bidi w:val="0"/>
      </w:pPr>
      <w:r>
        <w:rPr>
          <w:rStyle w:val="CommentReference"/>
        </w:rPr>
        <w:annotationRef/>
      </w:r>
      <w:r w:rsidR="00D1788C">
        <w:rPr>
          <w:color w:val="222222"/>
          <w:highlight w:val="white"/>
        </w:rPr>
        <w:t>Hassin, R. R. (2013). Yes it can: On the functional abilities of the human unconscious. </w:t>
      </w:r>
      <w:r w:rsidR="00D1788C">
        <w:rPr>
          <w:i/>
          <w:iCs/>
          <w:color w:val="222222"/>
          <w:highlight w:val="white"/>
        </w:rPr>
        <w:t>Perspectives on Psychological Science</w:t>
      </w:r>
      <w:r w:rsidR="00D1788C">
        <w:rPr>
          <w:color w:val="222222"/>
          <w:highlight w:val="white"/>
        </w:rPr>
        <w:t>, </w:t>
      </w:r>
      <w:r w:rsidR="00D1788C">
        <w:rPr>
          <w:i/>
          <w:iCs/>
          <w:color w:val="222222"/>
          <w:highlight w:val="white"/>
        </w:rPr>
        <w:t>8</w:t>
      </w:r>
      <w:r w:rsidR="00D1788C">
        <w:rPr>
          <w:color w:val="222222"/>
          <w:highlight w:val="white"/>
        </w:rPr>
        <w:t xml:space="preserve">(2), 195-207. </w:t>
      </w:r>
    </w:p>
    <w:p w14:paraId="08F18872" w14:textId="77777777" w:rsidR="00D1788C" w:rsidRDefault="00D1788C">
      <w:pPr>
        <w:pStyle w:val="CommentText"/>
        <w:bidi w:val="0"/>
      </w:pPr>
    </w:p>
    <w:p w14:paraId="350C3875" w14:textId="77777777" w:rsidR="00D1788C" w:rsidRDefault="00D1788C">
      <w:pPr>
        <w:pStyle w:val="CommentText"/>
        <w:bidi w:val="0"/>
      </w:pPr>
      <w:r>
        <w:rPr>
          <w:color w:val="222222"/>
          <w:highlight w:val="white"/>
        </w:rPr>
        <w:t>Hesselmann, G., &amp; Moors, P. (2015). Definitely maybe: can unconscious processes perform the same functions as conscious processes?. </w:t>
      </w:r>
      <w:r>
        <w:rPr>
          <w:i/>
          <w:iCs/>
          <w:color w:val="222222"/>
          <w:highlight w:val="white"/>
        </w:rPr>
        <w:t>Frontiers in Psychology</w:t>
      </w:r>
      <w:r>
        <w:rPr>
          <w:color w:val="222222"/>
          <w:highlight w:val="white"/>
        </w:rPr>
        <w:t>, </w:t>
      </w:r>
      <w:r>
        <w:rPr>
          <w:i/>
          <w:iCs/>
          <w:color w:val="222222"/>
          <w:highlight w:val="white"/>
        </w:rPr>
        <w:t>6</w:t>
      </w:r>
      <w:r>
        <w:rPr>
          <w:color w:val="222222"/>
          <w:highlight w:val="white"/>
        </w:rPr>
        <w:t>, 584.</w:t>
      </w:r>
    </w:p>
    <w:p w14:paraId="30DEBF70" w14:textId="77777777" w:rsidR="00D1788C" w:rsidRDefault="00D1788C">
      <w:pPr>
        <w:pStyle w:val="CommentText"/>
        <w:bidi w:val="0"/>
      </w:pPr>
    </w:p>
    <w:p w14:paraId="20FA8EA4" w14:textId="77777777" w:rsidR="00D1788C" w:rsidRDefault="00D1788C" w:rsidP="0020224E">
      <w:pPr>
        <w:pStyle w:val="CommentText"/>
        <w:bidi w:val="0"/>
      </w:pPr>
      <w:r>
        <w:t>Peters (2017). Does unconscious perception really exist? Continuing the ASSC20 debate.</w:t>
      </w:r>
    </w:p>
  </w:comment>
  <w:comment w:id="1774" w:author="Chen Heller" w:date="2022-09-01T12:17:00Z" w:initials="CH">
    <w:p w14:paraId="4AA6DE12" w14:textId="2EA3F489" w:rsidR="00A76243" w:rsidRDefault="0094652B">
      <w:pPr>
        <w:pStyle w:val="CommentText"/>
        <w:bidi w:val="0"/>
      </w:pPr>
      <w:r>
        <w:rPr>
          <w:rStyle w:val="CommentReference"/>
        </w:rPr>
        <w:annotationRef/>
      </w:r>
      <w:r w:rsidR="00A76243">
        <w:t>To Khen:</w:t>
      </w:r>
    </w:p>
    <w:p w14:paraId="7EA245DB" w14:textId="77777777" w:rsidR="00A76243" w:rsidRDefault="00A76243">
      <w:pPr>
        <w:pStyle w:val="CommentText"/>
        <w:bidi w:val="0"/>
      </w:pPr>
      <w:r>
        <w:t>Read again and try to find answers:</w:t>
      </w:r>
    </w:p>
    <w:p w14:paraId="325EE349" w14:textId="77777777" w:rsidR="00A76243" w:rsidRDefault="00A76243">
      <w:pPr>
        <w:pStyle w:val="CommentText"/>
        <w:bidi w:val="0"/>
      </w:pPr>
    </w:p>
    <w:p w14:paraId="7D4243C1" w14:textId="77777777" w:rsidR="00A76243" w:rsidRDefault="00A76243">
      <w:pPr>
        <w:pStyle w:val="CommentText"/>
        <w:bidi w:val="0"/>
      </w:pPr>
      <w:r>
        <w:t>"hand in motion reveals mind in motion"</w:t>
      </w:r>
    </w:p>
    <w:p w14:paraId="722E33F4" w14:textId="77777777" w:rsidR="00A76243" w:rsidRDefault="00A76243">
      <w:pPr>
        <w:pStyle w:val="CommentText"/>
        <w:bidi w:val="0"/>
      </w:pPr>
    </w:p>
    <w:p w14:paraId="718C06C2" w14:textId="77777777" w:rsidR="00A76243" w:rsidRDefault="00A76243">
      <w:pPr>
        <w:pStyle w:val="CommentText"/>
        <w:bidi w:val="0"/>
      </w:pPr>
      <w:r>
        <w:t>Xiao's comparison</w:t>
      </w:r>
    </w:p>
    <w:p w14:paraId="23EC28B4" w14:textId="77777777" w:rsidR="00A76243" w:rsidRDefault="00A76243">
      <w:pPr>
        <w:pStyle w:val="CommentText"/>
        <w:bidi w:val="0"/>
      </w:pPr>
    </w:p>
    <w:p w14:paraId="35E24E58" w14:textId="77777777" w:rsidR="00A76243" w:rsidRDefault="00A76243">
      <w:pPr>
        <w:pStyle w:val="CommentText"/>
        <w:bidi w:val="0"/>
      </w:pPr>
      <w:r>
        <w:t>Papers comparing reaching to keyboard - not necessarily UC</w:t>
      </w:r>
    </w:p>
    <w:p w14:paraId="45E44E59" w14:textId="77777777" w:rsidR="00A76243" w:rsidRDefault="00A76243">
      <w:pPr>
        <w:pStyle w:val="CommentText"/>
        <w:bidi w:val="0"/>
      </w:pPr>
    </w:p>
    <w:p w14:paraId="629E9801" w14:textId="77777777" w:rsidR="00A76243" w:rsidRDefault="00A76243">
      <w:pPr>
        <w:pStyle w:val="CommentText"/>
        <w:bidi w:val="0"/>
      </w:pPr>
      <w:r>
        <w:t>Compare effect size with previous papers of UC + motion tracking</w:t>
      </w:r>
    </w:p>
    <w:p w14:paraId="793A38E0" w14:textId="77777777" w:rsidR="00A76243" w:rsidRDefault="00A76243">
      <w:pPr>
        <w:pStyle w:val="CommentText"/>
        <w:bidi w:val="0"/>
      </w:pPr>
    </w:p>
    <w:p w14:paraId="05A1AEEB" w14:textId="77777777" w:rsidR="00A76243" w:rsidRDefault="00A76243" w:rsidP="00F54F07">
      <w:pPr>
        <w:pStyle w:val="CommentText"/>
        <w:bidi w:val="0"/>
      </w:pPr>
      <w:r>
        <w:t>Why did you think there would be an effect? Did all the reasons exist?</w:t>
      </w:r>
    </w:p>
  </w:comment>
  <w:comment w:id="1802" w:author="Chen Heller" w:date="2022-09-04T13:36:00Z" w:initials="CH">
    <w:p w14:paraId="32662B10" w14:textId="534ECACB" w:rsidR="009E3931" w:rsidRDefault="009E3931">
      <w:pPr>
        <w:pStyle w:val="CommentText"/>
        <w:bidi w:val="0"/>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pPr>
        <w:pStyle w:val="CommentText"/>
        <w:bidi w:val="0"/>
      </w:pPr>
    </w:p>
    <w:p w14:paraId="476DE4EF" w14:textId="77777777" w:rsidR="009E3931" w:rsidRDefault="009E3931">
      <w:pPr>
        <w:pStyle w:val="CommentText"/>
        <w:bidi w:val="0"/>
      </w:pPr>
      <w:r>
        <w:t>The explanation:</w:t>
      </w:r>
    </w:p>
    <w:p w14:paraId="57C983B6" w14:textId="77777777" w:rsidR="009E3931" w:rsidRDefault="009E3931" w:rsidP="001D05C2">
      <w:pPr>
        <w:pStyle w:val="CommentText"/>
        <w:bidi w:val="0"/>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831" w:author="Chen Heller" w:date="2022-09-04T13:32:00Z" w:initials="CH">
    <w:p w14:paraId="7697D128" w14:textId="10142513" w:rsidR="00553B76" w:rsidRDefault="00553B76" w:rsidP="00553B76">
      <w:pPr>
        <w:pStyle w:val="CommentText"/>
        <w:bidi w:val="0"/>
      </w:pPr>
      <w:r>
        <w:rPr>
          <w:rStyle w:val="CommentReference"/>
        </w:rPr>
        <w:annotationRef/>
      </w:r>
      <w:r>
        <w:rPr>
          <w:color w:val="222222"/>
          <w:highlight w:val="white"/>
        </w:rPr>
        <w:t>Everitt, Brian (1998). </w:t>
      </w:r>
      <w:hyperlink r:id="rId2" w:history="1">
        <w:r w:rsidRPr="008816A0">
          <w:rPr>
            <w:rStyle w:val="Hyperlink"/>
            <w:i/>
            <w:iCs/>
            <w:highlight w:val="white"/>
          </w:rPr>
          <w:t>The Cambridge Dictionary of Statistics</w:t>
        </w:r>
      </w:hyperlink>
      <w:r>
        <w:rPr>
          <w:color w:val="222222"/>
          <w:highlight w:val="white"/>
        </w:rPr>
        <w:t>. Cambridge, UK New York: Cambridge University Press. </w:t>
      </w:r>
      <w:hyperlink r:id="rId3" w:history="1">
        <w:r w:rsidRPr="008816A0">
          <w:rPr>
            <w:rStyle w:val="Hyperlink"/>
          </w:rPr>
          <w:t>ISBN</w:t>
        </w:r>
      </w:hyperlink>
      <w:r>
        <w:rPr>
          <w:color w:val="222222"/>
          <w:highlight w:val="white"/>
        </w:rPr>
        <w:t> </w:t>
      </w:r>
      <w:hyperlink r:id="rId4" w:history="1">
        <w:r w:rsidRPr="008816A0">
          <w:rPr>
            <w:rStyle w:val="Hyperlink"/>
          </w:rPr>
          <w:t>978-0521593465</w:t>
        </w:r>
      </w:hyperlink>
      <w:r>
        <w:rPr>
          <w:color w:val="222222"/>
          <w:highlight w:val="white"/>
        </w:rPr>
        <w:t>.</w:t>
      </w:r>
      <w:r>
        <w:t xml:space="preserve"> </w:t>
      </w:r>
    </w:p>
  </w:comment>
  <w:comment w:id="1863" w:author="Chen Heller" w:date="2022-09-10T10:17:00Z" w:initials="CH">
    <w:p w14:paraId="34CAF558" w14:textId="77777777" w:rsidR="00D81E44" w:rsidRDefault="00D81E44" w:rsidP="0058595D">
      <w:pPr>
        <w:pStyle w:val="CommentText"/>
        <w:bidi w:val="0"/>
      </w:pPr>
      <w:r>
        <w:rPr>
          <w:rStyle w:val="CommentReference"/>
        </w:rPr>
        <w:annotationRef/>
      </w:r>
      <w:r>
        <w:t>Add ref</w:t>
      </w:r>
    </w:p>
  </w:comment>
  <w:comment w:id="1891" w:author="Chen Heller" w:date="2022-09-10T10:19:00Z" w:initials="CH">
    <w:p w14:paraId="7E9FE74E" w14:textId="77777777" w:rsidR="009E3F49" w:rsidRDefault="009E3F49" w:rsidP="003A2CD0">
      <w:pPr>
        <w:pStyle w:val="CommentText"/>
        <w:bidi w:val="0"/>
      </w:pPr>
      <w:r>
        <w:rPr>
          <w:rStyle w:val="CommentReference"/>
        </w:rPr>
        <w:annotationRef/>
      </w:r>
      <w:r>
        <w:t>Add ref</w:t>
      </w:r>
    </w:p>
  </w:comment>
  <w:comment w:id="1905" w:author="Chen Heller" w:date="2022-09-01T11:08:00Z" w:initials="CH">
    <w:p w14:paraId="5F5EDF70" w14:textId="5302DABF" w:rsidR="00102041" w:rsidRDefault="00102041">
      <w:pPr>
        <w:pStyle w:val="CommentText"/>
        <w:bidi w:val="0"/>
      </w:pPr>
      <w:r>
        <w:rPr>
          <w:rStyle w:val="CommentReference"/>
        </w:rPr>
        <w:annotationRef/>
      </w:r>
      <w:r>
        <w:t>They had 240 trials total.</w:t>
      </w:r>
    </w:p>
    <w:p w14:paraId="55AEAD65" w14:textId="77777777" w:rsidR="00102041" w:rsidRDefault="00102041">
      <w:pPr>
        <w:pStyle w:val="CommentText"/>
        <w:bidi w:val="0"/>
      </w:pPr>
    </w:p>
    <w:p w14:paraId="293ED023" w14:textId="77777777" w:rsidR="00102041" w:rsidRDefault="00102041">
      <w:pPr>
        <w:pStyle w:val="CommentText"/>
        <w:bidi w:val="0"/>
      </w:pPr>
      <w:r>
        <w:t>They did not use any timing constraints (except for dumping RT longer than 3000ms).</w:t>
      </w:r>
    </w:p>
    <w:p w14:paraId="69C39D63" w14:textId="77777777" w:rsidR="00102041" w:rsidRDefault="00102041">
      <w:pPr>
        <w:pStyle w:val="CommentText"/>
        <w:bidi w:val="0"/>
      </w:pPr>
    </w:p>
    <w:p w14:paraId="1079D488" w14:textId="77777777" w:rsidR="00102041" w:rsidRDefault="00102041">
      <w:pPr>
        <w:pStyle w:val="CommentText"/>
        <w:bidi w:val="0"/>
      </w:pPr>
      <w:r>
        <w:t>They did not discriminate on trial level, so their effect might stem from conscious trials. When including conscious trials in our data the results do not change much.</w:t>
      </w:r>
    </w:p>
    <w:p w14:paraId="2CDB18A9" w14:textId="77777777" w:rsidR="00102041" w:rsidRDefault="00102041">
      <w:pPr>
        <w:pStyle w:val="CommentText"/>
        <w:bidi w:val="0"/>
      </w:pPr>
    </w:p>
    <w:p w14:paraId="6C4DC829" w14:textId="77777777" w:rsidR="00102041" w:rsidRDefault="00102041">
      <w:pPr>
        <w:pStyle w:val="CommentText"/>
        <w:bidi w:val="0"/>
      </w:pPr>
      <w:r>
        <w:t>Different participants participated in the keyboard / mouse tasks.</w:t>
      </w:r>
    </w:p>
    <w:p w14:paraId="7F04B2A5" w14:textId="77777777" w:rsidR="00102041" w:rsidRDefault="00102041">
      <w:pPr>
        <w:pStyle w:val="CommentText"/>
        <w:bidi w:val="0"/>
      </w:pPr>
    </w:p>
    <w:p w14:paraId="7246578E" w14:textId="77777777" w:rsidR="00102041" w:rsidRDefault="00102041">
      <w:pPr>
        <w:pStyle w:val="CommentText"/>
        <w:bidi w:val="0"/>
      </w:pPr>
      <w:r>
        <w:t>They use AUC (taking only the area that exceeds the optimal path toward the incorrect answer).</w:t>
      </w:r>
    </w:p>
    <w:p w14:paraId="0F99C6EB" w14:textId="77777777" w:rsidR="00102041" w:rsidRDefault="00102041">
      <w:pPr>
        <w:pStyle w:val="CommentText"/>
        <w:bidi w:val="0"/>
      </w:pPr>
    </w:p>
    <w:p w14:paraId="4342F728" w14:textId="77777777" w:rsidR="00102041" w:rsidRDefault="00102041" w:rsidP="0088739D">
      <w:pPr>
        <w:pStyle w:val="CommentText"/>
        <w:bidi w:val="0"/>
      </w:pPr>
      <w:r>
        <w:t>Their pre and post masks are 100ms</w:t>
      </w:r>
    </w:p>
  </w:comment>
  <w:comment w:id="1911" w:author="Chen Heller" w:date="2022-09-10T10:20:00Z" w:initials="CH">
    <w:p w14:paraId="526FF1B5" w14:textId="77777777" w:rsidR="00316A29" w:rsidRDefault="00316A29" w:rsidP="002A448A">
      <w:pPr>
        <w:pStyle w:val="CommentText"/>
        <w:bidi w:val="0"/>
      </w:pPr>
      <w:r>
        <w:rPr>
          <w:rStyle w:val="CommentReference"/>
        </w:rPr>
        <w:annotationRef/>
      </w:r>
      <w:r>
        <w:t>Add ref</w:t>
      </w:r>
    </w:p>
  </w:comment>
  <w:comment w:id="1942" w:author="Chen Heller" w:date="2022-09-10T10:24:00Z" w:initials="CH">
    <w:p w14:paraId="53D08ADC" w14:textId="77777777" w:rsidR="00221891" w:rsidRDefault="00FE3C9C" w:rsidP="00954223">
      <w:pPr>
        <w:pStyle w:val="CommentText"/>
        <w:bidi w:val="0"/>
      </w:pPr>
      <w:r>
        <w:rPr>
          <w:rStyle w:val="CommentReference"/>
        </w:rPr>
        <w:annotationRef/>
      </w:r>
      <w:r w:rsidR="00221891">
        <w:rPr>
          <w:color w:val="222222"/>
        </w:rPr>
        <w:t>Moher (2019). A comparison of simple movement behaviors across three different devices</w:t>
      </w:r>
    </w:p>
  </w:comment>
  <w:comment w:id="1947" w:author="Chen Heller" w:date="2022-09-10T10:31:00Z" w:initials="CH">
    <w:p w14:paraId="68B6CA6B" w14:textId="5144539E" w:rsidR="007C5787" w:rsidRDefault="007C5787" w:rsidP="00F21E52">
      <w:pPr>
        <w:pStyle w:val="CommentText"/>
        <w:bidi w:val="0"/>
      </w:pPr>
      <w:r>
        <w:rPr>
          <w:rStyle w:val="CommentReference"/>
        </w:rPr>
        <w:annotationRef/>
      </w:r>
      <w:r>
        <w:t>Add ref</w:t>
      </w:r>
    </w:p>
  </w:comment>
  <w:comment w:id="1976" w:author="Chen Heller" w:date="2022-09-04T16:01:00Z" w:initials="CH">
    <w:p w14:paraId="42672A43" w14:textId="17108B4F" w:rsidR="003A101A" w:rsidRDefault="00BB5162">
      <w:pPr>
        <w:pStyle w:val="CommentText"/>
        <w:bidi w:val="0"/>
      </w:pPr>
      <w:r>
        <w:rPr>
          <w:rStyle w:val="CommentReference"/>
        </w:rPr>
        <w:annotationRef/>
      </w:r>
      <w:r w:rsidR="003A101A">
        <w:rPr>
          <w:color w:val="222222"/>
        </w:rPr>
        <w:t>Malejka (2021). Correlation analysis to investigate unconscious mental processes: A critical appraisal and mini-tutorial</w:t>
      </w:r>
    </w:p>
    <w:p w14:paraId="0ACD31F2" w14:textId="77777777" w:rsidR="003A101A" w:rsidRDefault="003A101A">
      <w:pPr>
        <w:pStyle w:val="CommentText"/>
        <w:bidi w:val="0"/>
      </w:pPr>
    </w:p>
    <w:p w14:paraId="7D01D013" w14:textId="77777777" w:rsidR="003A101A" w:rsidRDefault="003A101A">
      <w:pPr>
        <w:pStyle w:val="CommentText"/>
        <w:bidi w:val="0"/>
      </w:pPr>
      <w:r>
        <w:rPr>
          <w:b/>
          <w:bCs/>
        </w:rPr>
        <w:t>Should be good as well btu I didn't read:</w:t>
      </w:r>
    </w:p>
    <w:p w14:paraId="49986DD3" w14:textId="77777777" w:rsidR="003A101A" w:rsidRDefault="003A101A">
      <w:pPr>
        <w:pStyle w:val="CommentText"/>
        <w:bidi w:val="0"/>
      </w:pPr>
      <w:r>
        <w:t>Dosher, B. A. (1998). The response-window regression method—Some</w:t>
      </w:r>
    </w:p>
    <w:p w14:paraId="77BA1A7B" w14:textId="77777777" w:rsidR="003A101A" w:rsidRDefault="003A101A">
      <w:pPr>
        <w:pStyle w:val="CommentText"/>
        <w:bidi w:val="0"/>
      </w:pPr>
      <w:r>
        <w:t>problematic assumptions: Comment on Draine and Greenwald (1998)</w:t>
      </w:r>
    </w:p>
    <w:p w14:paraId="3996D0ED" w14:textId="77777777" w:rsidR="003A101A" w:rsidRDefault="003A101A">
      <w:pPr>
        <w:pStyle w:val="CommentText"/>
        <w:bidi w:val="0"/>
      </w:pPr>
    </w:p>
    <w:p w14:paraId="6D2911F5" w14:textId="77777777" w:rsidR="003A101A" w:rsidRDefault="003A101A" w:rsidP="00E83E38">
      <w:pPr>
        <w:pStyle w:val="CommentText"/>
        <w:bidi w:val="0"/>
      </w:pPr>
      <w:r>
        <w:t xml:space="preserve">Miller, J. (2000). Measurement error in subliminal perception experiments: Simulation analyses of two regression metho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1ED9F8AD" w15:done="0"/>
  <w15:commentEx w15:paraId="30484888" w15:done="0"/>
  <w15:commentEx w15:paraId="386CD601" w15:done="1"/>
  <w15:commentEx w15:paraId="2F9D6402" w15:paraIdParent="386CD601" w15:done="1"/>
  <w15:commentEx w15:paraId="0BBE2722" w15:done="1"/>
  <w15:commentEx w15:paraId="398F1D32" w15:done="0"/>
  <w15:commentEx w15:paraId="4C2C489E" w15:paraIdParent="398F1D32" w15:done="0"/>
  <w15:commentEx w15:paraId="653101E2" w15:done="1"/>
  <w15:commentEx w15:paraId="5038946B" w15:done="1"/>
  <w15:commentEx w15:paraId="6CAE3633" w15:done="1"/>
  <w15:commentEx w15:paraId="11AA2729" w15:done="1"/>
  <w15:commentEx w15:paraId="438D2E6A" w15:done="1"/>
  <w15:commentEx w15:paraId="22C5092F" w15:done="0"/>
  <w15:commentEx w15:paraId="6F175206" w15:done="1"/>
  <w15:commentEx w15:paraId="7E5F4ABB" w15:done="0"/>
  <w15:commentEx w15:paraId="4C1BF13D" w15:paraIdParent="7E5F4ABB" w15:done="0"/>
  <w15:commentEx w15:paraId="6ED0F404" w15:done="0"/>
  <w15:commentEx w15:paraId="766FDBFB" w15:done="1"/>
  <w15:commentEx w15:paraId="5BF277D9" w15:done="1"/>
  <w15:commentEx w15:paraId="09AC3EF1" w15:done="1"/>
  <w15:commentEx w15:paraId="57CCAF76" w15:done="0"/>
  <w15:commentEx w15:paraId="6CA0B2AF" w15:done="1"/>
  <w15:commentEx w15:paraId="3708A193" w15:done="1"/>
  <w15:commentEx w15:paraId="4493D0DC" w15:done="1"/>
  <w15:commentEx w15:paraId="37DD9082" w15:done="1"/>
  <w15:commentEx w15:paraId="441A0F76" w15:done="1"/>
  <w15:commentEx w15:paraId="0EA141DA" w15:done="1"/>
  <w15:commentEx w15:paraId="34E0FCAD" w15:done="1"/>
  <w15:commentEx w15:paraId="34AD2C4A" w15:done="1"/>
  <w15:commentEx w15:paraId="0DFB57FC" w15:done="1"/>
  <w15:commentEx w15:paraId="456F61D6" w15:done="1"/>
  <w15:commentEx w15:paraId="3B02210B" w15:done="1"/>
  <w15:commentEx w15:paraId="0B18C335" w15:done="1"/>
  <w15:commentEx w15:paraId="784A92B8" w15:done="1"/>
  <w15:commentEx w15:paraId="7BD32F90" w15:done="1"/>
  <w15:commentEx w15:paraId="3420488D" w15:done="0"/>
  <w15:commentEx w15:paraId="3308D088" w15:paraIdParent="3420488D" w15:done="0"/>
  <w15:commentEx w15:paraId="46D87A93" w15:done="1"/>
  <w15:commentEx w15:paraId="7B4F3457" w15:done="1"/>
  <w15:commentEx w15:paraId="1427C7A1" w15:done="1"/>
  <w15:commentEx w15:paraId="54DB4261" w15:done="1"/>
  <w15:commentEx w15:paraId="615B1F90" w15:done="1"/>
  <w15:commentEx w15:paraId="1A8DD659" w15:done="1"/>
  <w15:commentEx w15:paraId="653A5D4D" w15:done="1"/>
  <w15:commentEx w15:paraId="699FC0A3" w15:done="1"/>
  <w15:commentEx w15:paraId="43C474D9" w15:done="0"/>
  <w15:commentEx w15:paraId="1CCA2C3E" w15:done="1"/>
  <w15:commentEx w15:paraId="0ACC3F03" w15:done="1"/>
  <w15:commentEx w15:paraId="57FE1628" w15:done="1"/>
  <w15:commentEx w15:paraId="3BF8FA05" w15:done="1"/>
  <w15:commentEx w15:paraId="06989A64" w15:done="1"/>
  <w15:commentEx w15:paraId="4EB89988" w15:done="1"/>
  <w15:commentEx w15:paraId="445AF331" w15:done="1"/>
  <w15:commentEx w15:paraId="6154498B" w15:done="1"/>
  <w15:commentEx w15:paraId="4F6F2531" w15:done="0"/>
  <w15:commentEx w15:paraId="6DEBA469" w15:paraIdParent="4F6F2531" w15:done="0"/>
  <w15:commentEx w15:paraId="5BA8FAAE" w15:done="1"/>
  <w15:commentEx w15:paraId="65F946C6" w15:done="1"/>
  <w15:commentEx w15:paraId="66D7D6F8" w15:paraIdParent="65F946C6" w15:done="1"/>
  <w15:commentEx w15:paraId="1659FBFB"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350899B1" w15:done="0"/>
  <w15:commentEx w15:paraId="23EB251F" w15:done="0"/>
  <w15:commentEx w15:paraId="25FCFA63" w15:done="0"/>
  <w15:commentEx w15:paraId="01D33EE0" w15:paraIdParent="25FCFA63" w15:done="0"/>
  <w15:commentEx w15:paraId="573AFF37" w15:done="0"/>
  <w15:commentEx w15:paraId="51C8CA44" w15:done="0"/>
  <w15:commentEx w15:paraId="0C2904B3" w15:paraIdParent="51C8CA44" w15:done="0"/>
  <w15:commentEx w15:paraId="3C839489" w15:done="1"/>
  <w15:commentEx w15:paraId="14E1BC75" w15:done="0"/>
  <w15:commentEx w15:paraId="77585CD4" w15:done="0"/>
  <w15:commentEx w15:paraId="2294A3EE" w15:done="0"/>
  <w15:commentEx w15:paraId="0324C183" w15:done="0"/>
  <w15:commentEx w15:paraId="094AF53A" w15:done="0"/>
  <w15:commentEx w15:paraId="42CFA404" w15:done="0"/>
  <w15:commentEx w15:paraId="48D7BC2B" w15:done="0"/>
  <w15:commentEx w15:paraId="34F56238" w15:done="0"/>
  <w15:commentEx w15:paraId="4FE5BE23" w15:paraIdParent="34F56238" w15:done="0"/>
  <w15:commentEx w15:paraId="630D6087" w15:done="0"/>
  <w15:commentEx w15:paraId="16A3E568" w15:done="0"/>
  <w15:commentEx w15:paraId="0F19BB3E" w15:done="1"/>
  <w15:commentEx w15:paraId="31A8DDBE" w15:done="1"/>
  <w15:commentEx w15:paraId="29545EAD" w15:done="0"/>
  <w15:commentEx w15:paraId="525BD9EF" w15:done="0"/>
  <w15:commentEx w15:paraId="23F16EC3" w15:done="0"/>
  <w15:commentEx w15:paraId="2903DD97" w15:done="0"/>
  <w15:commentEx w15:paraId="2FBFA878" w15:done="0"/>
  <w15:commentEx w15:paraId="1F4F28B6" w15:done="0"/>
  <w15:commentEx w15:paraId="1992585E" w15:done="0"/>
  <w15:commentEx w15:paraId="20FA8EA4" w15:done="0"/>
  <w15:commentEx w15:paraId="05A1AEEB" w15:done="0"/>
  <w15:commentEx w15:paraId="57C983B6" w15:done="0"/>
  <w15:commentEx w15:paraId="7697D128" w15:done="1"/>
  <w15:commentEx w15:paraId="34CAF558" w15:done="0"/>
  <w15:commentEx w15:paraId="7E9FE74E" w15:done="0"/>
  <w15:commentEx w15:paraId="4342F728" w15:done="0"/>
  <w15:commentEx w15:paraId="526FF1B5" w15:done="0"/>
  <w15:commentEx w15:paraId="53D08ADC" w15:done="0"/>
  <w15:commentEx w15:paraId="68B6CA6B" w15:done="0"/>
  <w15:commentEx w15:paraId="6D2911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C2DAE0" w16cex:dateUtc="2022-09-07T05:54:00Z"/>
  <w16cex:commentExtensible w16cex:durableId="26C2DAF0" w16cex:dateUtc="2022-09-07T05:55: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B31AB5" w16cex:dateUtc="2022-08-26T07:11:00Z"/>
  <w16cex:commentExtensible w16cex:durableId="26B31B3D" w16cex:dateUtc="2022-08-26T07:13:00Z"/>
  <w16cex:commentExtensible w16cex:durableId="26B31B8B" w16cex:dateUtc="2022-08-26T07:14:00Z"/>
  <w16cex:commentExtensible w16cex:durableId="26B31BDA" w16cex:dateUtc="2022-08-26T07:15:00Z"/>
  <w16cex:commentExtensible w16cex:durableId="26C2DB12" w16cex:dateUtc="2022-09-07T05:55:00Z"/>
  <w16cex:commentExtensible w16cex:durableId="2662BA80" w16cex:dateUtc="2022-06-26T07:59:00Z"/>
  <w16cex:commentExtensible w16cex:durableId="26C2DB2C" w16cex:dateUtc="2022-09-07T05:56:00Z"/>
  <w16cex:commentExtensible w16cex:durableId="26C89AC2" w16cex:dateUtc="2022-09-11T14:34:00Z"/>
  <w16cex:commentExtensible w16cex:durableId="26C31AA4" w16cex:dateUtc="2022-09-07T10:27:00Z"/>
  <w16cex:commentExtensible w16cex:durableId="2662D2DE" w16cex:dateUtc="2022-06-26T09:43:00Z"/>
  <w16cex:commentExtensible w16cex:durableId="2662D3BB" w16cex:dateUtc="2022-06-26T09:46:00Z"/>
  <w16cex:commentExtensible w16cex:durableId="2662D813" w16cex:dateUtc="2022-06-26T10:05:00Z"/>
  <w16cex:commentExtensible w16cex:durableId="26C08DC8" w16cex:dateUtc="2022-09-05T12:01:00Z"/>
  <w16cex:commentExtensible w16cex:durableId="26C0A320" w16cex:dateUtc="2022-09-05T13:32:00Z"/>
  <w16cex:commentExtensible w16cex:durableId="26C09D39" w16cex:dateUtc="2022-09-05T13:07:00Z"/>
  <w16cex:commentExtensible w16cex:durableId="26C0B65A" w16cex:dateUtc="2022-09-05T14:54:00Z"/>
  <w16cex:commentExtensible w16cex:durableId="26C1E046" w16cex:dateUtc="2022-09-06T12:05:00Z"/>
  <w16cex:commentExtensible w16cex:durableId="26C1E95C" w16cex:dateUtc="2022-09-06T12:44:00Z"/>
  <w16cex:commentExtensible w16cex:durableId="26C2048C" w16cex:dateUtc="2022-09-06T14:40:00Z"/>
  <w16cex:commentExtensible w16cex:durableId="26631776" w16cex:dateUtc="2022-06-26T14:35:00Z"/>
  <w16cex:commentExtensible w16cex:durableId="26C07407" w16cex:dateUtc="2022-09-05T10:11: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A6ACC9" w16cex:dateUtc="2022-08-17T06:54:00Z"/>
  <w16cex:commentExtensible w16cex:durableId="26B31D85" w16cex:dateUtc="2022-08-26T07:23: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B331D2" w16cex:dateUtc="2022-08-26T08:49:00Z"/>
  <w16cex:commentExtensible w16cex:durableId="26825350" w16cex:dateUtc="2022-07-20T07:11:00Z"/>
  <w16cex:commentExtensible w16cex:durableId="268A7F04" w16cex:dateUtc="2022-07-26T11:56:00Z"/>
  <w16cex:commentExtensible w16cex:durableId="26A6AEE7" w16cex:dateUtc="2022-08-17T07:03:00Z"/>
  <w16cex:commentExtensible w16cex:durableId="26BA1F7A" w16cex:dateUtc="2022-08-31T14:57:00Z"/>
  <w16cex:commentExtensible w16cex:durableId="26B6188E" w16cex:dateUtc="2022-08-28T13:38:00Z"/>
  <w16cex:commentExtensible w16cex:durableId="26B61D37" w16cex:dateUtc="2022-08-28T13:58:00Z"/>
  <w16cex:commentExtensible w16cex:durableId="26C479EA" w16cex:dateUtc="2022-09-08T11:25: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93D8F3" w16cex:dateUtc="2022-08-02T14:10:00Z"/>
  <w16cex:commentExtensible w16cex:durableId="26A7FFF1" w16cex:dateUtc="2022-08-18T07:01:00Z"/>
  <w16cex:commentExtensible w16cex:durableId="26914819" w16cex:dateUtc="2022-07-31T15:27:00Z"/>
  <w16cex:commentExtensible w16cex:durableId="26A8000E" w16cex:dateUtc="2022-08-18T07:02:00Z"/>
  <w16cex:commentExtensible w16cex:durableId="26B71368" w16cex:dateUtc="2022-08-29T07:28:00Z"/>
  <w16cex:commentExtensible w16cex:durableId="26A80332" w16cex:dateUtc="2022-08-18T07:15:00Z"/>
  <w16cex:commentExtensible w16cex:durableId="26B73A78" w16cex:dateUtc="2022-08-29T10:15:00Z"/>
  <w16cex:commentExtensible w16cex:durableId="26B73813" w16cex:dateUtc="2022-08-29T10:05:00Z"/>
  <w16cex:commentExtensible w16cex:durableId="26C48698" w16cex:dateUtc="2022-09-08T09:34:00Z"/>
  <w16cex:commentExtensible w16cex:durableId="26C45FE3" w16cex:dateUtc="2022-09-08T09:34:00Z"/>
  <w16cex:commentExtensible w16cex:durableId="26C4927C" w16cex:dateUtc="2022-09-08T13:10:00Z"/>
  <w16cex:commentExtensible w16cex:durableId="26B73D80" w16cex:dateUtc="2022-08-18T17:31:00Z"/>
  <w16cex:commentExtensible w16cex:durableId="26BAFD12" w16cex:dateUtc="2022-09-01T06:42:00Z"/>
  <w16cex:commentExtensible w16cex:durableId="26B880AD" w16cex:dateUtc="2022-08-30T09:27:00Z"/>
  <w16cex:commentExtensible w16cex:durableId="26B32938" w16cex:dateUtc="2022-08-26T08:12:00Z"/>
  <w16cex:commentExtensible w16cex:durableId="26C6C72D" w16cex:dateUtc="2022-09-10T05:19:00Z"/>
  <w16cex:commentExtensible w16cex:durableId="26C83302" w16cex:dateUtc="2022-09-11T07:12:00Z"/>
  <w16cex:commentExtensible w16cex:durableId="26B32BF1" w16cex:dateUtc="2022-08-26T08:24:00Z"/>
  <w16cex:commentExtensible w16cex:durableId="26BF1692" w16cex:dateUtc="2022-09-04T09:20:00Z"/>
  <w16cex:commentExtensible w16cex:durableId="26BF145C" w16cex:dateUtc="2022-09-04T09:11:00Z"/>
  <w16cex:commentExtensible w16cex:durableId="26BF160D" w16cex:dateUtc="2022-09-04T09:18:00Z"/>
  <w16cex:commentExtensible w16cex:durableId="26C6D0C6" w16cex:dateUtc="2022-09-10T06:00:00Z"/>
  <w16cex:commentExtensible w16cex:durableId="26C6D409" w16cex:dateUtc="2022-09-10T06:14:00Z"/>
  <w16cex:commentExtensible w16cex:durableId="26C6D199" w16cex:dateUtc="2022-09-10T06:04:00Z"/>
  <w16cex:commentExtensible w16cex:durableId="26C6D193" w16cex:dateUtc="2022-09-10T06:04:00Z"/>
  <w16cex:commentExtensible w16cex:durableId="26C6D19F" w16cex:dateUtc="2022-09-10T06:04:00Z"/>
  <w16cex:commentExtensible w16cex:durableId="26C6D719" w16cex:dateUtc="2022-09-10T06:27:00Z"/>
  <w16cex:commentExtensible w16cex:durableId="26C2F1D5" w16cex:dateUtc="2022-09-07T07:32:00Z"/>
  <w16cex:commentExtensible w16cex:durableId="26C6DECB" w16cex:dateUtc="2022-09-10T07:00:00Z"/>
  <w16cex:commentExtensible w16cex:durableId="26BB2171" w16cex:dateUtc="2022-09-01T09:17:00Z"/>
  <w16cex:commentExtensible w16cex:durableId="26BF287B" w16cex:dateUtc="2022-09-04T10:36:00Z"/>
  <w16cex:commentExtensible w16cex:durableId="26BF2758" w16cex:dateUtc="2022-09-04T10:32:00Z"/>
  <w16cex:commentExtensible w16cex:durableId="26C6E2AA" w16cex:dateUtc="2022-09-10T07:17:00Z"/>
  <w16cex:commentExtensible w16cex:durableId="26C6E329" w16cex:dateUtc="2022-09-10T07:19:00Z"/>
  <w16cex:commentExtensible w16cex:durableId="26BB113A" w16cex:dateUtc="2022-09-01T08:08:00Z"/>
  <w16cex:commentExtensible w16cex:durableId="26C6E35B" w16cex:dateUtc="2022-09-10T07:20:00Z"/>
  <w16cex:commentExtensible w16cex:durableId="26C6E460" w16cex:dateUtc="2022-09-10T07:24:00Z"/>
  <w16cex:commentExtensible w16cex:durableId="26C6E603" w16cex:dateUtc="2022-09-10T07:31:00Z"/>
  <w16cex:commentExtensible w16cex:durableId="26BF4A45" w16cex:dateUtc="2022-09-04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1ED9F8AD" w16cid:durableId="26C2DAE0"/>
  <w16cid:commentId w16cid:paraId="30484888" w16cid:durableId="26C2DAF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5038946B" w16cid:durableId="26B31AB5"/>
  <w16cid:commentId w16cid:paraId="6CAE3633" w16cid:durableId="26B31B3D"/>
  <w16cid:commentId w16cid:paraId="11AA2729" w16cid:durableId="26B31B8B"/>
  <w16cid:commentId w16cid:paraId="438D2E6A" w16cid:durableId="26B31BDA"/>
  <w16cid:commentId w16cid:paraId="22C5092F" w16cid:durableId="26C2DB12"/>
  <w16cid:commentId w16cid:paraId="6F175206" w16cid:durableId="2662BA80"/>
  <w16cid:commentId w16cid:paraId="7E5F4ABB" w16cid:durableId="26C2DB2C"/>
  <w16cid:commentId w16cid:paraId="4C1BF13D" w16cid:durableId="26C89AC2"/>
  <w16cid:commentId w16cid:paraId="6ED0F404" w16cid:durableId="26C31AA4"/>
  <w16cid:commentId w16cid:paraId="766FDBFB" w16cid:durableId="2662D2DE"/>
  <w16cid:commentId w16cid:paraId="5BF277D9" w16cid:durableId="2662D3BB"/>
  <w16cid:commentId w16cid:paraId="09AC3EF1" w16cid:durableId="2662D813"/>
  <w16cid:commentId w16cid:paraId="57CCAF76" w16cid:durableId="26C08DC8"/>
  <w16cid:commentId w16cid:paraId="6CA0B2AF" w16cid:durableId="26C0A320"/>
  <w16cid:commentId w16cid:paraId="3708A193" w16cid:durableId="26C09D39"/>
  <w16cid:commentId w16cid:paraId="4493D0DC" w16cid:durableId="26C0B65A"/>
  <w16cid:commentId w16cid:paraId="37DD9082" w16cid:durableId="26C1E046"/>
  <w16cid:commentId w16cid:paraId="441A0F76" w16cid:durableId="26C1E95C"/>
  <w16cid:commentId w16cid:paraId="0EA141DA" w16cid:durableId="26C2048C"/>
  <w16cid:commentId w16cid:paraId="34E0FCAD" w16cid:durableId="26631776"/>
  <w16cid:commentId w16cid:paraId="34AD2C4A" w16cid:durableId="26C07407"/>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3420488D" w16cid:durableId="26A6ACC9"/>
  <w16cid:commentId w16cid:paraId="3308D088" w16cid:durableId="26B31D85"/>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445AF331" w16cid:durableId="26B331D2"/>
  <w16cid:commentId w16cid:paraId="6154498B" w16cid:durableId="26825350"/>
  <w16cid:commentId w16cid:paraId="4F6F2531" w16cid:durableId="268A7F04"/>
  <w16cid:commentId w16cid:paraId="6DEBA469" w16cid:durableId="26A6AEE7"/>
  <w16cid:commentId w16cid:paraId="5BA8FAAE" w16cid:durableId="26BA1F7A"/>
  <w16cid:commentId w16cid:paraId="65F946C6" w16cid:durableId="26B6188E"/>
  <w16cid:commentId w16cid:paraId="66D7D6F8" w16cid:durableId="26B61D37"/>
  <w16cid:commentId w16cid:paraId="1659FBFB" w16cid:durableId="26C479EA"/>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350899B1" w16cid:durableId="2693D8F3"/>
  <w16cid:commentId w16cid:paraId="23EB251F" w16cid:durableId="26A7FFF1"/>
  <w16cid:commentId w16cid:paraId="25FCFA63" w16cid:durableId="26914819"/>
  <w16cid:commentId w16cid:paraId="01D33EE0" w16cid:durableId="26A8000E"/>
  <w16cid:commentId w16cid:paraId="573AFF37" w16cid:durableId="26B71368"/>
  <w16cid:commentId w16cid:paraId="51C8CA44" w16cid:durableId="26A80332"/>
  <w16cid:commentId w16cid:paraId="0C2904B3" w16cid:durableId="26B73A78"/>
  <w16cid:commentId w16cid:paraId="3C839489" w16cid:durableId="26B73813"/>
  <w16cid:commentId w16cid:paraId="14E1BC75" w16cid:durableId="26C48698"/>
  <w16cid:commentId w16cid:paraId="77585CD4" w16cid:durableId="26C45FE3"/>
  <w16cid:commentId w16cid:paraId="2294A3EE" w16cid:durableId="26C4927C"/>
  <w16cid:commentId w16cid:paraId="0324C183" w16cid:durableId="26B73D80"/>
  <w16cid:commentId w16cid:paraId="094AF53A" w16cid:durableId="26BAFD12"/>
  <w16cid:commentId w16cid:paraId="42CFA404" w16cid:durableId="26B880AD"/>
  <w16cid:commentId w16cid:paraId="48D7BC2B" w16cid:durableId="26B32938"/>
  <w16cid:commentId w16cid:paraId="34F56238" w16cid:durableId="26C6C72D"/>
  <w16cid:commentId w16cid:paraId="4FE5BE23" w16cid:durableId="26C83302"/>
  <w16cid:commentId w16cid:paraId="630D6087" w16cid:durableId="26B32BF1"/>
  <w16cid:commentId w16cid:paraId="16A3E568" w16cid:durableId="26BF1692"/>
  <w16cid:commentId w16cid:paraId="0F19BB3E" w16cid:durableId="26BF145C"/>
  <w16cid:commentId w16cid:paraId="31A8DDBE" w16cid:durableId="26BF160D"/>
  <w16cid:commentId w16cid:paraId="29545EAD" w16cid:durableId="26C6D0C6"/>
  <w16cid:commentId w16cid:paraId="525BD9EF" w16cid:durableId="26C6D409"/>
  <w16cid:commentId w16cid:paraId="23F16EC3" w16cid:durableId="26C6D199"/>
  <w16cid:commentId w16cid:paraId="2903DD97" w16cid:durableId="26C6D193"/>
  <w16cid:commentId w16cid:paraId="2FBFA878" w16cid:durableId="26C6D19F"/>
  <w16cid:commentId w16cid:paraId="1F4F28B6" w16cid:durableId="26C6D719"/>
  <w16cid:commentId w16cid:paraId="1992585E" w16cid:durableId="26C2F1D5"/>
  <w16cid:commentId w16cid:paraId="20FA8EA4" w16cid:durableId="26C6DECB"/>
  <w16cid:commentId w16cid:paraId="05A1AEEB" w16cid:durableId="26BB2171"/>
  <w16cid:commentId w16cid:paraId="57C983B6" w16cid:durableId="26BF287B"/>
  <w16cid:commentId w16cid:paraId="7697D128" w16cid:durableId="26BF2758"/>
  <w16cid:commentId w16cid:paraId="34CAF558" w16cid:durableId="26C6E2AA"/>
  <w16cid:commentId w16cid:paraId="7E9FE74E" w16cid:durableId="26C6E329"/>
  <w16cid:commentId w16cid:paraId="4342F728" w16cid:durableId="26BB113A"/>
  <w16cid:commentId w16cid:paraId="526FF1B5" w16cid:durableId="26C6E35B"/>
  <w16cid:commentId w16cid:paraId="53D08ADC" w16cid:durableId="26C6E460"/>
  <w16cid:commentId w16cid:paraId="68B6CA6B" w16cid:durableId="26C6E603"/>
  <w16cid:commentId w16cid:paraId="6D2911F5" w16cid:durableId="26BF4A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DD39A" w14:textId="77777777" w:rsidR="00C534A2" w:rsidRDefault="00C534A2" w:rsidP="00C24F2B">
      <w:r>
        <w:separator/>
      </w:r>
    </w:p>
  </w:endnote>
  <w:endnote w:type="continuationSeparator" w:id="0">
    <w:p w14:paraId="44248A1A" w14:textId="77777777" w:rsidR="00C534A2" w:rsidRDefault="00C534A2"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71C1F" w14:textId="77777777" w:rsidR="00C534A2" w:rsidRDefault="00C534A2" w:rsidP="00C24F2B">
      <w:r>
        <w:separator/>
      </w:r>
    </w:p>
  </w:footnote>
  <w:footnote w:type="continuationSeparator" w:id="0">
    <w:p w14:paraId="769554C0" w14:textId="77777777" w:rsidR="00C534A2" w:rsidRDefault="00C534A2"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2"/>
  </w:num>
  <w:num w:numId="2" w16cid:durableId="270089337">
    <w:abstractNumId w:val="0"/>
  </w:num>
  <w:num w:numId="3" w16cid:durableId="909731995">
    <w:abstractNumId w:val="12"/>
  </w:num>
  <w:num w:numId="4" w16cid:durableId="2020572439">
    <w:abstractNumId w:val="7"/>
  </w:num>
  <w:num w:numId="5" w16cid:durableId="2135711790">
    <w:abstractNumId w:val="6"/>
  </w:num>
  <w:num w:numId="6" w16cid:durableId="1901012161">
    <w:abstractNumId w:val="4"/>
  </w:num>
  <w:num w:numId="7" w16cid:durableId="1447654621">
    <w:abstractNumId w:val="9"/>
  </w:num>
  <w:num w:numId="8" w16cid:durableId="745152321">
    <w:abstractNumId w:val="10"/>
  </w:num>
  <w:num w:numId="9" w16cid:durableId="1170019918">
    <w:abstractNumId w:val="8"/>
  </w:num>
  <w:num w:numId="10" w16cid:durableId="1747995171">
    <w:abstractNumId w:val="3"/>
  </w:num>
  <w:num w:numId="11" w16cid:durableId="1328169761">
    <w:abstractNumId w:val="11"/>
  </w:num>
  <w:num w:numId="12" w16cid:durableId="1070663993">
    <w:abstractNumId w:val="5"/>
  </w:num>
  <w:num w:numId="13" w16cid:durableId="302739336">
    <w:abstractNumId w:val="1"/>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1"/>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E44"/>
    <w:rsid w:val="00011F8E"/>
    <w:rsid w:val="000122BA"/>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59CC"/>
    <w:rsid w:val="00026588"/>
    <w:rsid w:val="00026CD9"/>
    <w:rsid w:val="000318D8"/>
    <w:rsid w:val="00031A17"/>
    <w:rsid w:val="00031DF1"/>
    <w:rsid w:val="00031FDA"/>
    <w:rsid w:val="0003204C"/>
    <w:rsid w:val="00032165"/>
    <w:rsid w:val="0003233A"/>
    <w:rsid w:val="000328DE"/>
    <w:rsid w:val="00032B9F"/>
    <w:rsid w:val="00032C67"/>
    <w:rsid w:val="000351A9"/>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FC"/>
    <w:rsid w:val="00043A11"/>
    <w:rsid w:val="00043A33"/>
    <w:rsid w:val="00043EEA"/>
    <w:rsid w:val="0004464E"/>
    <w:rsid w:val="000447DE"/>
    <w:rsid w:val="00045011"/>
    <w:rsid w:val="00045865"/>
    <w:rsid w:val="00045AE5"/>
    <w:rsid w:val="00045FE5"/>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5032"/>
    <w:rsid w:val="00066C8F"/>
    <w:rsid w:val="000670D0"/>
    <w:rsid w:val="00067A0C"/>
    <w:rsid w:val="000708C7"/>
    <w:rsid w:val="00070B6C"/>
    <w:rsid w:val="00070F22"/>
    <w:rsid w:val="000715CA"/>
    <w:rsid w:val="0007249B"/>
    <w:rsid w:val="0007259E"/>
    <w:rsid w:val="0007317A"/>
    <w:rsid w:val="00073924"/>
    <w:rsid w:val="00073BA8"/>
    <w:rsid w:val="00073C55"/>
    <w:rsid w:val="00075363"/>
    <w:rsid w:val="00075969"/>
    <w:rsid w:val="000771C7"/>
    <w:rsid w:val="00077925"/>
    <w:rsid w:val="0008090E"/>
    <w:rsid w:val="000810A8"/>
    <w:rsid w:val="00081961"/>
    <w:rsid w:val="00081AB5"/>
    <w:rsid w:val="000841CA"/>
    <w:rsid w:val="00085B46"/>
    <w:rsid w:val="0008758E"/>
    <w:rsid w:val="000901C4"/>
    <w:rsid w:val="00090482"/>
    <w:rsid w:val="00090FA8"/>
    <w:rsid w:val="000920D5"/>
    <w:rsid w:val="000936FE"/>
    <w:rsid w:val="00093ED3"/>
    <w:rsid w:val="000979FB"/>
    <w:rsid w:val="00097ED6"/>
    <w:rsid w:val="000A08DF"/>
    <w:rsid w:val="000A0A7C"/>
    <w:rsid w:val="000A1965"/>
    <w:rsid w:val="000A1CFE"/>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2171"/>
    <w:rsid w:val="000C234D"/>
    <w:rsid w:val="000C23B3"/>
    <w:rsid w:val="000C25E6"/>
    <w:rsid w:val="000C2B5D"/>
    <w:rsid w:val="000C3BAF"/>
    <w:rsid w:val="000C3D63"/>
    <w:rsid w:val="000C4079"/>
    <w:rsid w:val="000C456B"/>
    <w:rsid w:val="000C45A3"/>
    <w:rsid w:val="000C5896"/>
    <w:rsid w:val="000D0EC0"/>
    <w:rsid w:val="000D14BE"/>
    <w:rsid w:val="000D172B"/>
    <w:rsid w:val="000D1936"/>
    <w:rsid w:val="000D1CC0"/>
    <w:rsid w:val="000D2409"/>
    <w:rsid w:val="000D257C"/>
    <w:rsid w:val="000D2A7B"/>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6B75"/>
    <w:rsid w:val="000E6BB5"/>
    <w:rsid w:val="000F04D8"/>
    <w:rsid w:val="000F239A"/>
    <w:rsid w:val="000F24FF"/>
    <w:rsid w:val="000F3CE6"/>
    <w:rsid w:val="000F51E1"/>
    <w:rsid w:val="000F6069"/>
    <w:rsid w:val="000F7554"/>
    <w:rsid w:val="00100C8A"/>
    <w:rsid w:val="00100CB9"/>
    <w:rsid w:val="00102041"/>
    <w:rsid w:val="00102600"/>
    <w:rsid w:val="001034FA"/>
    <w:rsid w:val="00103CA0"/>
    <w:rsid w:val="00104F28"/>
    <w:rsid w:val="00105A3C"/>
    <w:rsid w:val="0010600A"/>
    <w:rsid w:val="001070A4"/>
    <w:rsid w:val="00107E5D"/>
    <w:rsid w:val="00110288"/>
    <w:rsid w:val="00110E44"/>
    <w:rsid w:val="00110E7A"/>
    <w:rsid w:val="00111697"/>
    <w:rsid w:val="00111A75"/>
    <w:rsid w:val="0011288F"/>
    <w:rsid w:val="00113B16"/>
    <w:rsid w:val="00113B55"/>
    <w:rsid w:val="00113BDC"/>
    <w:rsid w:val="00113F7D"/>
    <w:rsid w:val="00115AEF"/>
    <w:rsid w:val="0011641E"/>
    <w:rsid w:val="001169C6"/>
    <w:rsid w:val="00116C56"/>
    <w:rsid w:val="00121F45"/>
    <w:rsid w:val="00122755"/>
    <w:rsid w:val="00122FDB"/>
    <w:rsid w:val="00123D27"/>
    <w:rsid w:val="0012516F"/>
    <w:rsid w:val="00126822"/>
    <w:rsid w:val="0012693A"/>
    <w:rsid w:val="0012779F"/>
    <w:rsid w:val="00127BFA"/>
    <w:rsid w:val="00127CC6"/>
    <w:rsid w:val="001300C2"/>
    <w:rsid w:val="001306CF"/>
    <w:rsid w:val="00131334"/>
    <w:rsid w:val="001330A3"/>
    <w:rsid w:val="001340B5"/>
    <w:rsid w:val="00134229"/>
    <w:rsid w:val="001349CD"/>
    <w:rsid w:val="001349F3"/>
    <w:rsid w:val="00135091"/>
    <w:rsid w:val="0013520C"/>
    <w:rsid w:val="001353FA"/>
    <w:rsid w:val="00135A50"/>
    <w:rsid w:val="00136091"/>
    <w:rsid w:val="00136373"/>
    <w:rsid w:val="00137135"/>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786A"/>
    <w:rsid w:val="00147F56"/>
    <w:rsid w:val="00151575"/>
    <w:rsid w:val="00151907"/>
    <w:rsid w:val="00151961"/>
    <w:rsid w:val="001537B9"/>
    <w:rsid w:val="001545CD"/>
    <w:rsid w:val="001546D4"/>
    <w:rsid w:val="00154EA4"/>
    <w:rsid w:val="00156B76"/>
    <w:rsid w:val="001601EF"/>
    <w:rsid w:val="0016027A"/>
    <w:rsid w:val="00160722"/>
    <w:rsid w:val="00160CCB"/>
    <w:rsid w:val="001610B1"/>
    <w:rsid w:val="001623ED"/>
    <w:rsid w:val="001644D5"/>
    <w:rsid w:val="00164C29"/>
    <w:rsid w:val="00167E05"/>
    <w:rsid w:val="001700A8"/>
    <w:rsid w:val="00170ED8"/>
    <w:rsid w:val="00171C1B"/>
    <w:rsid w:val="001727BA"/>
    <w:rsid w:val="0017292F"/>
    <w:rsid w:val="001739AD"/>
    <w:rsid w:val="00173A5A"/>
    <w:rsid w:val="00174088"/>
    <w:rsid w:val="00174143"/>
    <w:rsid w:val="00174F24"/>
    <w:rsid w:val="00175328"/>
    <w:rsid w:val="001754A3"/>
    <w:rsid w:val="001771EB"/>
    <w:rsid w:val="00177876"/>
    <w:rsid w:val="00177DA9"/>
    <w:rsid w:val="00180101"/>
    <w:rsid w:val="0018094C"/>
    <w:rsid w:val="00180C5F"/>
    <w:rsid w:val="00180F21"/>
    <w:rsid w:val="001815E7"/>
    <w:rsid w:val="001819A0"/>
    <w:rsid w:val="00181FAD"/>
    <w:rsid w:val="0018223D"/>
    <w:rsid w:val="0018258F"/>
    <w:rsid w:val="00182B4C"/>
    <w:rsid w:val="0018315F"/>
    <w:rsid w:val="001831E1"/>
    <w:rsid w:val="00183AC8"/>
    <w:rsid w:val="00183E25"/>
    <w:rsid w:val="00183F4C"/>
    <w:rsid w:val="001841B2"/>
    <w:rsid w:val="001848FB"/>
    <w:rsid w:val="00184A78"/>
    <w:rsid w:val="00185114"/>
    <w:rsid w:val="0018566B"/>
    <w:rsid w:val="001870BF"/>
    <w:rsid w:val="001878C6"/>
    <w:rsid w:val="00187EC9"/>
    <w:rsid w:val="0019030C"/>
    <w:rsid w:val="00192472"/>
    <w:rsid w:val="0019375F"/>
    <w:rsid w:val="00193E58"/>
    <w:rsid w:val="00194F90"/>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B1247"/>
    <w:rsid w:val="001B15B9"/>
    <w:rsid w:val="001B1644"/>
    <w:rsid w:val="001B16FC"/>
    <w:rsid w:val="001B187C"/>
    <w:rsid w:val="001B1EA8"/>
    <w:rsid w:val="001B2C33"/>
    <w:rsid w:val="001B34B0"/>
    <w:rsid w:val="001B37E5"/>
    <w:rsid w:val="001B4029"/>
    <w:rsid w:val="001B4150"/>
    <w:rsid w:val="001B4591"/>
    <w:rsid w:val="001B4828"/>
    <w:rsid w:val="001B4C3F"/>
    <w:rsid w:val="001B4C51"/>
    <w:rsid w:val="001B59D0"/>
    <w:rsid w:val="001B63C7"/>
    <w:rsid w:val="001B6994"/>
    <w:rsid w:val="001B79B5"/>
    <w:rsid w:val="001C003C"/>
    <w:rsid w:val="001C015A"/>
    <w:rsid w:val="001C105D"/>
    <w:rsid w:val="001C2384"/>
    <w:rsid w:val="001C60AE"/>
    <w:rsid w:val="001C68DB"/>
    <w:rsid w:val="001C6E90"/>
    <w:rsid w:val="001C7112"/>
    <w:rsid w:val="001C733A"/>
    <w:rsid w:val="001D013F"/>
    <w:rsid w:val="001D0489"/>
    <w:rsid w:val="001D0C5A"/>
    <w:rsid w:val="001D0E54"/>
    <w:rsid w:val="001D15C6"/>
    <w:rsid w:val="001D3E89"/>
    <w:rsid w:val="001D5177"/>
    <w:rsid w:val="001D5BF1"/>
    <w:rsid w:val="001D6067"/>
    <w:rsid w:val="001D6512"/>
    <w:rsid w:val="001E06E0"/>
    <w:rsid w:val="001E0823"/>
    <w:rsid w:val="001E0A80"/>
    <w:rsid w:val="001E1DCA"/>
    <w:rsid w:val="001E3689"/>
    <w:rsid w:val="001E3B21"/>
    <w:rsid w:val="001E4D2E"/>
    <w:rsid w:val="001E53E4"/>
    <w:rsid w:val="001E631C"/>
    <w:rsid w:val="001E64D4"/>
    <w:rsid w:val="001E6C3F"/>
    <w:rsid w:val="001E73BA"/>
    <w:rsid w:val="001E74C0"/>
    <w:rsid w:val="001E75F1"/>
    <w:rsid w:val="001F14C2"/>
    <w:rsid w:val="001F1726"/>
    <w:rsid w:val="001F1A45"/>
    <w:rsid w:val="001F266C"/>
    <w:rsid w:val="001F28FD"/>
    <w:rsid w:val="001F29A9"/>
    <w:rsid w:val="001F3AF5"/>
    <w:rsid w:val="001F3C9B"/>
    <w:rsid w:val="001F3CD4"/>
    <w:rsid w:val="001F4284"/>
    <w:rsid w:val="001F4318"/>
    <w:rsid w:val="001F68A9"/>
    <w:rsid w:val="001F6E52"/>
    <w:rsid w:val="001F76F0"/>
    <w:rsid w:val="00200759"/>
    <w:rsid w:val="00200A9F"/>
    <w:rsid w:val="00200E5D"/>
    <w:rsid w:val="00202472"/>
    <w:rsid w:val="0020308A"/>
    <w:rsid w:val="002041CD"/>
    <w:rsid w:val="00204617"/>
    <w:rsid w:val="00205077"/>
    <w:rsid w:val="0020511F"/>
    <w:rsid w:val="0020575E"/>
    <w:rsid w:val="002057FC"/>
    <w:rsid w:val="00207190"/>
    <w:rsid w:val="0021061A"/>
    <w:rsid w:val="0021076E"/>
    <w:rsid w:val="00211090"/>
    <w:rsid w:val="00211536"/>
    <w:rsid w:val="00211609"/>
    <w:rsid w:val="002117CC"/>
    <w:rsid w:val="002120B2"/>
    <w:rsid w:val="002124FE"/>
    <w:rsid w:val="00212D8D"/>
    <w:rsid w:val="00212E1E"/>
    <w:rsid w:val="00213718"/>
    <w:rsid w:val="002142E8"/>
    <w:rsid w:val="00214426"/>
    <w:rsid w:val="0021465D"/>
    <w:rsid w:val="00214847"/>
    <w:rsid w:val="002154B5"/>
    <w:rsid w:val="002154F5"/>
    <w:rsid w:val="00215E02"/>
    <w:rsid w:val="00216E1D"/>
    <w:rsid w:val="002171F9"/>
    <w:rsid w:val="00220703"/>
    <w:rsid w:val="0022111D"/>
    <w:rsid w:val="00221760"/>
    <w:rsid w:val="00221891"/>
    <w:rsid w:val="002219BE"/>
    <w:rsid w:val="00222164"/>
    <w:rsid w:val="002243A0"/>
    <w:rsid w:val="002244FA"/>
    <w:rsid w:val="002249A5"/>
    <w:rsid w:val="00224A4F"/>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843"/>
    <w:rsid w:val="00235A05"/>
    <w:rsid w:val="002361C2"/>
    <w:rsid w:val="00240180"/>
    <w:rsid w:val="002411D5"/>
    <w:rsid w:val="002417FA"/>
    <w:rsid w:val="00242C6E"/>
    <w:rsid w:val="002435D8"/>
    <w:rsid w:val="00243720"/>
    <w:rsid w:val="002443DB"/>
    <w:rsid w:val="00245008"/>
    <w:rsid w:val="002453A3"/>
    <w:rsid w:val="00245B58"/>
    <w:rsid w:val="0024685B"/>
    <w:rsid w:val="0024692C"/>
    <w:rsid w:val="00246D3C"/>
    <w:rsid w:val="002474E6"/>
    <w:rsid w:val="00247A2B"/>
    <w:rsid w:val="00247BE4"/>
    <w:rsid w:val="00250CC1"/>
    <w:rsid w:val="002511B4"/>
    <w:rsid w:val="00252575"/>
    <w:rsid w:val="00253BED"/>
    <w:rsid w:val="002543C4"/>
    <w:rsid w:val="00254B4E"/>
    <w:rsid w:val="00255122"/>
    <w:rsid w:val="0025568C"/>
    <w:rsid w:val="00256119"/>
    <w:rsid w:val="002566AD"/>
    <w:rsid w:val="002566CA"/>
    <w:rsid w:val="0025720C"/>
    <w:rsid w:val="00261B3E"/>
    <w:rsid w:val="00263294"/>
    <w:rsid w:val="00264247"/>
    <w:rsid w:val="00264327"/>
    <w:rsid w:val="00264C7A"/>
    <w:rsid w:val="00264E7D"/>
    <w:rsid w:val="00266304"/>
    <w:rsid w:val="0026696C"/>
    <w:rsid w:val="00266A3E"/>
    <w:rsid w:val="00266F20"/>
    <w:rsid w:val="00270BDA"/>
    <w:rsid w:val="002723F7"/>
    <w:rsid w:val="00272960"/>
    <w:rsid w:val="00272E61"/>
    <w:rsid w:val="002745C1"/>
    <w:rsid w:val="0027524C"/>
    <w:rsid w:val="0027535D"/>
    <w:rsid w:val="00275555"/>
    <w:rsid w:val="002767E0"/>
    <w:rsid w:val="00276C9D"/>
    <w:rsid w:val="00276F6F"/>
    <w:rsid w:val="002777EE"/>
    <w:rsid w:val="00277DDF"/>
    <w:rsid w:val="002805E7"/>
    <w:rsid w:val="00280F21"/>
    <w:rsid w:val="00282180"/>
    <w:rsid w:val="00282594"/>
    <w:rsid w:val="00283229"/>
    <w:rsid w:val="00283CE4"/>
    <w:rsid w:val="00285F78"/>
    <w:rsid w:val="00286482"/>
    <w:rsid w:val="002872BA"/>
    <w:rsid w:val="00290088"/>
    <w:rsid w:val="0029008D"/>
    <w:rsid w:val="002919AB"/>
    <w:rsid w:val="00291AF0"/>
    <w:rsid w:val="0029247E"/>
    <w:rsid w:val="00292BAC"/>
    <w:rsid w:val="00293469"/>
    <w:rsid w:val="0029365B"/>
    <w:rsid w:val="00293C44"/>
    <w:rsid w:val="0029428F"/>
    <w:rsid w:val="002945D9"/>
    <w:rsid w:val="002953E3"/>
    <w:rsid w:val="00296BBA"/>
    <w:rsid w:val="002972E7"/>
    <w:rsid w:val="00297D1A"/>
    <w:rsid w:val="002A02F2"/>
    <w:rsid w:val="002A05C3"/>
    <w:rsid w:val="002A0697"/>
    <w:rsid w:val="002A2279"/>
    <w:rsid w:val="002A2A03"/>
    <w:rsid w:val="002A2C5B"/>
    <w:rsid w:val="002A3044"/>
    <w:rsid w:val="002A3507"/>
    <w:rsid w:val="002A3816"/>
    <w:rsid w:val="002A3AD3"/>
    <w:rsid w:val="002A4B4D"/>
    <w:rsid w:val="002A5026"/>
    <w:rsid w:val="002A5658"/>
    <w:rsid w:val="002A5D3E"/>
    <w:rsid w:val="002A64E7"/>
    <w:rsid w:val="002A67DA"/>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C0DC1"/>
    <w:rsid w:val="002C106B"/>
    <w:rsid w:val="002C1294"/>
    <w:rsid w:val="002C1431"/>
    <w:rsid w:val="002C1CE0"/>
    <w:rsid w:val="002C3E13"/>
    <w:rsid w:val="002C4159"/>
    <w:rsid w:val="002C4795"/>
    <w:rsid w:val="002C4D56"/>
    <w:rsid w:val="002C5295"/>
    <w:rsid w:val="002C64BB"/>
    <w:rsid w:val="002C7614"/>
    <w:rsid w:val="002D00F6"/>
    <w:rsid w:val="002D16B3"/>
    <w:rsid w:val="002D19AA"/>
    <w:rsid w:val="002D19AE"/>
    <w:rsid w:val="002D1D26"/>
    <w:rsid w:val="002D23B9"/>
    <w:rsid w:val="002D3024"/>
    <w:rsid w:val="002D3762"/>
    <w:rsid w:val="002D3986"/>
    <w:rsid w:val="002D3E32"/>
    <w:rsid w:val="002D4085"/>
    <w:rsid w:val="002D4AE1"/>
    <w:rsid w:val="002D4F84"/>
    <w:rsid w:val="002D52B3"/>
    <w:rsid w:val="002D5AD2"/>
    <w:rsid w:val="002D5B02"/>
    <w:rsid w:val="002D6956"/>
    <w:rsid w:val="002D7DC8"/>
    <w:rsid w:val="002E00A5"/>
    <w:rsid w:val="002E0D06"/>
    <w:rsid w:val="002E1234"/>
    <w:rsid w:val="002E1B80"/>
    <w:rsid w:val="002E1C88"/>
    <w:rsid w:val="002E24A3"/>
    <w:rsid w:val="002E260E"/>
    <w:rsid w:val="002E3A43"/>
    <w:rsid w:val="002E3A53"/>
    <w:rsid w:val="002E44A3"/>
    <w:rsid w:val="002E465F"/>
    <w:rsid w:val="002E5556"/>
    <w:rsid w:val="002E6192"/>
    <w:rsid w:val="002E61A9"/>
    <w:rsid w:val="002E6EAB"/>
    <w:rsid w:val="002E78B8"/>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479F"/>
    <w:rsid w:val="0030554A"/>
    <w:rsid w:val="00305977"/>
    <w:rsid w:val="00305CBB"/>
    <w:rsid w:val="00306903"/>
    <w:rsid w:val="00306D63"/>
    <w:rsid w:val="00307160"/>
    <w:rsid w:val="00307A39"/>
    <w:rsid w:val="00307E69"/>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E2A"/>
    <w:rsid w:val="00323300"/>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34B5"/>
    <w:rsid w:val="00333DEB"/>
    <w:rsid w:val="0033432A"/>
    <w:rsid w:val="00335088"/>
    <w:rsid w:val="003351BB"/>
    <w:rsid w:val="00335B1A"/>
    <w:rsid w:val="00335F1E"/>
    <w:rsid w:val="00335F32"/>
    <w:rsid w:val="00336D27"/>
    <w:rsid w:val="00336EE6"/>
    <w:rsid w:val="00337929"/>
    <w:rsid w:val="00337C38"/>
    <w:rsid w:val="003410E4"/>
    <w:rsid w:val="00341933"/>
    <w:rsid w:val="00342DA7"/>
    <w:rsid w:val="00342ECB"/>
    <w:rsid w:val="00343DE9"/>
    <w:rsid w:val="00344016"/>
    <w:rsid w:val="00345F6E"/>
    <w:rsid w:val="00346A1C"/>
    <w:rsid w:val="00346DF9"/>
    <w:rsid w:val="00347120"/>
    <w:rsid w:val="0035029B"/>
    <w:rsid w:val="00350EBF"/>
    <w:rsid w:val="00351B74"/>
    <w:rsid w:val="00352B3C"/>
    <w:rsid w:val="0035360E"/>
    <w:rsid w:val="00353F1B"/>
    <w:rsid w:val="00354457"/>
    <w:rsid w:val="003547AD"/>
    <w:rsid w:val="00354FA9"/>
    <w:rsid w:val="00355822"/>
    <w:rsid w:val="00356394"/>
    <w:rsid w:val="00357241"/>
    <w:rsid w:val="0035778A"/>
    <w:rsid w:val="00360B9A"/>
    <w:rsid w:val="00360D21"/>
    <w:rsid w:val="00360EDE"/>
    <w:rsid w:val="00360FF6"/>
    <w:rsid w:val="00362109"/>
    <w:rsid w:val="0036328E"/>
    <w:rsid w:val="003642CD"/>
    <w:rsid w:val="00365322"/>
    <w:rsid w:val="003654A5"/>
    <w:rsid w:val="00365BE2"/>
    <w:rsid w:val="00365CAE"/>
    <w:rsid w:val="003666F9"/>
    <w:rsid w:val="0036771C"/>
    <w:rsid w:val="00367B60"/>
    <w:rsid w:val="00367D35"/>
    <w:rsid w:val="00367F4F"/>
    <w:rsid w:val="003703B4"/>
    <w:rsid w:val="003703EE"/>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E69"/>
    <w:rsid w:val="003843E0"/>
    <w:rsid w:val="00384887"/>
    <w:rsid w:val="003850CA"/>
    <w:rsid w:val="0038592D"/>
    <w:rsid w:val="0038594E"/>
    <w:rsid w:val="0038647F"/>
    <w:rsid w:val="00386D80"/>
    <w:rsid w:val="00386EB9"/>
    <w:rsid w:val="00387645"/>
    <w:rsid w:val="00387E37"/>
    <w:rsid w:val="00393921"/>
    <w:rsid w:val="00393DE0"/>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7F0"/>
    <w:rsid w:val="003C38CB"/>
    <w:rsid w:val="003C4B28"/>
    <w:rsid w:val="003C57F0"/>
    <w:rsid w:val="003C6E90"/>
    <w:rsid w:val="003C716D"/>
    <w:rsid w:val="003C7461"/>
    <w:rsid w:val="003C746F"/>
    <w:rsid w:val="003C7529"/>
    <w:rsid w:val="003C7FCB"/>
    <w:rsid w:val="003D0BBC"/>
    <w:rsid w:val="003D0F3C"/>
    <w:rsid w:val="003D11DB"/>
    <w:rsid w:val="003D2C1C"/>
    <w:rsid w:val="003D3679"/>
    <w:rsid w:val="003D3B05"/>
    <w:rsid w:val="003D465E"/>
    <w:rsid w:val="003D53EE"/>
    <w:rsid w:val="003D6174"/>
    <w:rsid w:val="003E0107"/>
    <w:rsid w:val="003E0A82"/>
    <w:rsid w:val="003E19AC"/>
    <w:rsid w:val="003E2985"/>
    <w:rsid w:val="003E334F"/>
    <w:rsid w:val="003E342F"/>
    <w:rsid w:val="003E68C4"/>
    <w:rsid w:val="003E7833"/>
    <w:rsid w:val="003F043B"/>
    <w:rsid w:val="003F1639"/>
    <w:rsid w:val="003F17C8"/>
    <w:rsid w:val="003F1865"/>
    <w:rsid w:val="003F2C2D"/>
    <w:rsid w:val="003F46A8"/>
    <w:rsid w:val="003F5172"/>
    <w:rsid w:val="003F65E8"/>
    <w:rsid w:val="003F6AD7"/>
    <w:rsid w:val="003F6F4F"/>
    <w:rsid w:val="003F77CF"/>
    <w:rsid w:val="00400416"/>
    <w:rsid w:val="00400473"/>
    <w:rsid w:val="0040077A"/>
    <w:rsid w:val="00400848"/>
    <w:rsid w:val="00401917"/>
    <w:rsid w:val="00404370"/>
    <w:rsid w:val="00404743"/>
    <w:rsid w:val="00405473"/>
    <w:rsid w:val="004058A7"/>
    <w:rsid w:val="0040665E"/>
    <w:rsid w:val="00407745"/>
    <w:rsid w:val="00407760"/>
    <w:rsid w:val="00407779"/>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14D7"/>
    <w:rsid w:val="004218E1"/>
    <w:rsid w:val="00421D19"/>
    <w:rsid w:val="00421D1F"/>
    <w:rsid w:val="004225D2"/>
    <w:rsid w:val="00422CDA"/>
    <w:rsid w:val="00422E34"/>
    <w:rsid w:val="0042315E"/>
    <w:rsid w:val="00425C33"/>
    <w:rsid w:val="004269B7"/>
    <w:rsid w:val="00426DC6"/>
    <w:rsid w:val="0043034C"/>
    <w:rsid w:val="0043082D"/>
    <w:rsid w:val="004310F9"/>
    <w:rsid w:val="004326D4"/>
    <w:rsid w:val="00432BF9"/>
    <w:rsid w:val="00433F9B"/>
    <w:rsid w:val="004348D2"/>
    <w:rsid w:val="004359F8"/>
    <w:rsid w:val="00435BFC"/>
    <w:rsid w:val="004363EC"/>
    <w:rsid w:val="00440DBF"/>
    <w:rsid w:val="00442A90"/>
    <w:rsid w:val="0044325A"/>
    <w:rsid w:val="004434EC"/>
    <w:rsid w:val="00445238"/>
    <w:rsid w:val="00445400"/>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406"/>
    <w:rsid w:val="00457561"/>
    <w:rsid w:val="00457DEF"/>
    <w:rsid w:val="00457E54"/>
    <w:rsid w:val="004607BC"/>
    <w:rsid w:val="00460A6A"/>
    <w:rsid w:val="00461724"/>
    <w:rsid w:val="00461EEA"/>
    <w:rsid w:val="00463786"/>
    <w:rsid w:val="00463D23"/>
    <w:rsid w:val="00464970"/>
    <w:rsid w:val="00464ACE"/>
    <w:rsid w:val="004652F4"/>
    <w:rsid w:val="00465981"/>
    <w:rsid w:val="00465D87"/>
    <w:rsid w:val="00466CE8"/>
    <w:rsid w:val="00467905"/>
    <w:rsid w:val="00467E11"/>
    <w:rsid w:val="00470337"/>
    <w:rsid w:val="004707BE"/>
    <w:rsid w:val="00470925"/>
    <w:rsid w:val="00470D96"/>
    <w:rsid w:val="00471A10"/>
    <w:rsid w:val="00472332"/>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900FA"/>
    <w:rsid w:val="004904FD"/>
    <w:rsid w:val="00490F76"/>
    <w:rsid w:val="004917DF"/>
    <w:rsid w:val="00491BBA"/>
    <w:rsid w:val="00492414"/>
    <w:rsid w:val="00492654"/>
    <w:rsid w:val="0049323C"/>
    <w:rsid w:val="00493304"/>
    <w:rsid w:val="004943BB"/>
    <w:rsid w:val="00495453"/>
    <w:rsid w:val="00495A13"/>
    <w:rsid w:val="004979D4"/>
    <w:rsid w:val="00497D57"/>
    <w:rsid w:val="004A114B"/>
    <w:rsid w:val="004A15A9"/>
    <w:rsid w:val="004A345A"/>
    <w:rsid w:val="004A3F95"/>
    <w:rsid w:val="004A45C9"/>
    <w:rsid w:val="004A4684"/>
    <w:rsid w:val="004A49C8"/>
    <w:rsid w:val="004A582D"/>
    <w:rsid w:val="004A638A"/>
    <w:rsid w:val="004A6D9A"/>
    <w:rsid w:val="004A6F04"/>
    <w:rsid w:val="004A7559"/>
    <w:rsid w:val="004B004B"/>
    <w:rsid w:val="004B0CC2"/>
    <w:rsid w:val="004B2643"/>
    <w:rsid w:val="004B26B6"/>
    <w:rsid w:val="004B2904"/>
    <w:rsid w:val="004B2F30"/>
    <w:rsid w:val="004B3801"/>
    <w:rsid w:val="004B44FC"/>
    <w:rsid w:val="004B6630"/>
    <w:rsid w:val="004B67F7"/>
    <w:rsid w:val="004B6A53"/>
    <w:rsid w:val="004B7C4C"/>
    <w:rsid w:val="004C19CF"/>
    <w:rsid w:val="004C1E66"/>
    <w:rsid w:val="004C3803"/>
    <w:rsid w:val="004C40B5"/>
    <w:rsid w:val="004C4275"/>
    <w:rsid w:val="004C6214"/>
    <w:rsid w:val="004C6464"/>
    <w:rsid w:val="004C64BF"/>
    <w:rsid w:val="004C6684"/>
    <w:rsid w:val="004C6B61"/>
    <w:rsid w:val="004C7928"/>
    <w:rsid w:val="004D00B9"/>
    <w:rsid w:val="004D0352"/>
    <w:rsid w:val="004D25AA"/>
    <w:rsid w:val="004D2D11"/>
    <w:rsid w:val="004D39BB"/>
    <w:rsid w:val="004D40BE"/>
    <w:rsid w:val="004D43D2"/>
    <w:rsid w:val="004D4528"/>
    <w:rsid w:val="004D558B"/>
    <w:rsid w:val="004D6C22"/>
    <w:rsid w:val="004D7C0F"/>
    <w:rsid w:val="004E0807"/>
    <w:rsid w:val="004E0C6C"/>
    <w:rsid w:val="004E1421"/>
    <w:rsid w:val="004E1F6A"/>
    <w:rsid w:val="004E2179"/>
    <w:rsid w:val="004E23B1"/>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63D8"/>
    <w:rsid w:val="004F736B"/>
    <w:rsid w:val="00500416"/>
    <w:rsid w:val="00500448"/>
    <w:rsid w:val="00502539"/>
    <w:rsid w:val="00502C41"/>
    <w:rsid w:val="0050397F"/>
    <w:rsid w:val="005041FE"/>
    <w:rsid w:val="00504D37"/>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1037"/>
    <w:rsid w:val="005210F3"/>
    <w:rsid w:val="005217F0"/>
    <w:rsid w:val="00521B41"/>
    <w:rsid w:val="0052374D"/>
    <w:rsid w:val="00523ED0"/>
    <w:rsid w:val="005241D7"/>
    <w:rsid w:val="00525F62"/>
    <w:rsid w:val="00527920"/>
    <w:rsid w:val="005304B6"/>
    <w:rsid w:val="00530D53"/>
    <w:rsid w:val="00531AAE"/>
    <w:rsid w:val="00531D8F"/>
    <w:rsid w:val="00532E1D"/>
    <w:rsid w:val="005333D3"/>
    <w:rsid w:val="00534691"/>
    <w:rsid w:val="00535B09"/>
    <w:rsid w:val="00535D8D"/>
    <w:rsid w:val="005362FF"/>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61D"/>
    <w:rsid w:val="00545C06"/>
    <w:rsid w:val="00546571"/>
    <w:rsid w:val="0054710B"/>
    <w:rsid w:val="0054737E"/>
    <w:rsid w:val="00547A8C"/>
    <w:rsid w:val="005500AD"/>
    <w:rsid w:val="0055279C"/>
    <w:rsid w:val="00553B76"/>
    <w:rsid w:val="00553BDF"/>
    <w:rsid w:val="005550AB"/>
    <w:rsid w:val="00555379"/>
    <w:rsid w:val="005562ED"/>
    <w:rsid w:val="00556570"/>
    <w:rsid w:val="00556784"/>
    <w:rsid w:val="00556BF3"/>
    <w:rsid w:val="00560506"/>
    <w:rsid w:val="00560A4A"/>
    <w:rsid w:val="00560F66"/>
    <w:rsid w:val="005628A6"/>
    <w:rsid w:val="00562960"/>
    <w:rsid w:val="00562AD9"/>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C24"/>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5024"/>
    <w:rsid w:val="005957FE"/>
    <w:rsid w:val="00595BAF"/>
    <w:rsid w:val="00595E26"/>
    <w:rsid w:val="0059682D"/>
    <w:rsid w:val="00596EDB"/>
    <w:rsid w:val="00597E92"/>
    <w:rsid w:val="005A025D"/>
    <w:rsid w:val="005A0BA0"/>
    <w:rsid w:val="005A1684"/>
    <w:rsid w:val="005A1B06"/>
    <w:rsid w:val="005A1B74"/>
    <w:rsid w:val="005A1D56"/>
    <w:rsid w:val="005A1DF1"/>
    <w:rsid w:val="005A2198"/>
    <w:rsid w:val="005A22F5"/>
    <w:rsid w:val="005A45EF"/>
    <w:rsid w:val="005A4B8A"/>
    <w:rsid w:val="005A4CE4"/>
    <w:rsid w:val="005A5675"/>
    <w:rsid w:val="005A5E91"/>
    <w:rsid w:val="005A6877"/>
    <w:rsid w:val="005A6878"/>
    <w:rsid w:val="005A6AFA"/>
    <w:rsid w:val="005A7297"/>
    <w:rsid w:val="005B038C"/>
    <w:rsid w:val="005B06C2"/>
    <w:rsid w:val="005B08BB"/>
    <w:rsid w:val="005B1B51"/>
    <w:rsid w:val="005B2A6E"/>
    <w:rsid w:val="005B3FFA"/>
    <w:rsid w:val="005B4DE8"/>
    <w:rsid w:val="005B4E48"/>
    <w:rsid w:val="005B4E49"/>
    <w:rsid w:val="005B509C"/>
    <w:rsid w:val="005B755E"/>
    <w:rsid w:val="005B7C15"/>
    <w:rsid w:val="005B7EDA"/>
    <w:rsid w:val="005C0148"/>
    <w:rsid w:val="005C0D84"/>
    <w:rsid w:val="005C3C6A"/>
    <w:rsid w:val="005C673F"/>
    <w:rsid w:val="005C6867"/>
    <w:rsid w:val="005C69C9"/>
    <w:rsid w:val="005C6DD0"/>
    <w:rsid w:val="005C754F"/>
    <w:rsid w:val="005C7FDA"/>
    <w:rsid w:val="005D09A7"/>
    <w:rsid w:val="005D0A36"/>
    <w:rsid w:val="005D0AD8"/>
    <w:rsid w:val="005D2204"/>
    <w:rsid w:val="005D27DF"/>
    <w:rsid w:val="005D2BB7"/>
    <w:rsid w:val="005D2EFD"/>
    <w:rsid w:val="005D3599"/>
    <w:rsid w:val="005D420E"/>
    <w:rsid w:val="005D449B"/>
    <w:rsid w:val="005D53E0"/>
    <w:rsid w:val="005D66C8"/>
    <w:rsid w:val="005D70D4"/>
    <w:rsid w:val="005D7980"/>
    <w:rsid w:val="005E0F70"/>
    <w:rsid w:val="005E1423"/>
    <w:rsid w:val="005E1514"/>
    <w:rsid w:val="005E2A98"/>
    <w:rsid w:val="005E3892"/>
    <w:rsid w:val="005E4F3B"/>
    <w:rsid w:val="005E5944"/>
    <w:rsid w:val="005E658D"/>
    <w:rsid w:val="005F0446"/>
    <w:rsid w:val="005F1626"/>
    <w:rsid w:val="005F1F53"/>
    <w:rsid w:val="005F2372"/>
    <w:rsid w:val="005F4B45"/>
    <w:rsid w:val="005F5BB1"/>
    <w:rsid w:val="005F5DBF"/>
    <w:rsid w:val="005F7169"/>
    <w:rsid w:val="005F7AAA"/>
    <w:rsid w:val="00601429"/>
    <w:rsid w:val="006017E0"/>
    <w:rsid w:val="00601D88"/>
    <w:rsid w:val="00601DB1"/>
    <w:rsid w:val="00601EDA"/>
    <w:rsid w:val="00601F78"/>
    <w:rsid w:val="00603BC2"/>
    <w:rsid w:val="00603C71"/>
    <w:rsid w:val="00603D52"/>
    <w:rsid w:val="0060501C"/>
    <w:rsid w:val="006119BA"/>
    <w:rsid w:val="00611E32"/>
    <w:rsid w:val="006120F0"/>
    <w:rsid w:val="0061257B"/>
    <w:rsid w:val="0061280A"/>
    <w:rsid w:val="006157BA"/>
    <w:rsid w:val="006157D5"/>
    <w:rsid w:val="0061699E"/>
    <w:rsid w:val="00620379"/>
    <w:rsid w:val="00620A7E"/>
    <w:rsid w:val="00620C85"/>
    <w:rsid w:val="00621AE6"/>
    <w:rsid w:val="006222C6"/>
    <w:rsid w:val="0062314C"/>
    <w:rsid w:val="00623DF1"/>
    <w:rsid w:val="0062560D"/>
    <w:rsid w:val="00626236"/>
    <w:rsid w:val="0062765E"/>
    <w:rsid w:val="0062787D"/>
    <w:rsid w:val="006300F3"/>
    <w:rsid w:val="00630994"/>
    <w:rsid w:val="00630A0A"/>
    <w:rsid w:val="00631277"/>
    <w:rsid w:val="00631ADB"/>
    <w:rsid w:val="00632545"/>
    <w:rsid w:val="00632B17"/>
    <w:rsid w:val="00633C98"/>
    <w:rsid w:val="00634423"/>
    <w:rsid w:val="0063460A"/>
    <w:rsid w:val="00634E13"/>
    <w:rsid w:val="0063520D"/>
    <w:rsid w:val="00635BDD"/>
    <w:rsid w:val="00636FAD"/>
    <w:rsid w:val="006378BF"/>
    <w:rsid w:val="00637975"/>
    <w:rsid w:val="00637B87"/>
    <w:rsid w:val="00637E33"/>
    <w:rsid w:val="006400A3"/>
    <w:rsid w:val="00640428"/>
    <w:rsid w:val="00640799"/>
    <w:rsid w:val="00640A55"/>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B7D"/>
    <w:rsid w:val="0065307A"/>
    <w:rsid w:val="00653B2C"/>
    <w:rsid w:val="006547CB"/>
    <w:rsid w:val="00654E48"/>
    <w:rsid w:val="00655104"/>
    <w:rsid w:val="00655124"/>
    <w:rsid w:val="00655F9B"/>
    <w:rsid w:val="0065611C"/>
    <w:rsid w:val="006568FE"/>
    <w:rsid w:val="00656F48"/>
    <w:rsid w:val="006573CF"/>
    <w:rsid w:val="00661C36"/>
    <w:rsid w:val="00661C9D"/>
    <w:rsid w:val="00661E71"/>
    <w:rsid w:val="00662215"/>
    <w:rsid w:val="00662855"/>
    <w:rsid w:val="0066358C"/>
    <w:rsid w:val="00663803"/>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AD"/>
    <w:rsid w:val="006732EE"/>
    <w:rsid w:val="00673AEA"/>
    <w:rsid w:val="00674491"/>
    <w:rsid w:val="00674E9B"/>
    <w:rsid w:val="006755D0"/>
    <w:rsid w:val="00675AA3"/>
    <w:rsid w:val="00675C5D"/>
    <w:rsid w:val="006772E6"/>
    <w:rsid w:val="00677FB3"/>
    <w:rsid w:val="00680395"/>
    <w:rsid w:val="00681FA4"/>
    <w:rsid w:val="006820C0"/>
    <w:rsid w:val="00683384"/>
    <w:rsid w:val="00683454"/>
    <w:rsid w:val="006855E6"/>
    <w:rsid w:val="006859EB"/>
    <w:rsid w:val="00685F7A"/>
    <w:rsid w:val="0068641C"/>
    <w:rsid w:val="0068691D"/>
    <w:rsid w:val="00686CB0"/>
    <w:rsid w:val="0069061A"/>
    <w:rsid w:val="00690952"/>
    <w:rsid w:val="00692341"/>
    <w:rsid w:val="00692575"/>
    <w:rsid w:val="00693366"/>
    <w:rsid w:val="006942C7"/>
    <w:rsid w:val="006943BC"/>
    <w:rsid w:val="00694406"/>
    <w:rsid w:val="006952B5"/>
    <w:rsid w:val="00697DA6"/>
    <w:rsid w:val="00697FF7"/>
    <w:rsid w:val="006A13F2"/>
    <w:rsid w:val="006A2DB9"/>
    <w:rsid w:val="006A4E72"/>
    <w:rsid w:val="006A52EC"/>
    <w:rsid w:val="006A7738"/>
    <w:rsid w:val="006A7C15"/>
    <w:rsid w:val="006B0120"/>
    <w:rsid w:val="006B03C2"/>
    <w:rsid w:val="006B03CC"/>
    <w:rsid w:val="006B0DA6"/>
    <w:rsid w:val="006B1AD7"/>
    <w:rsid w:val="006B1E3A"/>
    <w:rsid w:val="006B1EDE"/>
    <w:rsid w:val="006B1F6C"/>
    <w:rsid w:val="006B2AFC"/>
    <w:rsid w:val="006B3721"/>
    <w:rsid w:val="006B5F78"/>
    <w:rsid w:val="006B6CE7"/>
    <w:rsid w:val="006B71BC"/>
    <w:rsid w:val="006B7C6A"/>
    <w:rsid w:val="006B7E6A"/>
    <w:rsid w:val="006C00C1"/>
    <w:rsid w:val="006C027B"/>
    <w:rsid w:val="006C111E"/>
    <w:rsid w:val="006C164D"/>
    <w:rsid w:val="006C2C93"/>
    <w:rsid w:val="006C2FEA"/>
    <w:rsid w:val="006C30C7"/>
    <w:rsid w:val="006C3D2D"/>
    <w:rsid w:val="006C450F"/>
    <w:rsid w:val="006C4C61"/>
    <w:rsid w:val="006C5426"/>
    <w:rsid w:val="006C7556"/>
    <w:rsid w:val="006D019D"/>
    <w:rsid w:val="006D028A"/>
    <w:rsid w:val="006D0A97"/>
    <w:rsid w:val="006D17AA"/>
    <w:rsid w:val="006D230D"/>
    <w:rsid w:val="006D284F"/>
    <w:rsid w:val="006D2FC7"/>
    <w:rsid w:val="006D3129"/>
    <w:rsid w:val="006D4106"/>
    <w:rsid w:val="006D471B"/>
    <w:rsid w:val="006D52D7"/>
    <w:rsid w:val="006D6438"/>
    <w:rsid w:val="006D707B"/>
    <w:rsid w:val="006D708F"/>
    <w:rsid w:val="006E182A"/>
    <w:rsid w:val="006E1988"/>
    <w:rsid w:val="006E2077"/>
    <w:rsid w:val="006E2C0F"/>
    <w:rsid w:val="006E42B4"/>
    <w:rsid w:val="006E42FF"/>
    <w:rsid w:val="006E4F8B"/>
    <w:rsid w:val="006E5AE5"/>
    <w:rsid w:val="006E6D22"/>
    <w:rsid w:val="006E74E9"/>
    <w:rsid w:val="006F00A4"/>
    <w:rsid w:val="006F08A1"/>
    <w:rsid w:val="006F0D10"/>
    <w:rsid w:val="006F1664"/>
    <w:rsid w:val="006F18CB"/>
    <w:rsid w:val="006F51CB"/>
    <w:rsid w:val="006F5721"/>
    <w:rsid w:val="006F5798"/>
    <w:rsid w:val="006F57B4"/>
    <w:rsid w:val="006F5E65"/>
    <w:rsid w:val="006F655C"/>
    <w:rsid w:val="006F660F"/>
    <w:rsid w:val="006F73D7"/>
    <w:rsid w:val="006F7B28"/>
    <w:rsid w:val="007006DA"/>
    <w:rsid w:val="007007E9"/>
    <w:rsid w:val="00700B3A"/>
    <w:rsid w:val="00701085"/>
    <w:rsid w:val="0070172D"/>
    <w:rsid w:val="0070195B"/>
    <w:rsid w:val="00702526"/>
    <w:rsid w:val="00702983"/>
    <w:rsid w:val="00702B77"/>
    <w:rsid w:val="00702DBE"/>
    <w:rsid w:val="0070391E"/>
    <w:rsid w:val="00703C81"/>
    <w:rsid w:val="00704C66"/>
    <w:rsid w:val="00704F09"/>
    <w:rsid w:val="00706755"/>
    <w:rsid w:val="00707E16"/>
    <w:rsid w:val="007109DD"/>
    <w:rsid w:val="007116EB"/>
    <w:rsid w:val="007123F8"/>
    <w:rsid w:val="00712A7C"/>
    <w:rsid w:val="00712E40"/>
    <w:rsid w:val="0071391D"/>
    <w:rsid w:val="00716570"/>
    <w:rsid w:val="00716647"/>
    <w:rsid w:val="0071689D"/>
    <w:rsid w:val="00720BAF"/>
    <w:rsid w:val="007231AE"/>
    <w:rsid w:val="00723BC7"/>
    <w:rsid w:val="00724744"/>
    <w:rsid w:val="00724996"/>
    <w:rsid w:val="0072556F"/>
    <w:rsid w:val="007257A6"/>
    <w:rsid w:val="0072673B"/>
    <w:rsid w:val="00727A39"/>
    <w:rsid w:val="00727CA7"/>
    <w:rsid w:val="00727E11"/>
    <w:rsid w:val="007301DD"/>
    <w:rsid w:val="00730ED4"/>
    <w:rsid w:val="00730EEB"/>
    <w:rsid w:val="0073383F"/>
    <w:rsid w:val="00733D1A"/>
    <w:rsid w:val="007345ED"/>
    <w:rsid w:val="00735858"/>
    <w:rsid w:val="00735979"/>
    <w:rsid w:val="0073604D"/>
    <w:rsid w:val="00736159"/>
    <w:rsid w:val="00736E8F"/>
    <w:rsid w:val="0073711D"/>
    <w:rsid w:val="007379E3"/>
    <w:rsid w:val="00737C52"/>
    <w:rsid w:val="00740844"/>
    <w:rsid w:val="00741E1D"/>
    <w:rsid w:val="007429C1"/>
    <w:rsid w:val="0074373F"/>
    <w:rsid w:val="00744735"/>
    <w:rsid w:val="00744990"/>
    <w:rsid w:val="007449E8"/>
    <w:rsid w:val="0074561B"/>
    <w:rsid w:val="007471EE"/>
    <w:rsid w:val="0074750F"/>
    <w:rsid w:val="00752142"/>
    <w:rsid w:val="00752645"/>
    <w:rsid w:val="00752959"/>
    <w:rsid w:val="00752C4E"/>
    <w:rsid w:val="007531FE"/>
    <w:rsid w:val="00753690"/>
    <w:rsid w:val="0075387D"/>
    <w:rsid w:val="00753F0E"/>
    <w:rsid w:val="007541C8"/>
    <w:rsid w:val="00754D78"/>
    <w:rsid w:val="0075723C"/>
    <w:rsid w:val="0075797D"/>
    <w:rsid w:val="00760254"/>
    <w:rsid w:val="007609F5"/>
    <w:rsid w:val="007629C9"/>
    <w:rsid w:val="00762D69"/>
    <w:rsid w:val="007652E8"/>
    <w:rsid w:val="007655DE"/>
    <w:rsid w:val="0076578A"/>
    <w:rsid w:val="00765A34"/>
    <w:rsid w:val="00765F5C"/>
    <w:rsid w:val="00766A03"/>
    <w:rsid w:val="00767F54"/>
    <w:rsid w:val="007704FA"/>
    <w:rsid w:val="00770BD0"/>
    <w:rsid w:val="00770DDA"/>
    <w:rsid w:val="00770FEB"/>
    <w:rsid w:val="00771D2F"/>
    <w:rsid w:val="00773335"/>
    <w:rsid w:val="00773A76"/>
    <w:rsid w:val="00773DB8"/>
    <w:rsid w:val="00774229"/>
    <w:rsid w:val="00774745"/>
    <w:rsid w:val="00775994"/>
    <w:rsid w:val="00776191"/>
    <w:rsid w:val="007768A2"/>
    <w:rsid w:val="0077789A"/>
    <w:rsid w:val="0078001D"/>
    <w:rsid w:val="00780B42"/>
    <w:rsid w:val="00780FFE"/>
    <w:rsid w:val="007810DC"/>
    <w:rsid w:val="0078197A"/>
    <w:rsid w:val="0078275B"/>
    <w:rsid w:val="007846C7"/>
    <w:rsid w:val="007851B9"/>
    <w:rsid w:val="007868F8"/>
    <w:rsid w:val="00786A9A"/>
    <w:rsid w:val="00787CED"/>
    <w:rsid w:val="00790166"/>
    <w:rsid w:val="00790FB0"/>
    <w:rsid w:val="007912BB"/>
    <w:rsid w:val="00793236"/>
    <w:rsid w:val="00793367"/>
    <w:rsid w:val="007939AF"/>
    <w:rsid w:val="00793AAA"/>
    <w:rsid w:val="00793F0B"/>
    <w:rsid w:val="00794090"/>
    <w:rsid w:val="00794365"/>
    <w:rsid w:val="007945F7"/>
    <w:rsid w:val="007947A5"/>
    <w:rsid w:val="00794CBC"/>
    <w:rsid w:val="00795E0F"/>
    <w:rsid w:val="00796416"/>
    <w:rsid w:val="00797EE4"/>
    <w:rsid w:val="007A0FCA"/>
    <w:rsid w:val="007A1FC0"/>
    <w:rsid w:val="007A27D7"/>
    <w:rsid w:val="007A34B6"/>
    <w:rsid w:val="007A3A61"/>
    <w:rsid w:val="007A3EB3"/>
    <w:rsid w:val="007A4CEE"/>
    <w:rsid w:val="007A620B"/>
    <w:rsid w:val="007A6C7D"/>
    <w:rsid w:val="007B0511"/>
    <w:rsid w:val="007B0D8E"/>
    <w:rsid w:val="007B1390"/>
    <w:rsid w:val="007B1825"/>
    <w:rsid w:val="007B2023"/>
    <w:rsid w:val="007B2321"/>
    <w:rsid w:val="007B232B"/>
    <w:rsid w:val="007B3138"/>
    <w:rsid w:val="007B33ED"/>
    <w:rsid w:val="007B3449"/>
    <w:rsid w:val="007B3667"/>
    <w:rsid w:val="007B4395"/>
    <w:rsid w:val="007B476D"/>
    <w:rsid w:val="007B59BB"/>
    <w:rsid w:val="007B612C"/>
    <w:rsid w:val="007B623C"/>
    <w:rsid w:val="007B7156"/>
    <w:rsid w:val="007C0ED3"/>
    <w:rsid w:val="007C11A2"/>
    <w:rsid w:val="007C11E2"/>
    <w:rsid w:val="007C135E"/>
    <w:rsid w:val="007C1BC4"/>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716"/>
    <w:rsid w:val="007D0FC4"/>
    <w:rsid w:val="007D134C"/>
    <w:rsid w:val="007D1608"/>
    <w:rsid w:val="007D164B"/>
    <w:rsid w:val="007D180D"/>
    <w:rsid w:val="007D27D9"/>
    <w:rsid w:val="007D2D12"/>
    <w:rsid w:val="007D3BA7"/>
    <w:rsid w:val="007D4472"/>
    <w:rsid w:val="007D4D98"/>
    <w:rsid w:val="007D6CBE"/>
    <w:rsid w:val="007D71AC"/>
    <w:rsid w:val="007E07B9"/>
    <w:rsid w:val="007E08AD"/>
    <w:rsid w:val="007E0DF8"/>
    <w:rsid w:val="007E1196"/>
    <w:rsid w:val="007E171E"/>
    <w:rsid w:val="007E28FF"/>
    <w:rsid w:val="007E343D"/>
    <w:rsid w:val="007E5360"/>
    <w:rsid w:val="007E5E44"/>
    <w:rsid w:val="007E6A5B"/>
    <w:rsid w:val="007E6B66"/>
    <w:rsid w:val="007E7278"/>
    <w:rsid w:val="007E738E"/>
    <w:rsid w:val="007F0B60"/>
    <w:rsid w:val="007F0E1E"/>
    <w:rsid w:val="007F2417"/>
    <w:rsid w:val="007F2704"/>
    <w:rsid w:val="007F2C99"/>
    <w:rsid w:val="007F35A6"/>
    <w:rsid w:val="007F3A22"/>
    <w:rsid w:val="007F4A76"/>
    <w:rsid w:val="007F56FA"/>
    <w:rsid w:val="007F5FC7"/>
    <w:rsid w:val="007F6306"/>
    <w:rsid w:val="007F6BCE"/>
    <w:rsid w:val="007F6CBC"/>
    <w:rsid w:val="007F6E99"/>
    <w:rsid w:val="007F7B30"/>
    <w:rsid w:val="007F7BE3"/>
    <w:rsid w:val="00800447"/>
    <w:rsid w:val="008009E2"/>
    <w:rsid w:val="00800AFC"/>
    <w:rsid w:val="00800B3D"/>
    <w:rsid w:val="00800CE5"/>
    <w:rsid w:val="00800E91"/>
    <w:rsid w:val="00800ED7"/>
    <w:rsid w:val="00802906"/>
    <w:rsid w:val="00802ACC"/>
    <w:rsid w:val="008043D7"/>
    <w:rsid w:val="008059A0"/>
    <w:rsid w:val="008059C1"/>
    <w:rsid w:val="00807338"/>
    <w:rsid w:val="00807480"/>
    <w:rsid w:val="00807854"/>
    <w:rsid w:val="00807AED"/>
    <w:rsid w:val="00810EB7"/>
    <w:rsid w:val="0081144E"/>
    <w:rsid w:val="008116EA"/>
    <w:rsid w:val="008119A3"/>
    <w:rsid w:val="008124C7"/>
    <w:rsid w:val="008125D5"/>
    <w:rsid w:val="00812704"/>
    <w:rsid w:val="00812DA2"/>
    <w:rsid w:val="008135C1"/>
    <w:rsid w:val="008140F6"/>
    <w:rsid w:val="00814493"/>
    <w:rsid w:val="008149FD"/>
    <w:rsid w:val="00814AA7"/>
    <w:rsid w:val="00816F47"/>
    <w:rsid w:val="00817016"/>
    <w:rsid w:val="008175A4"/>
    <w:rsid w:val="00817654"/>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57B9"/>
    <w:rsid w:val="00825C5B"/>
    <w:rsid w:val="00826776"/>
    <w:rsid w:val="00827596"/>
    <w:rsid w:val="00830FF6"/>
    <w:rsid w:val="008318DE"/>
    <w:rsid w:val="00832C42"/>
    <w:rsid w:val="00833535"/>
    <w:rsid w:val="0083353B"/>
    <w:rsid w:val="00834142"/>
    <w:rsid w:val="00835178"/>
    <w:rsid w:val="008359E0"/>
    <w:rsid w:val="00836147"/>
    <w:rsid w:val="0083668D"/>
    <w:rsid w:val="0083771B"/>
    <w:rsid w:val="00837774"/>
    <w:rsid w:val="00837DDA"/>
    <w:rsid w:val="0084046E"/>
    <w:rsid w:val="008405CF"/>
    <w:rsid w:val="00840D69"/>
    <w:rsid w:val="00840F26"/>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6A8"/>
    <w:rsid w:val="00880407"/>
    <w:rsid w:val="00882FE3"/>
    <w:rsid w:val="00882FE9"/>
    <w:rsid w:val="008838A7"/>
    <w:rsid w:val="00883958"/>
    <w:rsid w:val="008843BB"/>
    <w:rsid w:val="008846F9"/>
    <w:rsid w:val="00885AEB"/>
    <w:rsid w:val="00886782"/>
    <w:rsid w:val="008872B1"/>
    <w:rsid w:val="008877C7"/>
    <w:rsid w:val="00890078"/>
    <w:rsid w:val="00890A62"/>
    <w:rsid w:val="00891372"/>
    <w:rsid w:val="00891D80"/>
    <w:rsid w:val="008921B2"/>
    <w:rsid w:val="0089502C"/>
    <w:rsid w:val="0089537D"/>
    <w:rsid w:val="008966D2"/>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DFE"/>
    <w:rsid w:val="008B4344"/>
    <w:rsid w:val="008B65A5"/>
    <w:rsid w:val="008B6F3C"/>
    <w:rsid w:val="008B77EC"/>
    <w:rsid w:val="008C0CC4"/>
    <w:rsid w:val="008C0FF6"/>
    <w:rsid w:val="008C1953"/>
    <w:rsid w:val="008C1C3A"/>
    <w:rsid w:val="008C2097"/>
    <w:rsid w:val="008C58B4"/>
    <w:rsid w:val="008C6A56"/>
    <w:rsid w:val="008C6CEA"/>
    <w:rsid w:val="008C7284"/>
    <w:rsid w:val="008C7759"/>
    <w:rsid w:val="008C7B87"/>
    <w:rsid w:val="008D07B1"/>
    <w:rsid w:val="008D07BB"/>
    <w:rsid w:val="008D0840"/>
    <w:rsid w:val="008D0C34"/>
    <w:rsid w:val="008D1032"/>
    <w:rsid w:val="008D15AE"/>
    <w:rsid w:val="008D23F0"/>
    <w:rsid w:val="008D2C73"/>
    <w:rsid w:val="008D2F5D"/>
    <w:rsid w:val="008D33FF"/>
    <w:rsid w:val="008D52E2"/>
    <w:rsid w:val="008D5739"/>
    <w:rsid w:val="008D6E00"/>
    <w:rsid w:val="008E036C"/>
    <w:rsid w:val="008E0CE3"/>
    <w:rsid w:val="008E0E05"/>
    <w:rsid w:val="008E1421"/>
    <w:rsid w:val="008E20C0"/>
    <w:rsid w:val="008E2BFA"/>
    <w:rsid w:val="008E3C0E"/>
    <w:rsid w:val="008E3D48"/>
    <w:rsid w:val="008E5F2A"/>
    <w:rsid w:val="008E603A"/>
    <w:rsid w:val="008E62C2"/>
    <w:rsid w:val="008E64B0"/>
    <w:rsid w:val="008E682E"/>
    <w:rsid w:val="008E7A2D"/>
    <w:rsid w:val="008F1AD1"/>
    <w:rsid w:val="008F1EBF"/>
    <w:rsid w:val="008F238B"/>
    <w:rsid w:val="008F276E"/>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2DC4"/>
    <w:rsid w:val="009033FE"/>
    <w:rsid w:val="00903502"/>
    <w:rsid w:val="00903CA4"/>
    <w:rsid w:val="0090476F"/>
    <w:rsid w:val="00904C7B"/>
    <w:rsid w:val="00904EB9"/>
    <w:rsid w:val="00905424"/>
    <w:rsid w:val="00905DE5"/>
    <w:rsid w:val="00907B19"/>
    <w:rsid w:val="009120F3"/>
    <w:rsid w:val="00912D51"/>
    <w:rsid w:val="0091310E"/>
    <w:rsid w:val="009171F0"/>
    <w:rsid w:val="009172C7"/>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9FA"/>
    <w:rsid w:val="00934069"/>
    <w:rsid w:val="00934D68"/>
    <w:rsid w:val="00935C80"/>
    <w:rsid w:val="00935D83"/>
    <w:rsid w:val="00935EB5"/>
    <w:rsid w:val="00937021"/>
    <w:rsid w:val="00937130"/>
    <w:rsid w:val="00937384"/>
    <w:rsid w:val="00937753"/>
    <w:rsid w:val="00937C70"/>
    <w:rsid w:val="009416D7"/>
    <w:rsid w:val="00941782"/>
    <w:rsid w:val="0094240B"/>
    <w:rsid w:val="00942B38"/>
    <w:rsid w:val="00944AF4"/>
    <w:rsid w:val="00944FAF"/>
    <w:rsid w:val="00945E1B"/>
    <w:rsid w:val="00945E9B"/>
    <w:rsid w:val="0094652B"/>
    <w:rsid w:val="009466C3"/>
    <w:rsid w:val="009467C4"/>
    <w:rsid w:val="00946F58"/>
    <w:rsid w:val="009526D2"/>
    <w:rsid w:val="0095287E"/>
    <w:rsid w:val="00952AF8"/>
    <w:rsid w:val="00953CB2"/>
    <w:rsid w:val="00953E48"/>
    <w:rsid w:val="00954A46"/>
    <w:rsid w:val="00955DE5"/>
    <w:rsid w:val="0095688E"/>
    <w:rsid w:val="00956CA8"/>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1976"/>
    <w:rsid w:val="00972E22"/>
    <w:rsid w:val="00973D76"/>
    <w:rsid w:val="00975578"/>
    <w:rsid w:val="009758DC"/>
    <w:rsid w:val="009759B7"/>
    <w:rsid w:val="00976673"/>
    <w:rsid w:val="00976C14"/>
    <w:rsid w:val="009778E3"/>
    <w:rsid w:val="00977BBF"/>
    <w:rsid w:val="0098038F"/>
    <w:rsid w:val="00980886"/>
    <w:rsid w:val="009814CC"/>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44F5"/>
    <w:rsid w:val="0099451E"/>
    <w:rsid w:val="0099617E"/>
    <w:rsid w:val="00996599"/>
    <w:rsid w:val="009A058D"/>
    <w:rsid w:val="009A1BF7"/>
    <w:rsid w:val="009A1D38"/>
    <w:rsid w:val="009A2EDE"/>
    <w:rsid w:val="009A3E90"/>
    <w:rsid w:val="009A53FF"/>
    <w:rsid w:val="009A594B"/>
    <w:rsid w:val="009A5D40"/>
    <w:rsid w:val="009A64EE"/>
    <w:rsid w:val="009A7976"/>
    <w:rsid w:val="009B2A1E"/>
    <w:rsid w:val="009B30B8"/>
    <w:rsid w:val="009B34BD"/>
    <w:rsid w:val="009B586F"/>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F2E"/>
    <w:rsid w:val="009C6738"/>
    <w:rsid w:val="009D0958"/>
    <w:rsid w:val="009D0FA2"/>
    <w:rsid w:val="009D12A3"/>
    <w:rsid w:val="009D1829"/>
    <w:rsid w:val="009D19B1"/>
    <w:rsid w:val="009D1EE5"/>
    <w:rsid w:val="009D1EF5"/>
    <w:rsid w:val="009D23A2"/>
    <w:rsid w:val="009D2718"/>
    <w:rsid w:val="009D2E7A"/>
    <w:rsid w:val="009D64F9"/>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7EA9"/>
    <w:rsid w:val="009F1B7B"/>
    <w:rsid w:val="009F25EA"/>
    <w:rsid w:val="009F3E85"/>
    <w:rsid w:val="009F470F"/>
    <w:rsid w:val="009F5FFC"/>
    <w:rsid w:val="009F6C96"/>
    <w:rsid w:val="009F6D8E"/>
    <w:rsid w:val="009F73BA"/>
    <w:rsid w:val="00A00143"/>
    <w:rsid w:val="00A0070E"/>
    <w:rsid w:val="00A00F2A"/>
    <w:rsid w:val="00A017B5"/>
    <w:rsid w:val="00A01A4C"/>
    <w:rsid w:val="00A01A93"/>
    <w:rsid w:val="00A02192"/>
    <w:rsid w:val="00A03F41"/>
    <w:rsid w:val="00A0428F"/>
    <w:rsid w:val="00A04C37"/>
    <w:rsid w:val="00A04DA8"/>
    <w:rsid w:val="00A0517B"/>
    <w:rsid w:val="00A0618C"/>
    <w:rsid w:val="00A06B26"/>
    <w:rsid w:val="00A07104"/>
    <w:rsid w:val="00A10490"/>
    <w:rsid w:val="00A1090C"/>
    <w:rsid w:val="00A1358A"/>
    <w:rsid w:val="00A139B6"/>
    <w:rsid w:val="00A13C72"/>
    <w:rsid w:val="00A13F39"/>
    <w:rsid w:val="00A1504D"/>
    <w:rsid w:val="00A1537D"/>
    <w:rsid w:val="00A15391"/>
    <w:rsid w:val="00A1709C"/>
    <w:rsid w:val="00A171DF"/>
    <w:rsid w:val="00A17310"/>
    <w:rsid w:val="00A1755E"/>
    <w:rsid w:val="00A17855"/>
    <w:rsid w:val="00A21522"/>
    <w:rsid w:val="00A21C84"/>
    <w:rsid w:val="00A22F14"/>
    <w:rsid w:val="00A23173"/>
    <w:rsid w:val="00A23426"/>
    <w:rsid w:val="00A23704"/>
    <w:rsid w:val="00A23713"/>
    <w:rsid w:val="00A23CB8"/>
    <w:rsid w:val="00A23E43"/>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7CA5"/>
    <w:rsid w:val="00A60E0D"/>
    <w:rsid w:val="00A6155C"/>
    <w:rsid w:val="00A61D0A"/>
    <w:rsid w:val="00A638CF"/>
    <w:rsid w:val="00A661C8"/>
    <w:rsid w:val="00A671D0"/>
    <w:rsid w:val="00A71002"/>
    <w:rsid w:val="00A716DC"/>
    <w:rsid w:val="00A740D0"/>
    <w:rsid w:val="00A75EC8"/>
    <w:rsid w:val="00A7614E"/>
    <w:rsid w:val="00A76243"/>
    <w:rsid w:val="00A76268"/>
    <w:rsid w:val="00A76373"/>
    <w:rsid w:val="00A763FD"/>
    <w:rsid w:val="00A77C6B"/>
    <w:rsid w:val="00A77F54"/>
    <w:rsid w:val="00A806F1"/>
    <w:rsid w:val="00A807AA"/>
    <w:rsid w:val="00A80A24"/>
    <w:rsid w:val="00A81873"/>
    <w:rsid w:val="00A81928"/>
    <w:rsid w:val="00A81D09"/>
    <w:rsid w:val="00A8235A"/>
    <w:rsid w:val="00A82CDE"/>
    <w:rsid w:val="00A8455B"/>
    <w:rsid w:val="00A84FA1"/>
    <w:rsid w:val="00A85056"/>
    <w:rsid w:val="00A854EF"/>
    <w:rsid w:val="00A87A03"/>
    <w:rsid w:val="00A90EFC"/>
    <w:rsid w:val="00A911B9"/>
    <w:rsid w:val="00A91CEC"/>
    <w:rsid w:val="00A923D1"/>
    <w:rsid w:val="00A92D4E"/>
    <w:rsid w:val="00A93951"/>
    <w:rsid w:val="00A941E4"/>
    <w:rsid w:val="00A9436D"/>
    <w:rsid w:val="00A94CFA"/>
    <w:rsid w:val="00A9513D"/>
    <w:rsid w:val="00A951A3"/>
    <w:rsid w:val="00A95371"/>
    <w:rsid w:val="00A95B10"/>
    <w:rsid w:val="00A95DF0"/>
    <w:rsid w:val="00A96324"/>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A37"/>
    <w:rsid w:val="00AA62C6"/>
    <w:rsid w:val="00AA734E"/>
    <w:rsid w:val="00AA762A"/>
    <w:rsid w:val="00AA7D91"/>
    <w:rsid w:val="00AA7E61"/>
    <w:rsid w:val="00AB0D0E"/>
    <w:rsid w:val="00AB245E"/>
    <w:rsid w:val="00AB2671"/>
    <w:rsid w:val="00AB3845"/>
    <w:rsid w:val="00AB39EF"/>
    <w:rsid w:val="00AB3D73"/>
    <w:rsid w:val="00AB41F5"/>
    <w:rsid w:val="00AB4E91"/>
    <w:rsid w:val="00AB64D5"/>
    <w:rsid w:val="00AB7059"/>
    <w:rsid w:val="00AB7EB9"/>
    <w:rsid w:val="00AC0275"/>
    <w:rsid w:val="00AC0289"/>
    <w:rsid w:val="00AC0A9B"/>
    <w:rsid w:val="00AC0E4D"/>
    <w:rsid w:val="00AC1A47"/>
    <w:rsid w:val="00AC1F98"/>
    <w:rsid w:val="00AC2253"/>
    <w:rsid w:val="00AC348A"/>
    <w:rsid w:val="00AC3529"/>
    <w:rsid w:val="00AC6CB5"/>
    <w:rsid w:val="00AC70BA"/>
    <w:rsid w:val="00AC72E9"/>
    <w:rsid w:val="00AC73D8"/>
    <w:rsid w:val="00AC7A77"/>
    <w:rsid w:val="00AC7E23"/>
    <w:rsid w:val="00AD201A"/>
    <w:rsid w:val="00AD3210"/>
    <w:rsid w:val="00AD376D"/>
    <w:rsid w:val="00AD5A71"/>
    <w:rsid w:val="00AD5EAE"/>
    <w:rsid w:val="00AD6F04"/>
    <w:rsid w:val="00AD6F61"/>
    <w:rsid w:val="00AD6FB1"/>
    <w:rsid w:val="00AE02F9"/>
    <w:rsid w:val="00AE0B16"/>
    <w:rsid w:val="00AE13F2"/>
    <w:rsid w:val="00AE2150"/>
    <w:rsid w:val="00AE30F4"/>
    <w:rsid w:val="00AE4442"/>
    <w:rsid w:val="00AE5279"/>
    <w:rsid w:val="00AE55AB"/>
    <w:rsid w:val="00AE6117"/>
    <w:rsid w:val="00AE63F2"/>
    <w:rsid w:val="00AE66BB"/>
    <w:rsid w:val="00AE68FF"/>
    <w:rsid w:val="00AE6CA7"/>
    <w:rsid w:val="00AE6DE7"/>
    <w:rsid w:val="00AE6F4E"/>
    <w:rsid w:val="00AF07A0"/>
    <w:rsid w:val="00AF0C32"/>
    <w:rsid w:val="00AF0D06"/>
    <w:rsid w:val="00AF0DED"/>
    <w:rsid w:val="00AF0EF1"/>
    <w:rsid w:val="00AF2009"/>
    <w:rsid w:val="00AF3410"/>
    <w:rsid w:val="00AF402D"/>
    <w:rsid w:val="00AF4549"/>
    <w:rsid w:val="00AF5BB1"/>
    <w:rsid w:val="00AF5C97"/>
    <w:rsid w:val="00AF6349"/>
    <w:rsid w:val="00AF7005"/>
    <w:rsid w:val="00B000DC"/>
    <w:rsid w:val="00B0099D"/>
    <w:rsid w:val="00B00AED"/>
    <w:rsid w:val="00B0131F"/>
    <w:rsid w:val="00B01DA2"/>
    <w:rsid w:val="00B01E98"/>
    <w:rsid w:val="00B0297C"/>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C9B"/>
    <w:rsid w:val="00B2035D"/>
    <w:rsid w:val="00B21ABD"/>
    <w:rsid w:val="00B21DF2"/>
    <w:rsid w:val="00B21E2C"/>
    <w:rsid w:val="00B227A1"/>
    <w:rsid w:val="00B22BC3"/>
    <w:rsid w:val="00B2360B"/>
    <w:rsid w:val="00B23DC6"/>
    <w:rsid w:val="00B25107"/>
    <w:rsid w:val="00B25E81"/>
    <w:rsid w:val="00B26836"/>
    <w:rsid w:val="00B26DB3"/>
    <w:rsid w:val="00B274FE"/>
    <w:rsid w:val="00B300C4"/>
    <w:rsid w:val="00B311C2"/>
    <w:rsid w:val="00B313BD"/>
    <w:rsid w:val="00B31CCE"/>
    <w:rsid w:val="00B3254C"/>
    <w:rsid w:val="00B3331D"/>
    <w:rsid w:val="00B33642"/>
    <w:rsid w:val="00B34343"/>
    <w:rsid w:val="00B34E69"/>
    <w:rsid w:val="00B34F04"/>
    <w:rsid w:val="00B352DE"/>
    <w:rsid w:val="00B35332"/>
    <w:rsid w:val="00B35F4E"/>
    <w:rsid w:val="00B37017"/>
    <w:rsid w:val="00B41456"/>
    <w:rsid w:val="00B4163D"/>
    <w:rsid w:val="00B41C19"/>
    <w:rsid w:val="00B41E5A"/>
    <w:rsid w:val="00B420F1"/>
    <w:rsid w:val="00B42E84"/>
    <w:rsid w:val="00B435D6"/>
    <w:rsid w:val="00B4510A"/>
    <w:rsid w:val="00B45E24"/>
    <w:rsid w:val="00B47382"/>
    <w:rsid w:val="00B479D0"/>
    <w:rsid w:val="00B50007"/>
    <w:rsid w:val="00B501B8"/>
    <w:rsid w:val="00B50234"/>
    <w:rsid w:val="00B507EA"/>
    <w:rsid w:val="00B50C6A"/>
    <w:rsid w:val="00B50F48"/>
    <w:rsid w:val="00B51C6A"/>
    <w:rsid w:val="00B5203A"/>
    <w:rsid w:val="00B52414"/>
    <w:rsid w:val="00B5316D"/>
    <w:rsid w:val="00B53C5F"/>
    <w:rsid w:val="00B53DA4"/>
    <w:rsid w:val="00B53DED"/>
    <w:rsid w:val="00B54198"/>
    <w:rsid w:val="00B549CC"/>
    <w:rsid w:val="00B55954"/>
    <w:rsid w:val="00B55D74"/>
    <w:rsid w:val="00B56152"/>
    <w:rsid w:val="00B56EE6"/>
    <w:rsid w:val="00B6032F"/>
    <w:rsid w:val="00B61102"/>
    <w:rsid w:val="00B61223"/>
    <w:rsid w:val="00B61734"/>
    <w:rsid w:val="00B619AD"/>
    <w:rsid w:val="00B61C47"/>
    <w:rsid w:val="00B626E0"/>
    <w:rsid w:val="00B62865"/>
    <w:rsid w:val="00B63DA4"/>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C8D"/>
    <w:rsid w:val="00B84CAE"/>
    <w:rsid w:val="00B86BD4"/>
    <w:rsid w:val="00B87495"/>
    <w:rsid w:val="00B92907"/>
    <w:rsid w:val="00B93159"/>
    <w:rsid w:val="00B9323B"/>
    <w:rsid w:val="00B93651"/>
    <w:rsid w:val="00B93F90"/>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78AE"/>
    <w:rsid w:val="00BC011B"/>
    <w:rsid w:val="00BC119D"/>
    <w:rsid w:val="00BC11A7"/>
    <w:rsid w:val="00BC2586"/>
    <w:rsid w:val="00BC32D6"/>
    <w:rsid w:val="00BC5510"/>
    <w:rsid w:val="00BC55D0"/>
    <w:rsid w:val="00BC6D73"/>
    <w:rsid w:val="00BC732A"/>
    <w:rsid w:val="00BD065A"/>
    <w:rsid w:val="00BD0E85"/>
    <w:rsid w:val="00BD3911"/>
    <w:rsid w:val="00BD444D"/>
    <w:rsid w:val="00BD4BEB"/>
    <w:rsid w:val="00BD5703"/>
    <w:rsid w:val="00BD6016"/>
    <w:rsid w:val="00BD62CD"/>
    <w:rsid w:val="00BD64AE"/>
    <w:rsid w:val="00BE0235"/>
    <w:rsid w:val="00BE0804"/>
    <w:rsid w:val="00BE0B86"/>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DB0"/>
    <w:rsid w:val="00BF2C93"/>
    <w:rsid w:val="00BF2D47"/>
    <w:rsid w:val="00BF3383"/>
    <w:rsid w:val="00BF348C"/>
    <w:rsid w:val="00BF4777"/>
    <w:rsid w:val="00BF6918"/>
    <w:rsid w:val="00BF7AD9"/>
    <w:rsid w:val="00C005C2"/>
    <w:rsid w:val="00C00FAB"/>
    <w:rsid w:val="00C0281E"/>
    <w:rsid w:val="00C02897"/>
    <w:rsid w:val="00C02993"/>
    <w:rsid w:val="00C02A15"/>
    <w:rsid w:val="00C02C68"/>
    <w:rsid w:val="00C03963"/>
    <w:rsid w:val="00C03B33"/>
    <w:rsid w:val="00C03B72"/>
    <w:rsid w:val="00C03B8E"/>
    <w:rsid w:val="00C03CA8"/>
    <w:rsid w:val="00C03E22"/>
    <w:rsid w:val="00C04494"/>
    <w:rsid w:val="00C048A9"/>
    <w:rsid w:val="00C05336"/>
    <w:rsid w:val="00C05794"/>
    <w:rsid w:val="00C0593F"/>
    <w:rsid w:val="00C05D95"/>
    <w:rsid w:val="00C0633F"/>
    <w:rsid w:val="00C067FC"/>
    <w:rsid w:val="00C07262"/>
    <w:rsid w:val="00C073DB"/>
    <w:rsid w:val="00C0770D"/>
    <w:rsid w:val="00C07894"/>
    <w:rsid w:val="00C07B4A"/>
    <w:rsid w:val="00C10820"/>
    <w:rsid w:val="00C10DAE"/>
    <w:rsid w:val="00C11B4F"/>
    <w:rsid w:val="00C11E89"/>
    <w:rsid w:val="00C12E86"/>
    <w:rsid w:val="00C13750"/>
    <w:rsid w:val="00C1383D"/>
    <w:rsid w:val="00C138A6"/>
    <w:rsid w:val="00C14A75"/>
    <w:rsid w:val="00C17949"/>
    <w:rsid w:val="00C17DE0"/>
    <w:rsid w:val="00C17FCD"/>
    <w:rsid w:val="00C205C1"/>
    <w:rsid w:val="00C20D1C"/>
    <w:rsid w:val="00C215F0"/>
    <w:rsid w:val="00C23184"/>
    <w:rsid w:val="00C2473A"/>
    <w:rsid w:val="00C24B34"/>
    <w:rsid w:val="00C24F2B"/>
    <w:rsid w:val="00C25322"/>
    <w:rsid w:val="00C25E5E"/>
    <w:rsid w:val="00C26360"/>
    <w:rsid w:val="00C2650D"/>
    <w:rsid w:val="00C26CF9"/>
    <w:rsid w:val="00C27056"/>
    <w:rsid w:val="00C274CC"/>
    <w:rsid w:val="00C27A48"/>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37DDB"/>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3"/>
    <w:rsid w:val="00C472BB"/>
    <w:rsid w:val="00C505EC"/>
    <w:rsid w:val="00C510CC"/>
    <w:rsid w:val="00C5156F"/>
    <w:rsid w:val="00C529D0"/>
    <w:rsid w:val="00C534A2"/>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D8B"/>
    <w:rsid w:val="00C641FC"/>
    <w:rsid w:val="00C64FA8"/>
    <w:rsid w:val="00C65950"/>
    <w:rsid w:val="00C66BC3"/>
    <w:rsid w:val="00C66F16"/>
    <w:rsid w:val="00C674B7"/>
    <w:rsid w:val="00C67A32"/>
    <w:rsid w:val="00C7145C"/>
    <w:rsid w:val="00C71547"/>
    <w:rsid w:val="00C72721"/>
    <w:rsid w:val="00C72A03"/>
    <w:rsid w:val="00C737B2"/>
    <w:rsid w:val="00C739BC"/>
    <w:rsid w:val="00C73ED8"/>
    <w:rsid w:val="00C73F3D"/>
    <w:rsid w:val="00C74577"/>
    <w:rsid w:val="00C75F12"/>
    <w:rsid w:val="00C75FB9"/>
    <w:rsid w:val="00C7689F"/>
    <w:rsid w:val="00C76F74"/>
    <w:rsid w:val="00C77AFC"/>
    <w:rsid w:val="00C77E69"/>
    <w:rsid w:val="00C823D2"/>
    <w:rsid w:val="00C82E00"/>
    <w:rsid w:val="00C83077"/>
    <w:rsid w:val="00C83E51"/>
    <w:rsid w:val="00C847A1"/>
    <w:rsid w:val="00C84C32"/>
    <w:rsid w:val="00C859DE"/>
    <w:rsid w:val="00C86209"/>
    <w:rsid w:val="00C86C57"/>
    <w:rsid w:val="00C86F8D"/>
    <w:rsid w:val="00C87267"/>
    <w:rsid w:val="00C87524"/>
    <w:rsid w:val="00C87C9B"/>
    <w:rsid w:val="00C90608"/>
    <w:rsid w:val="00C914B5"/>
    <w:rsid w:val="00C92864"/>
    <w:rsid w:val="00C95F7C"/>
    <w:rsid w:val="00C96149"/>
    <w:rsid w:val="00C961E8"/>
    <w:rsid w:val="00C9660A"/>
    <w:rsid w:val="00C97129"/>
    <w:rsid w:val="00C973A3"/>
    <w:rsid w:val="00C97F57"/>
    <w:rsid w:val="00CA0B86"/>
    <w:rsid w:val="00CA1298"/>
    <w:rsid w:val="00CA1380"/>
    <w:rsid w:val="00CA169C"/>
    <w:rsid w:val="00CA2666"/>
    <w:rsid w:val="00CA266E"/>
    <w:rsid w:val="00CA26D6"/>
    <w:rsid w:val="00CA4069"/>
    <w:rsid w:val="00CA4735"/>
    <w:rsid w:val="00CA4820"/>
    <w:rsid w:val="00CA4A59"/>
    <w:rsid w:val="00CA5D3E"/>
    <w:rsid w:val="00CA6ADD"/>
    <w:rsid w:val="00CA6D62"/>
    <w:rsid w:val="00CA779D"/>
    <w:rsid w:val="00CA7AF7"/>
    <w:rsid w:val="00CB06D2"/>
    <w:rsid w:val="00CB0F34"/>
    <w:rsid w:val="00CB1258"/>
    <w:rsid w:val="00CB278A"/>
    <w:rsid w:val="00CB4918"/>
    <w:rsid w:val="00CB5253"/>
    <w:rsid w:val="00CB5E6E"/>
    <w:rsid w:val="00CB60D0"/>
    <w:rsid w:val="00CB74BE"/>
    <w:rsid w:val="00CB7531"/>
    <w:rsid w:val="00CB7856"/>
    <w:rsid w:val="00CC047D"/>
    <w:rsid w:val="00CC199C"/>
    <w:rsid w:val="00CC2463"/>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313E"/>
    <w:rsid w:val="00CF4F56"/>
    <w:rsid w:val="00CF5C7E"/>
    <w:rsid w:val="00CF6B66"/>
    <w:rsid w:val="00CF6BB6"/>
    <w:rsid w:val="00CF6F7D"/>
    <w:rsid w:val="00CF6F7F"/>
    <w:rsid w:val="00D011EC"/>
    <w:rsid w:val="00D012CA"/>
    <w:rsid w:val="00D02235"/>
    <w:rsid w:val="00D0268C"/>
    <w:rsid w:val="00D02E2E"/>
    <w:rsid w:val="00D03A75"/>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60F9"/>
    <w:rsid w:val="00D1694D"/>
    <w:rsid w:val="00D16D80"/>
    <w:rsid w:val="00D1732C"/>
    <w:rsid w:val="00D1788C"/>
    <w:rsid w:val="00D17FE5"/>
    <w:rsid w:val="00D21058"/>
    <w:rsid w:val="00D210F4"/>
    <w:rsid w:val="00D21B46"/>
    <w:rsid w:val="00D2266E"/>
    <w:rsid w:val="00D23156"/>
    <w:rsid w:val="00D2404F"/>
    <w:rsid w:val="00D246C7"/>
    <w:rsid w:val="00D24D5A"/>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A41"/>
    <w:rsid w:val="00D5319F"/>
    <w:rsid w:val="00D542A7"/>
    <w:rsid w:val="00D544FE"/>
    <w:rsid w:val="00D546B8"/>
    <w:rsid w:val="00D54EFE"/>
    <w:rsid w:val="00D559E4"/>
    <w:rsid w:val="00D57772"/>
    <w:rsid w:val="00D61130"/>
    <w:rsid w:val="00D6155B"/>
    <w:rsid w:val="00D61C84"/>
    <w:rsid w:val="00D61DDE"/>
    <w:rsid w:val="00D65AAF"/>
    <w:rsid w:val="00D65F2C"/>
    <w:rsid w:val="00D65F7F"/>
    <w:rsid w:val="00D66E49"/>
    <w:rsid w:val="00D670C6"/>
    <w:rsid w:val="00D671CB"/>
    <w:rsid w:val="00D6736D"/>
    <w:rsid w:val="00D67584"/>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42AD"/>
    <w:rsid w:val="00D94A5B"/>
    <w:rsid w:val="00D96BDF"/>
    <w:rsid w:val="00D97A79"/>
    <w:rsid w:val="00D97DDA"/>
    <w:rsid w:val="00DA32D2"/>
    <w:rsid w:val="00DA350E"/>
    <w:rsid w:val="00DA44F9"/>
    <w:rsid w:val="00DA5694"/>
    <w:rsid w:val="00DA6678"/>
    <w:rsid w:val="00DA7781"/>
    <w:rsid w:val="00DA7DA4"/>
    <w:rsid w:val="00DB43B1"/>
    <w:rsid w:val="00DB43BA"/>
    <w:rsid w:val="00DB4E1A"/>
    <w:rsid w:val="00DB665E"/>
    <w:rsid w:val="00DB6701"/>
    <w:rsid w:val="00DB671C"/>
    <w:rsid w:val="00DB7DD5"/>
    <w:rsid w:val="00DC103F"/>
    <w:rsid w:val="00DC26A2"/>
    <w:rsid w:val="00DC26B3"/>
    <w:rsid w:val="00DC301E"/>
    <w:rsid w:val="00DC3267"/>
    <w:rsid w:val="00DC371C"/>
    <w:rsid w:val="00DC40E5"/>
    <w:rsid w:val="00DC51F0"/>
    <w:rsid w:val="00DC5BE2"/>
    <w:rsid w:val="00DD0450"/>
    <w:rsid w:val="00DD09D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CEF"/>
    <w:rsid w:val="00DE0E1F"/>
    <w:rsid w:val="00DE1065"/>
    <w:rsid w:val="00DE18A0"/>
    <w:rsid w:val="00DE2C27"/>
    <w:rsid w:val="00DE3FB9"/>
    <w:rsid w:val="00DE4422"/>
    <w:rsid w:val="00DE4583"/>
    <w:rsid w:val="00DE4C1D"/>
    <w:rsid w:val="00DE4F36"/>
    <w:rsid w:val="00DE584D"/>
    <w:rsid w:val="00DE5ACB"/>
    <w:rsid w:val="00DF210F"/>
    <w:rsid w:val="00DF2976"/>
    <w:rsid w:val="00DF2B98"/>
    <w:rsid w:val="00DF3E0F"/>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5BD"/>
    <w:rsid w:val="00E06684"/>
    <w:rsid w:val="00E07041"/>
    <w:rsid w:val="00E0705B"/>
    <w:rsid w:val="00E07621"/>
    <w:rsid w:val="00E1078C"/>
    <w:rsid w:val="00E11384"/>
    <w:rsid w:val="00E12CF5"/>
    <w:rsid w:val="00E132B1"/>
    <w:rsid w:val="00E1373B"/>
    <w:rsid w:val="00E13B36"/>
    <w:rsid w:val="00E13C85"/>
    <w:rsid w:val="00E1425A"/>
    <w:rsid w:val="00E142B2"/>
    <w:rsid w:val="00E14539"/>
    <w:rsid w:val="00E17B16"/>
    <w:rsid w:val="00E207FB"/>
    <w:rsid w:val="00E21850"/>
    <w:rsid w:val="00E22203"/>
    <w:rsid w:val="00E228DD"/>
    <w:rsid w:val="00E228EB"/>
    <w:rsid w:val="00E22EFB"/>
    <w:rsid w:val="00E2320C"/>
    <w:rsid w:val="00E23675"/>
    <w:rsid w:val="00E24A8B"/>
    <w:rsid w:val="00E24AF9"/>
    <w:rsid w:val="00E24D9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7D4"/>
    <w:rsid w:val="00E439A1"/>
    <w:rsid w:val="00E43D31"/>
    <w:rsid w:val="00E4565F"/>
    <w:rsid w:val="00E45D75"/>
    <w:rsid w:val="00E4682C"/>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72484"/>
    <w:rsid w:val="00E72C37"/>
    <w:rsid w:val="00E72DB0"/>
    <w:rsid w:val="00E7320D"/>
    <w:rsid w:val="00E73C04"/>
    <w:rsid w:val="00E740B6"/>
    <w:rsid w:val="00E75A76"/>
    <w:rsid w:val="00E761A9"/>
    <w:rsid w:val="00E77597"/>
    <w:rsid w:val="00E8074E"/>
    <w:rsid w:val="00E81170"/>
    <w:rsid w:val="00E819AE"/>
    <w:rsid w:val="00E81C04"/>
    <w:rsid w:val="00E828D4"/>
    <w:rsid w:val="00E82C6C"/>
    <w:rsid w:val="00E8307D"/>
    <w:rsid w:val="00E84249"/>
    <w:rsid w:val="00E86E51"/>
    <w:rsid w:val="00E87F2F"/>
    <w:rsid w:val="00E914F0"/>
    <w:rsid w:val="00E9177E"/>
    <w:rsid w:val="00E918BC"/>
    <w:rsid w:val="00E91B25"/>
    <w:rsid w:val="00E91B50"/>
    <w:rsid w:val="00E91C4E"/>
    <w:rsid w:val="00E91D06"/>
    <w:rsid w:val="00E93496"/>
    <w:rsid w:val="00E93521"/>
    <w:rsid w:val="00E942CE"/>
    <w:rsid w:val="00E94C2D"/>
    <w:rsid w:val="00E95DDB"/>
    <w:rsid w:val="00E9684E"/>
    <w:rsid w:val="00E96C56"/>
    <w:rsid w:val="00E97DDA"/>
    <w:rsid w:val="00EA0065"/>
    <w:rsid w:val="00EA0563"/>
    <w:rsid w:val="00EA0A50"/>
    <w:rsid w:val="00EA0C0A"/>
    <w:rsid w:val="00EA1A01"/>
    <w:rsid w:val="00EA1EAE"/>
    <w:rsid w:val="00EA201D"/>
    <w:rsid w:val="00EA238F"/>
    <w:rsid w:val="00EA23A8"/>
    <w:rsid w:val="00EA34BA"/>
    <w:rsid w:val="00EA3A38"/>
    <w:rsid w:val="00EA402B"/>
    <w:rsid w:val="00EB02F2"/>
    <w:rsid w:val="00EB1594"/>
    <w:rsid w:val="00EB15ED"/>
    <w:rsid w:val="00EB2064"/>
    <w:rsid w:val="00EB2242"/>
    <w:rsid w:val="00EB2D18"/>
    <w:rsid w:val="00EB2FF8"/>
    <w:rsid w:val="00EB4AD4"/>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4888"/>
    <w:rsid w:val="00EC54CC"/>
    <w:rsid w:val="00EC5DF0"/>
    <w:rsid w:val="00EC601F"/>
    <w:rsid w:val="00EC7629"/>
    <w:rsid w:val="00ED0205"/>
    <w:rsid w:val="00ED05EE"/>
    <w:rsid w:val="00ED0D0C"/>
    <w:rsid w:val="00ED1528"/>
    <w:rsid w:val="00ED152F"/>
    <w:rsid w:val="00ED29BB"/>
    <w:rsid w:val="00ED3BE7"/>
    <w:rsid w:val="00ED40CC"/>
    <w:rsid w:val="00ED412E"/>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76D5"/>
    <w:rsid w:val="00EF088A"/>
    <w:rsid w:val="00EF0951"/>
    <w:rsid w:val="00EF0DD5"/>
    <w:rsid w:val="00EF160C"/>
    <w:rsid w:val="00EF19BB"/>
    <w:rsid w:val="00EF1C76"/>
    <w:rsid w:val="00EF3A26"/>
    <w:rsid w:val="00EF3B5E"/>
    <w:rsid w:val="00EF3CBB"/>
    <w:rsid w:val="00EF4463"/>
    <w:rsid w:val="00EF52E5"/>
    <w:rsid w:val="00EF5E42"/>
    <w:rsid w:val="00EF613D"/>
    <w:rsid w:val="00EF639C"/>
    <w:rsid w:val="00EF6FDF"/>
    <w:rsid w:val="00EF72DE"/>
    <w:rsid w:val="00EF789A"/>
    <w:rsid w:val="00F00C31"/>
    <w:rsid w:val="00F01249"/>
    <w:rsid w:val="00F012DB"/>
    <w:rsid w:val="00F01BF6"/>
    <w:rsid w:val="00F01C57"/>
    <w:rsid w:val="00F02862"/>
    <w:rsid w:val="00F030AF"/>
    <w:rsid w:val="00F05249"/>
    <w:rsid w:val="00F0567A"/>
    <w:rsid w:val="00F06477"/>
    <w:rsid w:val="00F100A1"/>
    <w:rsid w:val="00F11408"/>
    <w:rsid w:val="00F12932"/>
    <w:rsid w:val="00F158AA"/>
    <w:rsid w:val="00F16423"/>
    <w:rsid w:val="00F169B8"/>
    <w:rsid w:val="00F17472"/>
    <w:rsid w:val="00F20677"/>
    <w:rsid w:val="00F20E38"/>
    <w:rsid w:val="00F21124"/>
    <w:rsid w:val="00F2118E"/>
    <w:rsid w:val="00F21387"/>
    <w:rsid w:val="00F219BF"/>
    <w:rsid w:val="00F22DA9"/>
    <w:rsid w:val="00F23A92"/>
    <w:rsid w:val="00F2404D"/>
    <w:rsid w:val="00F244D2"/>
    <w:rsid w:val="00F2494C"/>
    <w:rsid w:val="00F25681"/>
    <w:rsid w:val="00F25E45"/>
    <w:rsid w:val="00F265E8"/>
    <w:rsid w:val="00F26B8E"/>
    <w:rsid w:val="00F27DF3"/>
    <w:rsid w:val="00F30189"/>
    <w:rsid w:val="00F314D3"/>
    <w:rsid w:val="00F31867"/>
    <w:rsid w:val="00F32184"/>
    <w:rsid w:val="00F326C9"/>
    <w:rsid w:val="00F332FE"/>
    <w:rsid w:val="00F33945"/>
    <w:rsid w:val="00F33E25"/>
    <w:rsid w:val="00F34BA1"/>
    <w:rsid w:val="00F351D9"/>
    <w:rsid w:val="00F35A77"/>
    <w:rsid w:val="00F35EB8"/>
    <w:rsid w:val="00F370F2"/>
    <w:rsid w:val="00F37E59"/>
    <w:rsid w:val="00F407D6"/>
    <w:rsid w:val="00F409F2"/>
    <w:rsid w:val="00F41760"/>
    <w:rsid w:val="00F423BA"/>
    <w:rsid w:val="00F42D58"/>
    <w:rsid w:val="00F442AD"/>
    <w:rsid w:val="00F46DD3"/>
    <w:rsid w:val="00F50E45"/>
    <w:rsid w:val="00F51116"/>
    <w:rsid w:val="00F51554"/>
    <w:rsid w:val="00F517ED"/>
    <w:rsid w:val="00F518E8"/>
    <w:rsid w:val="00F51AD1"/>
    <w:rsid w:val="00F52653"/>
    <w:rsid w:val="00F52F72"/>
    <w:rsid w:val="00F52FA1"/>
    <w:rsid w:val="00F539F2"/>
    <w:rsid w:val="00F5487D"/>
    <w:rsid w:val="00F55B84"/>
    <w:rsid w:val="00F5635B"/>
    <w:rsid w:val="00F5658A"/>
    <w:rsid w:val="00F61119"/>
    <w:rsid w:val="00F624C6"/>
    <w:rsid w:val="00F6282F"/>
    <w:rsid w:val="00F63B44"/>
    <w:rsid w:val="00F64F0C"/>
    <w:rsid w:val="00F66FE7"/>
    <w:rsid w:val="00F67E21"/>
    <w:rsid w:val="00F7066A"/>
    <w:rsid w:val="00F70C75"/>
    <w:rsid w:val="00F718EC"/>
    <w:rsid w:val="00F72814"/>
    <w:rsid w:val="00F72D47"/>
    <w:rsid w:val="00F72E27"/>
    <w:rsid w:val="00F739C8"/>
    <w:rsid w:val="00F74524"/>
    <w:rsid w:val="00F74975"/>
    <w:rsid w:val="00F7544F"/>
    <w:rsid w:val="00F7582E"/>
    <w:rsid w:val="00F75CD5"/>
    <w:rsid w:val="00F76AC2"/>
    <w:rsid w:val="00F76B30"/>
    <w:rsid w:val="00F77119"/>
    <w:rsid w:val="00F77152"/>
    <w:rsid w:val="00F77750"/>
    <w:rsid w:val="00F77DA2"/>
    <w:rsid w:val="00F8100A"/>
    <w:rsid w:val="00F8123B"/>
    <w:rsid w:val="00F8175F"/>
    <w:rsid w:val="00F8223C"/>
    <w:rsid w:val="00F8254D"/>
    <w:rsid w:val="00F82E1C"/>
    <w:rsid w:val="00F82F91"/>
    <w:rsid w:val="00F84008"/>
    <w:rsid w:val="00F844D4"/>
    <w:rsid w:val="00F863A5"/>
    <w:rsid w:val="00F86A8B"/>
    <w:rsid w:val="00F87340"/>
    <w:rsid w:val="00F916F0"/>
    <w:rsid w:val="00F922BC"/>
    <w:rsid w:val="00F929FC"/>
    <w:rsid w:val="00F937CF"/>
    <w:rsid w:val="00F93A2C"/>
    <w:rsid w:val="00F93E58"/>
    <w:rsid w:val="00F94FAB"/>
    <w:rsid w:val="00F95B36"/>
    <w:rsid w:val="00F964EC"/>
    <w:rsid w:val="00F9651C"/>
    <w:rsid w:val="00F96E3D"/>
    <w:rsid w:val="00F97E82"/>
    <w:rsid w:val="00F97EED"/>
    <w:rsid w:val="00FA149D"/>
    <w:rsid w:val="00FA18D7"/>
    <w:rsid w:val="00FA3257"/>
    <w:rsid w:val="00FA348C"/>
    <w:rsid w:val="00FA39DA"/>
    <w:rsid w:val="00FA68C8"/>
    <w:rsid w:val="00FA6EE5"/>
    <w:rsid w:val="00FA7190"/>
    <w:rsid w:val="00FB0008"/>
    <w:rsid w:val="00FB0480"/>
    <w:rsid w:val="00FB05DB"/>
    <w:rsid w:val="00FB27E7"/>
    <w:rsid w:val="00FB37A2"/>
    <w:rsid w:val="00FB3AEE"/>
    <w:rsid w:val="00FB47B2"/>
    <w:rsid w:val="00FB52E1"/>
    <w:rsid w:val="00FB5371"/>
    <w:rsid w:val="00FB5ABF"/>
    <w:rsid w:val="00FB6AF7"/>
    <w:rsid w:val="00FB7688"/>
    <w:rsid w:val="00FC1674"/>
    <w:rsid w:val="00FC19CB"/>
    <w:rsid w:val="00FC26A9"/>
    <w:rsid w:val="00FC3846"/>
    <w:rsid w:val="00FC39C9"/>
    <w:rsid w:val="00FC3A89"/>
    <w:rsid w:val="00FC40BD"/>
    <w:rsid w:val="00FC4734"/>
    <w:rsid w:val="00FC47E3"/>
    <w:rsid w:val="00FC5026"/>
    <w:rsid w:val="00FC5963"/>
    <w:rsid w:val="00FC637E"/>
    <w:rsid w:val="00FC7606"/>
    <w:rsid w:val="00FD004A"/>
    <w:rsid w:val="00FD0B1B"/>
    <w:rsid w:val="00FD1495"/>
    <w:rsid w:val="00FD256A"/>
    <w:rsid w:val="00FD37D8"/>
    <w:rsid w:val="00FD39DB"/>
    <w:rsid w:val="00FD4772"/>
    <w:rsid w:val="00FD50D6"/>
    <w:rsid w:val="00FD54C4"/>
    <w:rsid w:val="00FD55C9"/>
    <w:rsid w:val="00FD5BFF"/>
    <w:rsid w:val="00FD5FE1"/>
    <w:rsid w:val="00FE0063"/>
    <w:rsid w:val="00FE08F0"/>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79E"/>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n.wikipedia.org/wiki/ISBN_(identifier)" TargetMode="External"/><Relationship Id="rId2" Type="http://schemas.openxmlformats.org/officeDocument/2006/relationships/hyperlink" Target="https://archive.org/details/cambridgediction00ever_0" TargetMode="External"/><Relationship Id="rId1" Type="http://schemas.openxmlformats.org/officeDocument/2006/relationships/hyperlink" Target="https://easystats.github.io/effectsize/articles/simple_htests.html" TargetMode="External"/><Relationship Id="rId4" Type="http://schemas.openxmlformats.org/officeDocument/2006/relationships/hyperlink" Target="https://en.wikipedia.org/wiki/Special:BookSources/978-052159346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1</TotalTime>
  <Pages>23</Pages>
  <Words>12365</Words>
  <Characters>61830</Characters>
  <Application>Microsoft Office Word</Application>
  <DocSecurity>0</DocSecurity>
  <Lines>51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484</cp:revision>
  <dcterms:created xsi:type="dcterms:W3CDTF">2022-08-14T06:13:00Z</dcterms:created>
  <dcterms:modified xsi:type="dcterms:W3CDTF">2022-09-1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